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D8C2706" w14:textId="25BF68FD" w:rsidR="00F83003" w:rsidRPr="006437A9" w:rsidRDefault="00F83003" w:rsidP="00686655">
      <w:pPr>
        <w:jc w:val="right"/>
        <w:rPr>
          <w:b/>
        </w:rPr>
      </w:pPr>
    </w:p>
    <w:p w14:paraId="28ADB230" w14:textId="77777777" w:rsidR="00F83003" w:rsidRPr="006437A9" w:rsidRDefault="00F83003" w:rsidP="00F83003">
      <w:pPr>
        <w:jc w:val="right"/>
        <w:rPr>
          <w:b/>
        </w:rPr>
      </w:pPr>
    </w:p>
    <w:p w14:paraId="3E66EC83" w14:textId="77777777" w:rsidR="00F83003" w:rsidRPr="006437A9" w:rsidRDefault="00F83003" w:rsidP="00AD017F">
      <w:pPr>
        <w:jc w:val="center"/>
        <w:rPr>
          <w:b/>
          <w:color w:val="000000" w:themeColor="text1"/>
        </w:rPr>
      </w:pPr>
    </w:p>
    <w:p w14:paraId="41EE84DF" w14:textId="159D9515" w:rsidR="003A29BC" w:rsidRPr="006437A9" w:rsidRDefault="00FE7246" w:rsidP="00AD017F">
      <w:pPr>
        <w:jc w:val="center"/>
        <w:rPr>
          <w:b/>
          <w:color w:val="000000" w:themeColor="text1"/>
        </w:rPr>
      </w:pPr>
      <w:r>
        <w:rPr>
          <w:b/>
          <w:color w:val="000000" w:themeColor="text1"/>
        </w:rPr>
        <w:t>[</w:t>
      </w:r>
      <w:r w:rsidR="006F7A2B" w:rsidRPr="006437A9">
        <w:rPr>
          <w:b/>
          <w:color w:val="000000" w:themeColor="text1"/>
        </w:rPr>
        <w:t xml:space="preserve"> </w:t>
      </w:r>
      <w:r w:rsidR="00816267">
        <w:rPr>
          <w:b/>
          <w:color w:val="000000" w:themeColor="text1"/>
        </w:rPr>
        <w:t xml:space="preserve">PROPOSAL </w:t>
      </w:r>
      <w:proofErr w:type="gramStart"/>
      <w:r>
        <w:rPr>
          <w:b/>
          <w:color w:val="000000" w:themeColor="text1"/>
        </w:rPr>
        <w:t>TITLE ]</w:t>
      </w:r>
      <w:proofErr w:type="gramEnd"/>
    </w:p>
    <w:p w14:paraId="00CC3C62" w14:textId="77777777" w:rsidR="003A29BC" w:rsidRPr="006437A9" w:rsidRDefault="003A29BC" w:rsidP="00BB4F53">
      <w:pPr>
        <w:spacing w:line="480" w:lineRule="auto"/>
        <w:rPr>
          <w:b/>
        </w:rPr>
      </w:pPr>
    </w:p>
    <w:p w14:paraId="00C7A99B" w14:textId="77777777" w:rsidR="00957FC8" w:rsidRPr="006437A9" w:rsidRDefault="00957FC8" w:rsidP="00F83003">
      <w:pPr>
        <w:jc w:val="center"/>
        <w:rPr>
          <w:b/>
        </w:rPr>
      </w:pPr>
    </w:p>
    <w:p w14:paraId="2E1D2951" w14:textId="5537A4C9" w:rsidR="003A29BC" w:rsidRPr="006437A9" w:rsidRDefault="00FE7246" w:rsidP="00F83003">
      <w:pPr>
        <w:jc w:val="center"/>
        <w:rPr>
          <w:b/>
        </w:rPr>
      </w:pPr>
      <w:r>
        <w:rPr>
          <w:b/>
        </w:rPr>
        <w:t>[NAME…]</w:t>
      </w:r>
    </w:p>
    <w:p w14:paraId="2FC6C8A4" w14:textId="7E3BC4CD" w:rsidR="003A29BC" w:rsidRPr="006437A9" w:rsidRDefault="00FE7246" w:rsidP="00F83003">
      <w:pPr>
        <w:jc w:val="center"/>
        <w:rPr>
          <w:b/>
        </w:rPr>
      </w:pPr>
      <w:r>
        <w:rPr>
          <w:b/>
        </w:rPr>
        <w:t>[NIM: ……]</w:t>
      </w:r>
    </w:p>
    <w:p w14:paraId="705205E9" w14:textId="0E03F19B" w:rsidR="003A29BC" w:rsidRPr="006437A9" w:rsidRDefault="003A29BC" w:rsidP="00BB4F53">
      <w:pPr>
        <w:spacing w:line="480" w:lineRule="auto"/>
        <w:jc w:val="center"/>
        <w:rPr>
          <w:b/>
        </w:rPr>
      </w:pPr>
    </w:p>
    <w:p w14:paraId="2AC81A21" w14:textId="74433691" w:rsidR="00AD017F" w:rsidRPr="006437A9" w:rsidRDefault="00AD017F" w:rsidP="002055D4">
      <w:pPr>
        <w:jc w:val="center"/>
        <w:rPr>
          <w:b/>
        </w:rPr>
      </w:pPr>
      <w:r w:rsidRPr="006437A9">
        <w:rPr>
          <w:b/>
        </w:rPr>
        <w:t xml:space="preserve">A </w:t>
      </w:r>
      <w:r w:rsidR="007013EC">
        <w:rPr>
          <w:b/>
        </w:rPr>
        <w:t xml:space="preserve">proposal </w:t>
      </w:r>
      <w:r w:rsidRPr="006437A9">
        <w:rPr>
          <w:b/>
        </w:rPr>
        <w:t>dissertation submitted to the Faculty of Education and Language</w:t>
      </w:r>
      <w:r w:rsidR="002055D4">
        <w:rPr>
          <w:b/>
        </w:rPr>
        <w:t>s</w:t>
      </w:r>
      <w:r w:rsidRPr="006437A9">
        <w:rPr>
          <w:b/>
        </w:rPr>
        <w:t xml:space="preserve"> in partial </w:t>
      </w:r>
      <w:proofErr w:type="spellStart"/>
      <w:r w:rsidRPr="006437A9">
        <w:rPr>
          <w:b/>
        </w:rPr>
        <w:t>fulfi</w:t>
      </w:r>
      <w:r w:rsidR="00A62535">
        <w:rPr>
          <w:b/>
        </w:rPr>
        <w:t>l</w:t>
      </w:r>
      <w:r w:rsidRPr="006437A9">
        <w:rPr>
          <w:b/>
        </w:rPr>
        <w:t>lment</w:t>
      </w:r>
      <w:proofErr w:type="spellEnd"/>
      <w:r w:rsidRPr="006437A9">
        <w:rPr>
          <w:b/>
        </w:rPr>
        <w:t xml:space="preserve"> of the requirements for the deg</w:t>
      </w:r>
      <w:r w:rsidR="002055D4">
        <w:rPr>
          <w:b/>
        </w:rPr>
        <w:t xml:space="preserve">ree of Doctor of Philosophy in </w:t>
      </w:r>
      <w:r w:rsidRPr="006437A9">
        <w:rPr>
          <w:b/>
        </w:rPr>
        <w:t>Applied English Linguistics</w:t>
      </w:r>
    </w:p>
    <w:p w14:paraId="411F3FD0" w14:textId="2A82F105" w:rsidR="003A29BC" w:rsidRPr="006437A9" w:rsidRDefault="00F83003" w:rsidP="00BB4F53">
      <w:pPr>
        <w:spacing w:line="480" w:lineRule="auto"/>
        <w:jc w:val="center"/>
        <w:rPr>
          <w:b/>
        </w:rPr>
      </w:pPr>
      <w:r w:rsidRPr="006437A9">
        <w:rPr>
          <w:b/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21588F83" wp14:editId="04F67CD9">
            <wp:simplePos x="0" y="0"/>
            <wp:positionH relativeFrom="column">
              <wp:posOffset>1780942</wp:posOffset>
            </wp:positionH>
            <wp:positionV relativeFrom="paragraph">
              <wp:posOffset>350520</wp:posOffset>
            </wp:positionV>
            <wp:extent cx="1400175" cy="2409604"/>
            <wp:effectExtent l="0" t="0" r="0" b="3810"/>
            <wp:wrapSquare wrapText="bothSides"/>
            <wp:docPr id="1" name="Picture 1" descr="Macintosh HD:private:var:folders:42:mww02zt546l82ss34bxxznxh0000gn:T:TemporaryItems:searc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private:var:folders:42:mww02zt546l82ss34bxxznxh0000gn:T:TemporaryItems:search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0175" cy="24096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6DFF477" w14:textId="5D553FF1" w:rsidR="003A29BC" w:rsidRPr="006437A9" w:rsidRDefault="003916B7" w:rsidP="003916B7">
      <w:pPr>
        <w:spacing w:line="480" w:lineRule="auto"/>
        <w:rPr>
          <w:b/>
        </w:rPr>
      </w:pPr>
      <w:r w:rsidRPr="006437A9">
        <w:rPr>
          <w:b/>
        </w:rPr>
        <w:br w:type="textWrapping" w:clear="all"/>
      </w:r>
    </w:p>
    <w:p w14:paraId="3A00AE42" w14:textId="77777777" w:rsidR="003A29BC" w:rsidRPr="006437A9" w:rsidRDefault="003A29BC" w:rsidP="00F83003">
      <w:pPr>
        <w:spacing w:line="480" w:lineRule="auto"/>
        <w:rPr>
          <w:b/>
        </w:rPr>
      </w:pPr>
    </w:p>
    <w:p w14:paraId="1FF4FE1A" w14:textId="41AF52E3" w:rsidR="00DB5763" w:rsidRPr="006437A9" w:rsidRDefault="00E074A6" w:rsidP="00DB5763">
      <w:pPr>
        <w:jc w:val="center"/>
        <w:rPr>
          <w:b/>
        </w:rPr>
      </w:pPr>
      <w:r>
        <w:rPr>
          <w:b/>
        </w:rPr>
        <w:t xml:space="preserve">DOCTORAL PROGRAM IN </w:t>
      </w:r>
      <w:r w:rsidR="00DB5763" w:rsidRPr="006437A9">
        <w:rPr>
          <w:b/>
        </w:rPr>
        <w:t xml:space="preserve">APPLIED ENGLISH LINGUISTICS </w:t>
      </w:r>
    </w:p>
    <w:p w14:paraId="4729EE32" w14:textId="1BE44F3E" w:rsidR="003A29BC" w:rsidRPr="006437A9" w:rsidRDefault="003A29BC" w:rsidP="00AD017F">
      <w:pPr>
        <w:jc w:val="center"/>
        <w:rPr>
          <w:b/>
        </w:rPr>
      </w:pPr>
      <w:r w:rsidRPr="006437A9">
        <w:rPr>
          <w:b/>
        </w:rPr>
        <w:t>FACULTY OF EDUCATION AND LANGUAGE</w:t>
      </w:r>
      <w:r w:rsidR="00E074A6">
        <w:rPr>
          <w:b/>
        </w:rPr>
        <w:t>S</w:t>
      </w:r>
      <w:r w:rsidRPr="006437A9">
        <w:rPr>
          <w:b/>
        </w:rPr>
        <w:t xml:space="preserve"> </w:t>
      </w:r>
    </w:p>
    <w:p w14:paraId="2EA3D44C" w14:textId="77777777" w:rsidR="003A29BC" w:rsidRPr="006437A9" w:rsidRDefault="003A29BC" w:rsidP="00AD017F">
      <w:pPr>
        <w:jc w:val="center"/>
        <w:rPr>
          <w:b/>
        </w:rPr>
      </w:pPr>
      <w:r w:rsidRPr="006437A9">
        <w:rPr>
          <w:b/>
        </w:rPr>
        <w:t>ATMAJAYA CATHOLIC UNIVERSITY OF INDONESIA</w:t>
      </w:r>
    </w:p>
    <w:p w14:paraId="5E14432C" w14:textId="77777777" w:rsidR="003A29BC" w:rsidRPr="006437A9" w:rsidRDefault="003A29BC" w:rsidP="00AD017F">
      <w:pPr>
        <w:jc w:val="center"/>
        <w:rPr>
          <w:b/>
        </w:rPr>
      </w:pPr>
      <w:r w:rsidRPr="006437A9">
        <w:rPr>
          <w:b/>
        </w:rPr>
        <w:t>JAKARTA</w:t>
      </w:r>
    </w:p>
    <w:p w14:paraId="0F658A50" w14:textId="6D595DF7" w:rsidR="00304C80" w:rsidRPr="006437A9" w:rsidRDefault="003A29BC" w:rsidP="00AD017F">
      <w:pPr>
        <w:jc w:val="center"/>
        <w:rPr>
          <w:b/>
        </w:rPr>
        <w:sectPr w:rsidR="00304C80" w:rsidRPr="006437A9" w:rsidSect="00AD017F">
          <w:headerReference w:type="even" r:id="rId9"/>
          <w:headerReference w:type="default" r:id="rId10"/>
          <w:footerReference w:type="even" r:id="rId11"/>
          <w:footerReference w:type="default" r:id="rId12"/>
          <w:pgSz w:w="11900" w:h="16840"/>
          <w:pgMar w:top="2268" w:right="1701" w:bottom="1701" w:left="2268" w:header="709" w:footer="709" w:gutter="0"/>
          <w:pgNumType w:start="1" w:chapStyle="1"/>
          <w:cols w:space="708"/>
          <w:titlePg/>
          <w:docGrid w:linePitch="360"/>
        </w:sectPr>
      </w:pPr>
      <w:r w:rsidRPr="006437A9">
        <w:rPr>
          <w:b/>
        </w:rPr>
        <w:t>202</w:t>
      </w:r>
      <w:r w:rsidR="00FE7246">
        <w:rPr>
          <w:b/>
        </w:rPr>
        <w:t>….</w:t>
      </w:r>
    </w:p>
    <w:p w14:paraId="0827F898" w14:textId="77777777" w:rsidR="00304C80" w:rsidRPr="006437A9" w:rsidRDefault="00304C80" w:rsidP="00304C80">
      <w:pPr>
        <w:spacing w:line="480" w:lineRule="auto"/>
        <w:rPr>
          <w:b/>
        </w:rPr>
      </w:pPr>
    </w:p>
    <w:p w14:paraId="1EC6CBBC" w14:textId="7B91B05D" w:rsidR="003B7064" w:rsidRPr="006437A9" w:rsidRDefault="006E2FEB" w:rsidP="00060184">
      <w:pPr>
        <w:jc w:val="center"/>
      </w:pPr>
      <w:r w:rsidRPr="006437A9">
        <w:br w:type="page"/>
      </w:r>
    </w:p>
    <w:p w14:paraId="6E6AD414" w14:textId="13570738" w:rsidR="003B7064" w:rsidRPr="006437A9" w:rsidRDefault="003B7064" w:rsidP="00650B7A">
      <w:pPr>
        <w:spacing w:before="100" w:beforeAutospacing="1" w:after="100" w:afterAutospacing="1" w:line="276" w:lineRule="auto"/>
        <w:jc w:val="both"/>
      </w:pPr>
    </w:p>
    <w:p w14:paraId="3B016C7F" w14:textId="1B70C3E3" w:rsidR="003B7064" w:rsidRPr="006437A9" w:rsidRDefault="003B7064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  <w:r w:rsidRPr="006437A9">
        <w:rPr>
          <w:b/>
          <w:bCs/>
        </w:rPr>
        <w:t>FACULTY OF EDUCATION AND LANGUAGE</w:t>
      </w:r>
      <w:r w:rsidR="00E074A6">
        <w:rPr>
          <w:b/>
          <w:bCs/>
        </w:rPr>
        <w:t>S</w:t>
      </w:r>
    </w:p>
    <w:p w14:paraId="40AC20F9" w14:textId="77777777" w:rsidR="003B7064" w:rsidRPr="006437A9" w:rsidRDefault="003B7064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  <w:r w:rsidRPr="006437A9">
        <w:rPr>
          <w:b/>
          <w:bCs/>
        </w:rPr>
        <w:t xml:space="preserve">ATMAJAYA CATHOLIC UNIVERSITY OF INDONESIA </w:t>
      </w:r>
    </w:p>
    <w:p w14:paraId="2679CC52" w14:textId="2834ACCC" w:rsidR="003B7064" w:rsidRPr="006437A9" w:rsidRDefault="00E074A6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  <w:r>
        <w:rPr>
          <w:b/>
          <w:bCs/>
        </w:rPr>
        <w:t xml:space="preserve">Doctoral </w:t>
      </w:r>
      <w:r w:rsidR="003B7064" w:rsidRPr="006437A9">
        <w:rPr>
          <w:b/>
          <w:bCs/>
        </w:rPr>
        <w:t>Program in Applied English Linguistics</w:t>
      </w:r>
    </w:p>
    <w:p w14:paraId="29A033CB" w14:textId="77777777" w:rsidR="003B7064" w:rsidRPr="006437A9" w:rsidRDefault="003B7064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</w:p>
    <w:p w14:paraId="01EFA999" w14:textId="77777777" w:rsidR="003B7064" w:rsidRPr="006437A9" w:rsidRDefault="003B7064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</w:p>
    <w:p w14:paraId="624A048F" w14:textId="5CD78444" w:rsidR="003B7064" w:rsidRPr="006437A9" w:rsidRDefault="003B7064" w:rsidP="003B7064">
      <w:pPr>
        <w:pStyle w:val="NormalWeb"/>
        <w:spacing w:before="0" w:beforeAutospacing="0" w:after="0" w:afterAutospacing="0"/>
        <w:jc w:val="center"/>
        <w:rPr>
          <w:b/>
          <w:bCs/>
        </w:rPr>
      </w:pPr>
      <w:r w:rsidRPr="006437A9">
        <w:rPr>
          <w:b/>
          <w:bCs/>
        </w:rPr>
        <w:t>APPROVAL FORM</w:t>
      </w:r>
    </w:p>
    <w:p w14:paraId="4C9DC1B6" w14:textId="77777777" w:rsidR="003B7064" w:rsidRPr="006437A9" w:rsidRDefault="003B7064" w:rsidP="003B7064">
      <w:pPr>
        <w:pStyle w:val="NormalWeb"/>
        <w:spacing w:before="0" w:beforeAutospacing="0" w:after="0" w:afterAutospacing="0"/>
        <w:rPr>
          <w:b/>
          <w:bCs/>
        </w:rPr>
      </w:pPr>
    </w:p>
    <w:p w14:paraId="5B1D32D7" w14:textId="6E0769A3" w:rsidR="003B7064" w:rsidRPr="006437A9" w:rsidRDefault="003B7064" w:rsidP="003B7064">
      <w:pPr>
        <w:pStyle w:val="NormalWeb"/>
        <w:spacing w:before="0" w:beforeAutospacing="0" w:after="0" w:afterAutospacing="0"/>
        <w:rPr>
          <w:bCs/>
        </w:rPr>
      </w:pPr>
      <w:r w:rsidRPr="006437A9">
        <w:rPr>
          <w:bCs/>
        </w:rPr>
        <w:t>Name</w:t>
      </w:r>
      <w:r w:rsidRPr="006437A9">
        <w:rPr>
          <w:bCs/>
        </w:rPr>
        <w:tab/>
      </w:r>
      <w:r w:rsidRPr="006437A9">
        <w:rPr>
          <w:bCs/>
        </w:rPr>
        <w:tab/>
      </w:r>
      <w:r w:rsidRPr="006437A9">
        <w:rPr>
          <w:bCs/>
        </w:rPr>
        <w:tab/>
        <w:t xml:space="preserve">: </w:t>
      </w:r>
      <w:r w:rsidR="00FE7246">
        <w:rPr>
          <w:bCs/>
        </w:rPr>
        <w:t>……………………….</w:t>
      </w:r>
    </w:p>
    <w:p w14:paraId="0A344623" w14:textId="5974EAFE" w:rsidR="003B7064" w:rsidRPr="006437A9" w:rsidRDefault="003B7064" w:rsidP="003B7064">
      <w:pPr>
        <w:pStyle w:val="NormalWeb"/>
        <w:spacing w:before="0" w:beforeAutospacing="0" w:after="0" w:afterAutospacing="0"/>
        <w:rPr>
          <w:bCs/>
        </w:rPr>
      </w:pPr>
      <w:r w:rsidRPr="006437A9">
        <w:rPr>
          <w:bCs/>
        </w:rPr>
        <w:t>Student ID</w:t>
      </w:r>
      <w:r w:rsidRPr="006437A9">
        <w:rPr>
          <w:bCs/>
        </w:rPr>
        <w:tab/>
      </w:r>
      <w:r w:rsidRPr="006437A9">
        <w:rPr>
          <w:bCs/>
        </w:rPr>
        <w:tab/>
        <w:t xml:space="preserve">: </w:t>
      </w:r>
      <w:r w:rsidR="00FE7246">
        <w:rPr>
          <w:bCs/>
        </w:rPr>
        <w:t>……………………</w:t>
      </w:r>
      <w:proofErr w:type="gramStart"/>
      <w:r w:rsidR="00FE7246">
        <w:rPr>
          <w:bCs/>
        </w:rPr>
        <w:t>…..</w:t>
      </w:r>
      <w:proofErr w:type="gramEnd"/>
    </w:p>
    <w:p w14:paraId="12737300" w14:textId="469E2EB3" w:rsidR="003B7064" w:rsidRPr="006437A9" w:rsidRDefault="003B7064" w:rsidP="003B7064">
      <w:pPr>
        <w:pStyle w:val="NormalWeb"/>
        <w:spacing w:before="0" w:beforeAutospacing="0" w:after="0" w:afterAutospacing="0"/>
      </w:pPr>
      <w:r w:rsidRPr="006437A9">
        <w:t>Program</w:t>
      </w:r>
      <w:r w:rsidRPr="006437A9">
        <w:tab/>
      </w:r>
      <w:r w:rsidRPr="006437A9">
        <w:tab/>
        <w:t xml:space="preserve">: </w:t>
      </w:r>
      <w:r w:rsidR="00D205E8">
        <w:t>Doctor of Applied English Linguistics</w:t>
      </w:r>
    </w:p>
    <w:p w14:paraId="720F8902" w14:textId="3D726F28" w:rsidR="003B7064" w:rsidRPr="006437A9" w:rsidRDefault="003B7064" w:rsidP="003B7064">
      <w:pPr>
        <w:pStyle w:val="NormalWeb"/>
        <w:spacing w:before="0" w:beforeAutospacing="0" w:after="0" w:afterAutospacing="0"/>
      </w:pPr>
      <w:r w:rsidRPr="006437A9">
        <w:t>Major</w:t>
      </w:r>
      <w:r w:rsidRPr="006437A9">
        <w:tab/>
      </w:r>
      <w:r w:rsidRPr="006437A9">
        <w:tab/>
      </w:r>
      <w:r w:rsidRPr="006437A9">
        <w:tab/>
        <w:t xml:space="preserve">: Applied </w:t>
      </w:r>
      <w:r w:rsidR="00D205E8">
        <w:t xml:space="preserve">English </w:t>
      </w:r>
      <w:r w:rsidRPr="006437A9">
        <w:t>Linguistics</w:t>
      </w:r>
    </w:p>
    <w:p w14:paraId="590812E7" w14:textId="5D4E0EB7" w:rsidR="003B7064" w:rsidRPr="006437A9" w:rsidRDefault="002055D4" w:rsidP="003B7064">
      <w:pPr>
        <w:pStyle w:val="NormalWeb"/>
        <w:spacing w:before="0" w:beforeAutospacing="0" w:after="0" w:afterAutospacing="0"/>
      </w:pPr>
      <w:r>
        <w:t>Date of Examination</w:t>
      </w:r>
      <w:r>
        <w:tab/>
        <w:t>:</w:t>
      </w:r>
      <w:r w:rsidR="00D205E8">
        <w:t xml:space="preserve"> ……………</w:t>
      </w:r>
      <w:proofErr w:type="gramStart"/>
      <w:r w:rsidR="00D205E8">
        <w:t>…..</w:t>
      </w:r>
      <w:proofErr w:type="gramEnd"/>
    </w:p>
    <w:p w14:paraId="528CB752" w14:textId="6395C480" w:rsidR="003B7064" w:rsidRPr="006437A9" w:rsidRDefault="003B7064" w:rsidP="00765F53">
      <w:pPr>
        <w:pStyle w:val="NormalWeb"/>
        <w:spacing w:before="0" w:beforeAutospacing="0" w:after="0" w:afterAutospacing="0"/>
        <w:ind w:left="2127" w:hanging="2160"/>
      </w:pPr>
      <w:r w:rsidRPr="006437A9">
        <w:t>Dissertatio</w:t>
      </w:r>
      <w:r w:rsidR="00765F53">
        <w:t>n Title</w:t>
      </w:r>
      <w:r w:rsidR="00765F53">
        <w:tab/>
        <w:t xml:space="preserve">: </w:t>
      </w:r>
      <w:r w:rsidR="00D205E8">
        <w:t>…………………………………</w:t>
      </w:r>
      <w:proofErr w:type="gramStart"/>
      <w:r w:rsidR="00D205E8">
        <w:t>…..</w:t>
      </w:r>
      <w:proofErr w:type="gramEnd"/>
    </w:p>
    <w:p w14:paraId="7B6197E2" w14:textId="77777777" w:rsidR="003B7064" w:rsidRPr="006437A9" w:rsidRDefault="003B7064" w:rsidP="003B7064">
      <w:pPr>
        <w:pStyle w:val="NormalWeb"/>
        <w:spacing w:line="480" w:lineRule="auto"/>
        <w:jc w:val="center"/>
        <w:rPr>
          <w:iCs/>
        </w:rPr>
      </w:pPr>
    </w:p>
    <w:p w14:paraId="09EDDFF0" w14:textId="436D6B86" w:rsidR="003B7064" w:rsidRPr="006437A9" w:rsidRDefault="00816267" w:rsidP="003B7064">
      <w:pPr>
        <w:pStyle w:val="NormalWeb"/>
        <w:jc w:val="center"/>
        <w:rPr>
          <w:b/>
          <w:iCs/>
        </w:rPr>
      </w:pPr>
      <w:r>
        <w:rPr>
          <w:b/>
          <w:iCs/>
        </w:rPr>
        <w:t>Approved b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0"/>
        <w:gridCol w:w="3971"/>
      </w:tblGrid>
      <w:tr w:rsidR="00FE7246" w:rsidRPr="006437A9" w14:paraId="2751CAEA" w14:textId="77777777" w:rsidTr="003B7064">
        <w:tc>
          <w:tcPr>
            <w:tcW w:w="4073" w:type="dxa"/>
          </w:tcPr>
          <w:p w14:paraId="05B49D7C" w14:textId="77777777" w:rsidR="003B7064" w:rsidRPr="006437A9" w:rsidRDefault="003B7064" w:rsidP="003B7064">
            <w:pPr>
              <w:pStyle w:val="NormalWeb"/>
              <w:jc w:val="center"/>
              <w:rPr>
                <w:iCs/>
              </w:rPr>
            </w:pPr>
            <w:r w:rsidRPr="006437A9">
              <w:rPr>
                <w:iCs/>
              </w:rPr>
              <w:t>Advisor 1</w:t>
            </w:r>
          </w:p>
          <w:p w14:paraId="7D0A405C" w14:textId="77777777" w:rsidR="003B7064" w:rsidRPr="006437A9" w:rsidRDefault="003B7064" w:rsidP="003B7064">
            <w:pPr>
              <w:pStyle w:val="NormalWeb"/>
              <w:jc w:val="center"/>
              <w:rPr>
                <w:b/>
                <w:iCs/>
              </w:rPr>
            </w:pPr>
          </w:p>
          <w:p w14:paraId="0D5410F8" w14:textId="77777777" w:rsidR="003B7064" w:rsidRPr="006437A9" w:rsidRDefault="003B7064" w:rsidP="003B7064">
            <w:pPr>
              <w:pStyle w:val="NormalWeb"/>
              <w:jc w:val="center"/>
              <w:rPr>
                <w:b/>
                <w:iCs/>
              </w:rPr>
            </w:pPr>
          </w:p>
          <w:p w14:paraId="6D1BC432" w14:textId="5168646F" w:rsidR="003B7064" w:rsidRPr="006437A9" w:rsidRDefault="00FE7246" w:rsidP="003B7064">
            <w:pPr>
              <w:pStyle w:val="NormalWeb"/>
              <w:jc w:val="center"/>
              <w:rPr>
                <w:b/>
                <w:iCs/>
              </w:rPr>
            </w:pPr>
            <w:r>
              <w:rPr>
                <w:b/>
                <w:iCs/>
              </w:rPr>
              <w:t>…………………………</w:t>
            </w:r>
          </w:p>
        </w:tc>
        <w:tc>
          <w:tcPr>
            <w:tcW w:w="4074" w:type="dxa"/>
          </w:tcPr>
          <w:p w14:paraId="5D42A4A7" w14:textId="77777777" w:rsidR="003B7064" w:rsidRPr="006437A9" w:rsidRDefault="003B7064" w:rsidP="003B7064">
            <w:pPr>
              <w:pStyle w:val="NormalWeb"/>
              <w:jc w:val="center"/>
              <w:rPr>
                <w:iCs/>
              </w:rPr>
            </w:pPr>
            <w:r w:rsidRPr="006437A9">
              <w:rPr>
                <w:iCs/>
              </w:rPr>
              <w:t>Co-Advisor</w:t>
            </w:r>
          </w:p>
          <w:p w14:paraId="60B3897C" w14:textId="77777777" w:rsidR="003B7064" w:rsidRPr="006437A9" w:rsidRDefault="003B7064" w:rsidP="003B7064">
            <w:pPr>
              <w:pStyle w:val="NormalWeb"/>
              <w:jc w:val="center"/>
              <w:rPr>
                <w:b/>
                <w:iCs/>
              </w:rPr>
            </w:pPr>
          </w:p>
          <w:p w14:paraId="62AE4CAF" w14:textId="77777777" w:rsidR="003B7064" w:rsidRPr="006437A9" w:rsidRDefault="003B7064" w:rsidP="003B7064">
            <w:pPr>
              <w:pStyle w:val="NormalWeb"/>
              <w:jc w:val="center"/>
              <w:rPr>
                <w:b/>
                <w:iCs/>
              </w:rPr>
            </w:pPr>
          </w:p>
          <w:p w14:paraId="53C0D254" w14:textId="2FA3DC25" w:rsidR="003B7064" w:rsidRPr="006437A9" w:rsidRDefault="00FE7246" w:rsidP="003B7064">
            <w:pPr>
              <w:pStyle w:val="NormalWeb"/>
              <w:jc w:val="center"/>
              <w:rPr>
                <w:b/>
                <w:iCs/>
              </w:rPr>
            </w:pPr>
            <w:r>
              <w:rPr>
                <w:b/>
                <w:iCs/>
              </w:rPr>
              <w:t>…………………………..</w:t>
            </w:r>
          </w:p>
        </w:tc>
      </w:tr>
    </w:tbl>
    <w:p w14:paraId="07E24A27" w14:textId="77777777" w:rsidR="003B7064" w:rsidRPr="006437A9" w:rsidRDefault="003B7064" w:rsidP="003B7064">
      <w:pPr>
        <w:spacing w:line="480" w:lineRule="auto"/>
        <w:jc w:val="both"/>
      </w:pPr>
    </w:p>
    <w:p w14:paraId="0CBC9DE1" w14:textId="3E66CAC6" w:rsidR="003B7064" w:rsidRDefault="003B7064" w:rsidP="00650B7A">
      <w:pPr>
        <w:spacing w:before="100" w:beforeAutospacing="1" w:after="100" w:afterAutospacing="1" w:line="276" w:lineRule="auto"/>
        <w:jc w:val="both"/>
      </w:pPr>
    </w:p>
    <w:p w14:paraId="28971131" w14:textId="47D4D967" w:rsidR="00816267" w:rsidRDefault="00816267">
      <w:r>
        <w:br w:type="page"/>
      </w:r>
    </w:p>
    <w:p w14:paraId="4BA53004" w14:textId="77777777" w:rsidR="00D205E8" w:rsidRPr="006437A9" w:rsidRDefault="00D205E8" w:rsidP="00650B7A">
      <w:pPr>
        <w:spacing w:before="100" w:beforeAutospacing="1" w:after="100" w:afterAutospacing="1" w:line="276" w:lineRule="auto"/>
        <w:jc w:val="both"/>
      </w:pPr>
    </w:p>
    <w:p w14:paraId="65404D43" w14:textId="1DB477F3" w:rsidR="003B7064" w:rsidRPr="006437A9" w:rsidRDefault="003B7064" w:rsidP="00060184">
      <w:pPr>
        <w:jc w:val="center"/>
        <w:rPr>
          <w:b/>
          <w:bCs/>
        </w:rPr>
      </w:pPr>
      <w:r w:rsidRPr="006437A9">
        <w:rPr>
          <w:b/>
          <w:bCs/>
        </w:rPr>
        <w:t>ORIGINALITY STATEMENT</w:t>
      </w:r>
    </w:p>
    <w:p w14:paraId="6EE0E7BE" w14:textId="77777777" w:rsidR="003B7064" w:rsidRPr="006437A9" w:rsidRDefault="003B7064" w:rsidP="003B7064">
      <w:pPr>
        <w:pStyle w:val="NormalWeb"/>
      </w:pPr>
    </w:p>
    <w:p w14:paraId="45274D26" w14:textId="1EE689BC" w:rsidR="003B7064" w:rsidRPr="006437A9" w:rsidRDefault="003B7064" w:rsidP="003B7064">
      <w:pPr>
        <w:pStyle w:val="NormalWeb"/>
        <w:spacing w:line="480" w:lineRule="auto"/>
        <w:jc w:val="both"/>
      </w:pPr>
      <w:r w:rsidRPr="006437A9">
        <w:t>“I here declare that this dissertation is my own work and to the best of my knowledge</w:t>
      </w:r>
      <w:r w:rsidR="00A62535">
        <w:t>,</w:t>
      </w:r>
      <w:r w:rsidRPr="006437A9">
        <w:t xml:space="preserve"> it contains no materials previously published or written by another person, or substantial proportions of material which have been accepted for the award of any other degree or diploma at </w:t>
      </w:r>
      <w:r w:rsidR="00A62535">
        <w:t xml:space="preserve">the </w:t>
      </w:r>
      <w:r w:rsidRPr="006437A9">
        <w:t>Atma Jaya Catholic University of Indonesia or any other educational instituti</w:t>
      </w:r>
      <w:r w:rsidR="00A62535">
        <w:t>on, except where due acknowledg</w:t>
      </w:r>
      <w:r w:rsidRPr="006437A9">
        <w:t xml:space="preserve">ment is made in the dissertation.” </w:t>
      </w:r>
    </w:p>
    <w:p w14:paraId="0FC77EA7" w14:textId="77777777" w:rsidR="003B7064" w:rsidRPr="006437A9" w:rsidRDefault="003B7064" w:rsidP="003B7064">
      <w:pPr>
        <w:pStyle w:val="NormalWeb"/>
        <w:spacing w:line="480" w:lineRule="auto"/>
        <w:jc w:val="right"/>
      </w:pPr>
    </w:p>
    <w:p w14:paraId="735289F5" w14:textId="5B009C43" w:rsidR="003B7064" w:rsidRPr="006437A9" w:rsidRDefault="003B7064" w:rsidP="003B7064">
      <w:pPr>
        <w:pStyle w:val="NormalWeb"/>
        <w:spacing w:line="480" w:lineRule="auto"/>
        <w:jc w:val="right"/>
      </w:pPr>
      <w:r w:rsidRPr="006437A9">
        <w:tab/>
      </w:r>
      <w:r w:rsidRPr="006437A9">
        <w:tab/>
      </w:r>
      <w:r w:rsidRPr="006437A9">
        <w:tab/>
      </w:r>
      <w:r w:rsidRPr="006437A9">
        <w:tab/>
      </w:r>
      <w:r w:rsidRPr="006437A9">
        <w:tab/>
      </w:r>
      <w:r w:rsidRPr="006437A9">
        <w:tab/>
      </w:r>
      <w:r w:rsidR="00465222">
        <w:t>Jakarta,</w:t>
      </w:r>
      <w:r w:rsidR="005F1D83">
        <w:t xml:space="preserve"> </w:t>
      </w:r>
      <w:r w:rsidR="00D205E8">
        <w:t>…………</w:t>
      </w:r>
      <w:proofErr w:type="gramStart"/>
      <w:r w:rsidR="00D205E8">
        <w:t>…..</w:t>
      </w:r>
      <w:proofErr w:type="gramEnd"/>
    </w:p>
    <w:p w14:paraId="40836C2C" w14:textId="77777777" w:rsidR="003B7064" w:rsidRPr="006437A9" w:rsidRDefault="003B7064" w:rsidP="003B7064">
      <w:pPr>
        <w:pStyle w:val="NormalWeb"/>
        <w:spacing w:line="480" w:lineRule="auto"/>
        <w:jc w:val="right"/>
      </w:pPr>
    </w:p>
    <w:p w14:paraId="0CD9AAAE" w14:textId="2011702B" w:rsidR="003B7064" w:rsidRPr="006437A9" w:rsidRDefault="003B7064" w:rsidP="003B7064">
      <w:pPr>
        <w:pStyle w:val="NormalWeb"/>
        <w:spacing w:before="0" w:beforeAutospacing="0" w:after="0" w:afterAutospacing="0"/>
        <w:jc w:val="right"/>
      </w:pPr>
      <w:r w:rsidRPr="006437A9">
        <w:tab/>
      </w:r>
      <w:r w:rsidRPr="006437A9">
        <w:tab/>
      </w:r>
      <w:r w:rsidRPr="006437A9">
        <w:tab/>
      </w:r>
      <w:r w:rsidRPr="006437A9">
        <w:tab/>
      </w:r>
      <w:r w:rsidRPr="006437A9">
        <w:tab/>
      </w:r>
      <w:r w:rsidRPr="006437A9">
        <w:tab/>
        <w:t>(</w:t>
      </w:r>
      <w:r w:rsidR="00D205E8">
        <w:rPr>
          <w:b/>
        </w:rPr>
        <w:t>………NAME</w:t>
      </w:r>
      <w:proofErr w:type="gramStart"/>
      <w:r w:rsidR="00D205E8">
        <w:rPr>
          <w:b/>
        </w:rPr>
        <w:t>…..</w:t>
      </w:r>
      <w:proofErr w:type="gramEnd"/>
      <w:r w:rsidR="00D205E8">
        <w:rPr>
          <w:b/>
        </w:rPr>
        <w:t>……</w:t>
      </w:r>
      <w:r w:rsidRPr="006437A9">
        <w:t>)</w:t>
      </w:r>
    </w:p>
    <w:p w14:paraId="15758EC2" w14:textId="3E0EF061" w:rsidR="003B7064" w:rsidRPr="006437A9" w:rsidRDefault="003B7064" w:rsidP="003B7064">
      <w:pPr>
        <w:pStyle w:val="NormalWeb"/>
        <w:spacing w:before="0" w:beforeAutospacing="0" w:after="0" w:afterAutospacing="0"/>
        <w:ind w:left="3600" w:firstLine="720"/>
        <w:jc w:val="center"/>
      </w:pPr>
      <w:r w:rsidRPr="006437A9">
        <w:t xml:space="preserve">                 </w:t>
      </w:r>
      <w:r w:rsidR="00440145" w:rsidRPr="006437A9">
        <w:t xml:space="preserve"> </w:t>
      </w:r>
      <w:proofErr w:type="gramStart"/>
      <w:r w:rsidR="00D205E8">
        <w:t>…..</w:t>
      </w:r>
      <w:proofErr w:type="gramEnd"/>
      <w:r w:rsidR="00D205E8">
        <w:t>NIM……</w:t>
      </w:r>
    </w:p>
    <w:p w14:paraId="2428703E" w14:textId="77777777" w:rsidR="003B7064" w:rsidRPr="006437A9" w:rsidRDefault="003B7064" w:rsidP="00650B7A">
      <w:pPr>
        <w:spacing w:before="100" w:beforeAutospacing="1" w:after="100" w:afterAutospacing="1" w:line="276" w:lineRule="auto"/>
        <w:jc w:val="both"/>
      </w:pPr>
    </w:p>
    <w:p w14:paraId="13D000D0" w14:textId="5C605C21" w:rsidR="003B7064" w:rsidRPr="006437A9" w:rsidRDefault="00327E60" w:rsidP="003B7064">
      <w:pPr>
        <w:jc w:val="center"/>
        <w:rPr>
          <w:b/>
        </w:rPr>
      </w:pPr>
      <w:r w:rsidRPr="006437A9">
        <w:br w:type="page"/>
      </w:r>
      <w:r w:rsidR="003B7064" w:rsidRPr="006437A9">
        <w:rPr>
          <w:b/>
        </w:rPr>
        <w:lastRenderedPageBreak/>
        <w:t>ACKNOWLEDGEMENTS</w:t>
      </w:r>
    </w:p>
    <w:p w14:paraId="38DFF4F0" w14:textId="02C46E10" w:rsidR="00800D5B" w:rsidRPr="006437A9" w:rsidRDefault="00800D5B" w:rsidP="00800D5B">
      <w:pPr>
        <w:rPr>
          <w:b/>
        </w:rPr>
      </w:pPr>
    </w:p>
    <w:p w14:paraId="701F228A" w14:textId="77777777" w:rsidR="00800D5B" w:rsidRPr="006437A9" w:rsidRDefault="00800D5B" w:rsidP="00800D5B">
      <w:pPr>
        <w:spacing w:line="480" w:lineRule="auto"/>
        <w:jc w:val="center"/>
        <w:rPr>
          <w:color w:val="000000" w:themeColor="text1"/>
        </w:rPr>
      </w:pPr>
    </w:p>
    <w:p w14:paraId="003BC598" w14:textId="212667E6" w:rsidR="00800D5B" w:rsidRPr="006437A9" w:rsidRDefault="00D205E8" w:rsidP="009657AF">
      <w:pPr>
        <w:spacing w:line="480" w:lineRule="auto"/>
        <w:ind w:firstLine="426"/>
        <w:jc w:val="both"/>
        <w:rPr>
          <w:color w:val="000000" w:themeColor="text1"/>
        </w:rPr>
      </w:pPr>
      <w:r>
        <w:rPr>
          <w:color w:val="000000" w:themeColor="text1"/>
        </w:rPr>
        <w:t>…………………………………..</w:t>
      </w:r>
    </w:p>
    <w:p w14:paraId="1F28691D" w14:textId="77777777" w:rsidR="003B7064" w:rsidRPr="006437A9" w:rsidRDefault="003B7064" w:rsidP="003B7064">
      <w:pPr>
        <w:jc w:val="both"/>
        <w:rPr>
          <w:b/>
        </w:rPr>
      </w:pPr>
    </w:p>
    <w:p w14:paraId="6ED28AE5" w14:textId="77777777" w:rsidR="00800D5B" w:rsidRPr="006437A9" w:rsidRDefault="00800D5B" w:rsidP="003B7064">
      <w:pPr>
        <w:spacing w:line="480" w:lineRule="auto"/>
        <w:jc w:val="right"/>
      </w:pPr>
    </w:p>
    <w:p w14:paraId="4C51F8ED" w14:textId="3F175B98" w:rsidR="003B7064" w:rsidRPr="006437A9" w:rsidRDefault="00676308" w:rsidP="003B7064">
      <w:pPr>
        <w:spacing w:line="480" w:lineRule="auto"/>
        <w:jc w:val="right"/>
      </w:pPr>
      <w:r>
        <w:t>Jakarta,</w:t>
      </w:r>
      <w:r w:rsidRPr="006437A9">
        <w:t xml:space="preserve"> </w:t>
      </w:r>
      <w:r w:rsidR="00D205E8">
        <w:t>……………….</w:t>
      </w:r>
    </w:p>
    <w:p w14:paraId="7E09B75F" w14:textId="55CCA282" w:rsidR="00475FEB" w:rsidRPr="006437A9" w:rsidRDefault="00475FEB" w:rsidP="003B7064">
      <w:pPr>
        <w:spacing w:line="480" w:lineRule="auto"/>
        <w:jc w:val="right"/>
      </w:pPr>
    </w:p>
    <w:p w14:paraId="26833DC1" w14:textId="77777777" w:rsidR="00475FEB" w:rsidRPr="006437A9" w:rsidRDefault="00475FEB" w:rsidP="003B7064">
      <w:pPr>
        <w:spacing w:line="480" w:lineRule="auto"/>
        <w:jc w:val="right"/>
      </w:pPr>
    </w:p>
    <w:p w14:paraId="0E66007B" w14:textId="77777777" w:rsidR="00D205E8" w:rsidRPr="006437A9" w:rsidRDefault="00D205E8" w:rsidP="00D205E8">
      <w:pPr>
        <w:pStyle w:val="NormalWeb"/>
        <w:spacing w:before="0" w:beforeAutospacing="0" w:after="0" w:afterAutospacing="0"/>
        <w:jc w:val="right"/>
      </w:pPr>
      <w:r w:rsidRPr="006437A9">
        <w:t>(</w:t>
      </w:r>
      <w:r>
        <w:rPr>
          <w:b/>
        </w:rPr>
        <w:t>………NAME</w:t>
      </w:r>
      <w:proofErr w:type="gramStart"/>
      <w:r>
        <w:rPr>
          <w:b/>
        </w:rPr>
        <w:t>…..</w:t>
      </w:r>
      <w:proofErr w:type="gramEnd"/>
      <w:r>
        <w:rPr>
          <w:b/>
        </w:rPr>
        <w:t>……</w:t>
      </w:r>
      <w:r w:rsidRPr="006437A9">
        <w:t>)</w:t>
      </w:r>
    </w:p>
    <w:p w14:paraId="7A2D1C76" w14:textId="77777777" w:rsidR="00D205E8" w:rsidRPr="006437A9" w:rsidRDefault="00D205E8" w:rsidP="00D205E8">
      <w:pPr>
        <w:pStyle w:val="NormalWeb"/>
        <w:spacing w:before="0" w:beforeAutospacing="0" w:after="0" w:afterAutospacing="0"/>
        <w:ind w:left="3600" w:firstLine="720"/>
        <w:jc w:val="center"/>
      </w:pPr>
      <w:r w:rsidRPr="006437A9">
        <w:t xml:space="preserve">                  </w:t>
      </w:r>
      <w:proofErr w:type="gramStart"/>
      <w:r>
        <w:t>…..</w:t>
      </w:r>
      <w:proofErr w:type="gramEnd"/>
      <w:r>
        <w:t>NIM……</w:t>
      </w:r>
    </w:p>
    <w:p w14:paraId="5835F9BE" w14:textId="29BACB3C" w:rsidR="00060184" w:rsidRPr="006437A9" w:rsidRDefault="00060184">
      <w:r w:rsidRPr="006437A9">
        <w:br w:type="page"/>
      </w:r>
    </w:p>
    <w:p w14:paraId="24A70079" w14:textId="6659CA58" w:rsidR="00060184" w:rsidRPr="006437A9" w:rsidRDefault="00060184" w:rsidP="00060184">
      <w:pPr>
        <w:jc w:val="center"/>
      </w:pPr>
      <w:r w:rsidRPr="006437A9">
        <w:rPr>
          <w:b/>
        </w:rPr>
        <w:lastRenderedPageBreak/>
        <w:t>ABSTRACT</w:t>
      </w:r>
    </w:p>
    <w:p w14:paraId="35C9DF2D" w14:textId="77777777" w:rsidR="00060184" w:rsidRPr="006437A9" w:rsidRDefault="00060184" w:rsidP="00060184">
      <w:pPr>
        <w:spacing w:line="276" w:lineRule="auto"/>
        <w:jc w:val="center"/>
        <w:rPr>
          <w:b/>
          <w:color w:val="000000" w:themeColor="text1"/>
        </w:rPr>
      </w:pPr>
    </w:p>
    <w:p w14:paraId="7C72D9CF" w14:textId="51915CEC" w:rsidR="00060184" w:rsidRPr="006437A9" w:rsidRDefault="00D205E8" w:rsidP="00536D0F">
      <w:pPr>
        <w:spacing w:line="360" w:lineRule="auto"/>
        <w:jc w:val="both"/>
      </w:pPr>
      <w:r>
        <w:rPr>
          <w:color w:val="000000" w:themeColor="text1"/>
        </w:rPr>
        <w:t xml:space="preserve">Rationale, gap of the study, research questions, research methodology (research type, participants / object of the study, data collection tools/instruments, </w:t>
      </w:r>
      <w:r w:rsidR="00536D0F">
        <w:rPr>
          <w:color w:val="000000" w:themeColor="text1"/>
        </w:rPr>
        <w:t>amount of data, data analysis tools/framework</w:t>
      </w:r>
      <w:r>
        <w:rPr>
          <w:color w:val="000000" w:themeColor="text1"/>
        </w:rPr>
        <w:t>)</w:t>
      </w:r>
      <w:r w:rsidR="00536D0F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r w:rsidR="00536D0F">
        <w:rPr>
          <w:color w:val="000000" w:themeColor="text1"/>
        </w:rPr>
        <w:t>Abstract length 500 words</w:t>
      </w:r>
    </w:p>
    <w:p w14:paraId="5D1AD920" w14:textId="4C3BA498" w:rsidR="00060184" w:rsidRPr="006437A9" w:rsidRDefault="00060184" w:rsidP="00060184">
      <w:pPr>
        <w:spacing w:before="100" w:beforeAutospacing="1" w:after="100" w:afterAutospacing="1" w:line="276" w:lineRule="auto"/>
        <w:jc w:val="both"/>
      </w:pPr>
      <w:r w:rsidRPr="006437A9">
        <w:rPr>
          <w:b/>
          <w:bCs/>
        </w:rPr>
        <w:t xml:space="preserve">Keywords: </w:t>
      </w:r>
      <w:r w:rsidR="00C501BA" w:rsidRPr="00C501BA">
        <w:rPr>
          <w:bCs/>
          <w:color w:val="000000"/>
          <w:sz w:val="22"/>
          <w:szCs w:val="22"/>
        </w:rPr>
        <w:t>English as a Foreign Language;</w:t>
      </w:r>
      <w:r w:rsidR="00C501BA" w:rsidRPr="00C501BA">
        <w:rPr>
          <w:color w:val="000000"/>
          <w:sz w:val="22"/>
          <w:szCs w:val="22"/>
        </w:rPr>
        <w:t xml:space="preserve"> negotiation strategies; remote learning; translingual practice, translanguaging space</w:t>
      </w:r>
    </w:p>
    <w:p w14:paraId="3E88E431" w14:textId="77777777" w:rsidR="00060184" w:rsidRPr="006437A9" w:rsidRDefault="00060184" w:rsidP="003B7064">
      <w:pPr>
        <w:spacing w:line="480" w:lineRule="auto"/>
        <w:jc w:val="right"/>
      </w:pPr>
    </w:p>
    <w:p w14:paraId="1F661FB0" w14:textId="388F9674" w:rsidR="009657AF" w:rsidRPr="006437A9" w:rsidRDefault="009657AF">
      <w:r w:rsidRPr="006437A9">
        <w:br w:type="page"/>
      </w:r>
    </w:p>
    <w:p w14:paraId="273BD5BB" w14:textId="5837F0EB" w:rsidR="003C18B9" w:rsidRPr="006437A9" w:rsidRDefault="000F26C6" w:rsidP="00AF2FDA">
      <w:pPr>
        <w:pStyle w:val="JudulBabdenganNomor"/>
        <w:ind w:left="340"/>
        <w:rPr>
          <w:rFonts w:cs="Times New Roman"/>
          <w:sz w:val="24"/>
          <w:szCs w:val="24"/>
        </w:rPr>
      </w:pPr>
      <w:r w:rsidRPr="006437A9">
        <w:rPr>
          <w:rFonts w:cs="Times New Roman"/>
          <w:sz w:val="24"/>
          <w:szCs w:val="24"/>
        </w:rPr>
        <w:lastRenderedPageBreak/>
        <w:t>TABLE OF CONTENT</w:t>
      </w:r>
      <w:r w:rsidR="00536D0F">
        <w:rPr>
          <w:rFonts w:cs="Times New Roman"/>
          <w:sz w:val="24"/>
          <w:szCs w:val="24"/>
        </w:rPr>
        <w:t xml:space="preserve"> </w:t>
      </w:r>
      <w:r w:rsidR="00536D0F" w:rsidRPr="00536D0F">
        <w:rPr>
          <w:rFonts w:cs="Times New Roman"/>
          <w:sz w:val="24"/>
          <w:szCs w:val="24"/>
          <w:highlight w:val="yellow"/>
        </w:rPr>
        <w:t>(an example)</w:t>
      </w:r>
    </w:p>
    <w:sdt>
      <w:sdtPr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4"/>
          <w:lang w:val="en-ID" w:eastAsia="ja-JP"/>
        </w:rPr>
        <w:id w:val="-1916623008"/>
        <w:docPartObj>
          <w:docPartGallery w:val="Table of Contents"/>
          <w:docPartUnique/>
        </w:docPartObj>
      </w:sdtPr>
      <w:sdtEndPr>
        <w:rPr>
          <w:rFonts w:cstheme="minorBidi"/>
          <w:noProof/>
          <w:szCs w:val="22"/>
          <w:highlight w:val="yellow"/>
          <w:lang w:val="en-US" w:eastAsia="en-US"/>
        </w:rPr>
      </w:sdtEndPr>
      <w:sdtContent>
        <w:p w14:paraId="03837F64" w14:textId="279CA874" w:rsidR="003C18B9" w:rsidRPr="006437A9" w:rsidRDefault="003C18B9" w:rsidP="006D33A5">
          <w:pPr>
            <w:pStyle w:val="TOCHeading"/>
            <w:spacing w:before="120" w:after="120" w:line="24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14:paraId="6E6A2855" w14:textId="50F8C36D" w:rsidR="003C18B9" w:rsidRPr="006437A9" w:rsidRDefault="005A1199" w:rsidP="006D33A5">
          <w:pPr>
            <w:pStyle w:val="TOC1"/>
            <w:tabs>
              <w:tab w:val="clear" w:pos="7928"/>
              <w:tab w:val="right" w:pos="7931"/>
            </w:tabs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bCs/>
              <w:szCs w:val="24"/>
            </w:rPr>
            <w:t>DISSERTATION APPR</w:t>
          </w:r>
          <w:r w:rsidR="007259BC" w:rsidRPr="006437A9">
            <w:rPr>
              <w:rFonts w:cs="Times New Roman"/>
              <w:bCs/>
              <w:szCs w:val="24"/>
            </w:rPr>
            <w:t>O</w:t>
          </w:r>
          <w:r w:rsidRPr="006437A9">
            <w:rPr>
              <w:rFonts w:cs="Times New Roman"/>
              <w:bCs/>
              <w:szCs w:val="24"/>
            </w:rPr>
            <w:t>VAL FORM</w:t>
          </w:r>
          <w:r w:rsidR="003C18B9" w:rsidRPr="006437A9">
            <w:rPr>
              <w:rFonts w:cs="Times New Roman"/>
              <w:b/>
              <w:bCs/>
              <w:szCs w:val="24"/>
            </w:rPr>
            <w:fldChar w:fldCharType="begin"/>
          </w:r>
          <w:r w:rsidR="003C18B9" w:rsidRPr="006437A9">
            <w:rPr>
              <w:rFonts w:cs="Times New Roman"/>
              <w:b/>
              <w:bCs/>
              <w:szCs w:val="24"/>
            </w:rPr>
            <w:instrText xml:space="preserve"> TOC \o "1-3" \h \z \u </w:instrText>
          </w:r>
          <w:r w:rsidR="003C18B9" w:rsidRPr="006437A9">
            <w:rPr>
              <w:rFonts w:cs="Times New Roman"/>
              <w:b/>
              <w:bCs/>
              <w:szCs w:val="24"/>
            </w:rPr>
            <w:fldChar w:fldCharType="separate"/>
          </w:r>
          <w:hyperlink w:anchor="_Toc63338901" w:history="1">
            <w:r w:rsidR="003C18B9" w:rsidRPr="006437A9">
              <w:rPr>
                <w:rFonts w:cs="Times New Roman"/>
                <w:webHidden/>
                <w:szCs w:val="24"/>
              </w:rPr>
              <w:tab/>
            </w:r>
            <w:r w:rsidR="00253E01" w:rsidRPr="006437A9">
              <w:rPr>
                <w:rFonts w:cs="Times New Roman"/>
                <w:webHidden/>
                <w:szCs w:val="24"/>
              </w:rPr>
              <w:t>i</w:t>
            </w:r>
          </w:hyperlink>
          <w:r w:rsidR="009C2428" w:rsidRPr="006437A9">
            <w:rPr>
              <w:rFonts w:cs="Times New Roman"/>
              <w:szCs w:val="24"/>
            </w:rPr>
            <w:t>i</w:t>
          </w:r>
        </w:p>
        <w:p w14:paraId="27AFE26B" w14:textId="0CD85501" w:rsidR="005A1199" w:rsidRPr="006437A9" w:rsidRDefault="005A1199" w:rsidP="006D33A5">
          <w:pPr>
            <w:spacing w:before="120" w:after="120"/>
            <w:ind w:right="-6"/>
            <w:rPr>
              <w:bCs/>
            </w:rPr>
          </w:pPr>
          <w:r w:rsidRPr="006437A9">
            <w:rPr>
              <w:bCs/>
            </w:rPr>
            <w:t>ORIGINALITY STATEMENT                                                                              ii</w:t>
          </w:r>
          <w:r w:rsidR="004D5B94" w:rsidRPr="006437A9">
            <w:rPr>
              <w:bCs/>
            </w:rPr>
            <w:t>i</w:t>
          </w:r>
        </w:p>
        <w:p w14:paraId="696FCA5D" w14:textId="72A22245" w:rsidR="005A1199" w:rsidRPr="006437A9" w:rsidRDefault="005A1199" w:rsidP="006D33A5">
          <w:pPr>
            <w:spacing w:before="120" w:after="120"/>
            <w:ind w:right="-7"/>
            <w:rPr>
              <w:bCs/>
            </w:rPr>
          </w:pPr>
          <w:r w:rsidRPr="006437A9">
            <w:rPr>
              <w:bCs/>
            </w:rPr>
            <w:t>ACKNOWLEDGEMENTS                                                                                    i</w:t>
          </w:r>
          <w:r w:rsidR="004D5B94" w:rsidRPr="006437A9">
            <w:rPr>
              <w:bCs/>
            </w:rPr>
            <w:t>v</w:t>
          </w:r>
        </w:p>
        <w:p w14:paraId="7DD52510" w14:textId="79F12C42" w:rsidR="005A1199" w:rsidRPr="006437A9" w:rsidRDefault="005A1199" w:rsidP="006D33A5">
          <w:pPr>
            <w:spacing w:before="120" w:after="120"/>
            <w:ind w:right="-7"/>
            <w:rPr>
              <w:bCs/>
            </w:rPr>
          </w:pPr>
          <w:r w:rsidRPr="006437A9">
            <w:rPr>
              <w:bCs/>
            </w:rPr>
            <w:t xml:space="preserve">ABSTRACT                                                                               </w:t>
          </w:r>
          <w:r w:rsidR="00BE39E4" w:rsidRPr="006437A9">
            <w:rPr>
              <w:bCs/>
            </w:rPr>
            <w:t xml:space="preserve">                             v</w:t>
          </w:r>
          <w:r w:rsidR="004D5B94" w:rsidRPr="006437A9">
            <w:rPr>
              <w:bCs/>
            </w:rPr>
            <w:t>i</w:t>
          </w:r>
        </w:p>
        <w:p w14:paraId="2FD6A8AC" w14:textId="77B53ACC" w:rsidR="00253E01" w:rsidRPr="006437A9" w:rsidRDefault="00253E01" w:rsidP="006D33A5">
          <w:pPr>
            <w:pStyle w:val="TOC1"/>
            <w:spacing w:before="120" w:after="120" w:line="240" w:lineRule="auto"/>
            <w:rPr>
              <w:rFonts w:cs="Times New Roman"/>
              <w:szCs w:val="24"/>
            </w:rPr>
          </w:pPr>
          <w:hyperlink w:anchor="_Toc63338901" w:history="1">
            <w:r w:rsidRPr="006437A9">
              <w:rPr>
                <w:rStyle w:val="Hyperlink"/>
                <w:rFonts w:cs="Times New Roman"/>
                <w:szCs w:val="24"/>
                <w:u w:val="none"/>
              </w:rPr>
              <w:t>TABLE OF CONTENT</w:t>
            </w:r>
            <w:r w:rsidRPr="006437A9">
              <w:rPr>
                <w:rFonts w:cs="Times New Roman"/>
                <w:webHidden/>
                <w:szCs w:val="24"/>
              </w:rPr>
              <w:tab/>
            </w:r>
            <w:r w:rsidR="00BE39E4" w:rsidRPr="006437A9">
              <w:rPr>
                <w:rFonts w:cs="Times New Roman"/>
                <w:webHidden/>
                <w:szCs w:val="24"/>
              </w:rPr>
              <w:t>v</w:t>
            </w:r>
          </w:hyperlink>
          <w:r w:rsidR="004D5B94" w:rsidRPr="006437A9">
            <w:rPr>
              <w:rFonts w:cs="Times New Roman"/>
              <w:szCs w:val="24"/>
            </w:rPr>
            <w:t>ii</w:t>
          </w:r>
        </w:p>
        <w:p w14:paraId="7FD84A7C" w14:textId="4F967431" w:rsidR="00BE39E4" w:rsidRPr="006437A9" w:rsidRDefault="00BE39E4" w:rsidP="006D33A5">
          <w:pPr>
            <w:spacing w:before="120" w:after="120"/>
            <w:ind w:right="-7"/>
            <w:rPr>
              <w:bCs/>
            </w:rPr>
          </w:pPr>
          <w:r w:rsidRPr="006437A9">
            <w:rPr>
              <w:bCs/>
            </w:rPr>
            <w:t xml:space="preserve">LIST OF TABLES                                                                                                </w:t>
          </w:r>
          <w:r w:rsidR="004D5B94" w:rsidRPr="006437A9">
            <w:rPr>
              <w:bCs/>
            </w:rPr>
            <w:t xml:space="preserve">   x</w:t>
          </w:r>
        </w:p>
        <w:p w14:paraId="1985D8BE" w14:textId="08C93CE1" w:rsidR="00BE39E4" w:rsidRPr="006437A9" w:rsidRDefault="00BE39E4" w:rsidP="006D33A5">
          <w:pPr>
            <w:spacing w:before="120" w:after="120"/>
            <w:ind w:right="-7"/>
            <w:rPr>
              <w:bCs/>
            </w:rPr>
          </w:pPr>
          <w:r w:rsidRPr="006437A9">
            <w:rPr>
              <w:bCs/>
            </w:rPr>
            <w:t>LIST OF FIGURES                                                                                                x</w:t>
          </w:r>
          <w:r w:rsidR="004D5B94" w:rsidRPr="006437A9">
            <w:rPr>
              <w:bCs/>
            </w:rPr>
            <w:t>i</w:t>
          </w:r>
        </w:p>
        <w:p w14:paraId="12A88AB9" w14:textId="0709E309" w:rsidR="00D347CE" w:rsidRPr="006437A9" w:rsidRDefault="00D347CE" w:rsidP="00505F47">
          <w:pPr>
            <w:pStyle w:val="TOC1"/>
            <w:tabs>
              <w:tab w:val="clear" w:pos="1701"/>
              <w:tab w:val="left" w:pos="1418"/>
            </w:tabs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szCs w:val="24"/>
            </w:rPr>
            <w:t>CHAPTER</w:t>
          </w:r>
          <w:r w:rsidR="00BD6407" w:rsidRPr="006437A9">
            <w:rPr>
              <w:rFonts w:cs="Times New Roman"/>
              <w:szCs w:val="24"/>
            </w:rPr>
            <w:t xml:space="preserve"> </w:t>
          </w:r>
          <w:hyperlink w:anchor="_Toc63338911" w:history="1">
            <w:r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I </w:t>
            </w:r>
            <w:r w:rsidR="00BD640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  </w:t>
            </w:r>
            <w:r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INTRODUCTION</w:t>
            </w:r>
            <w:r w:rsidRPr="006437A9">
              <w:rPr>
                <w:rFonts w:cs="Times New Roman"/>
                <w:webHidden/>
                <w:szCs w:val="24"/>
              </w:rPr>
              <w:tab/>
            </w:r>
          </w:hyperlink>
        </w:p>
        <w:p w14:paraId="636C56BA" w14:textId="603FBA95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5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1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070FC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Background of the Study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8C5AF8" w:rsidRPr="006437A9">
              <w:rPr>
                <w:rFonts w:cs="Times New Roman"/>
                <w:noProof/>
                <w:webHidden/>
                <w:szCs w:val="24"/>
              </w:rPr>
              <w:t>1</w:t>
            </w:r>
          </w:hyperlink>
        </w:p>
        <w:p w14:paraId="4E47F90F" w14:textId="2B1B4843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6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2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070FC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Research Questions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991E2D" w:rsidRPr="006437A9">
              <w:rPr>
                <w:rFonts w:cs="Times New Roman"/>
                <w:noProof/>
                <w:webHidden/>
                <w:szCs w:val="24"/>
              </w:rPr>
              <w:t>6</w:t>
            </w:r>
          </w:hyperlink>
        </w:p>
        <w:p w14:paraId="3A2A85F9" w14:textId="42B3CE9B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7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3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070FC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Objective of the Study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FD1330" w:rsidRPr="006437A9">
              <w:rPr>
                <w:rFonts w:cs="Times New Roman"/>
                <w:noProof/>
                <w:webHidden/>
                <w:szCs w:val="24"/>
              </w:rPr>
              <w:t>6</w:t>
            </w:r>
          </w:hyperlink>
        </w:p>
        <w:p w14:paraId="0C626CEA" w14:textId="1C5EF0CA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8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4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820FA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Significance of the Study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</w:hyperlink>
          <w:r w:rsidR="004D5B94" w:rsidRPr="006437A9">
            <w:rPr>
              <w:rFonts w:cs="Times New Roman"/>
              <w:noProof/>
              <w:szCs w:val="24"/>
            </w:rPr>
            <w:t>6</w:t>
          </w:r>
        </w:p>
        <w:p w14:paraId="4E3A29A6" w14:textId="07719D1A" w:rsidR="003916B7" w:rsidRPr="006437A9" w:rsidRDefault="003916B7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8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5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The Scope of the Study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</w:hyperlink>
          <w:r w:rsidR="00FD1330" w:rsidRPr="006437A9">
            <w:rPr>
              <w:rFonts w:cs="Times New Roman"/>
              <w:noProof/>
              <w:szCs w:val="24"/>
            </w:rPr>
            <w:t>8</w:t>
          </w:r>
        </w:p>
        <w:p w14:paraId="5C2836E4" w14:textId="58A578AD" w:rsidR="003916B7" w:rsidRPr="006437A9" w:rsidRDefault="003916B7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08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6</w:t>
            </w:r>
            <w:r w:rsidR="00D82FF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Definition of Terms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</w:hyperlink>
          <w:r w:rsidR="00FD1330" w:rsidRPr="006437A9">
            <w:rPr>
              <w:rFonts w:cs="Times New Roman"/>
              <w:noProof/>
              <w:szCs w:val="24"/>
            </w:rPr>
            <w:t>8</w:t>
          </w:r>
        </w:p>
        <w:p w14:paraId="3AD4DD27" w14:textId="6D7B574B" w:rsidR="003C18B9" w:rsidRPr="006437A9" w:rsidRDefault="00820FAC" w:rsidP="006D33A5">
          <w:pPr>
            <w:pStyle w:val="TOC1"/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szCs w:val="24"/>
            </w:rPr>
            <w:t>CHAPTER</w:t>
          </w:r>
          <w:r w:rsidR="00BD6407" w:rsidRPr="006437A9">
            <w:rPr>
              <w:rFonts w:cs="Times New Roman"/>
              <w:szCs w:val="24"/>
            </w:rPr>
            <w:t xml:space="preserve"> </w:t>
          </w:r>
          <w:hyperlink w:anchor="_Toc63338911" w:history="1">
            <w:r w:rsidR="003C18B9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II</w:t>
            </w:r>
            <w:r w:rsidR="003916B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 </w:t>
            </w:r>
            <w:r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LITERATURE</w:t>
            </w:r>
            <w:r w:rsidR="00BD640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  </w:t>
            </w:r>
            <w:r w:rsidR="003916B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REVIEW</w:t>
            </w:r>
            <w:r w:rsidR="00301BA9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 AND THEORETICAL FRAMEWO</w:t>
            </w:r>
            <w:r w:rsidR="00333D1C">
              <w:rPr>
                <w:rStyle w:val="Hyperlink"/>
                <w:rFonts w:cs="Times New Roman"/>
                <w:bCs/>
                <w:szCs w:val="24"/>
                <w:u w:val="none"/>
              </w:rPr>
              <w:t>R</w:t>
            </w:r>
            <w:r w:rsidR="00301BA9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K</w:t>
            </w:r>
            <w:r w:rsidR="003916B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 xml:space="preserve"> </w:t>
            </w:r>
            <w:r w:rsidR="003916B7"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ab/>
            </w:r>
          </w:hyperlink>
        </w:p>
        <w:p w14:paraId="59320C84" w14:textId="4B39F03A" w:rsidR="00B11116" w:rsidRPr="006437A9" w:rsidRDefault="00B11116" w:rsidP="00B11116">
          <w:pPr>
            <w:pStyle w:val="TOC2"/>
            <w:rPr>
              <w:rFonts w:cs="Times New Roman"/>
              <w:noProof/>
              <w:szCs w:val="24"/>
            </w:rPr>
          </w:pPr>
          <w:hyperlink w:anchor="_Toc63338912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="0010762E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From Translanguaging to Translingual Practice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  <w:t>1</w:t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2</w:t>
            </w:r>
          </w:hyperlink>
        </w:p>
        <w:p w14:paraId="0212613A" w14:textId="0BD80FD0" w:rsidR="007F352B" w:rsidRPr="006437A9" w:rsidRDefault="007F352B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r w:rsidR="0010762E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hyperlink w:anchor="_Toc63338913" w:history="1">
            <w:r w:rsidR="003C18B9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1.</w:t>
            </w:r>
            <w:r w:rsidR="003C18B9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On </w:t>
            </w:r>
            <w:r w:rsidR="00400262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Translanguaging</w:t>
            </w:r>
            <w:r w:rsidR="003C18B9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00262" w:rsidRPr="006437A9">
              <w:rPr>
                <w:rFonts w:cs="Times New Roman"/>
                <w:noProof/>
                <w:webHidden/>
                <w:szCs w:val="24"/>
              </w:rPr>
              <w:t>1</w:t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2</w:t>
            </w:r>
          </w:hyperlink>
        </w:p>
        <w:p w14:paraId="484F0D7B" w14:textId="789D6788" w:rsidR="003C18B9" w:rsidRPr="006437A9" w:rsidRDefault="00D04BE0" w:rsidP="0010762E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7F352B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0B6A4B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10762E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hyperlink w:anchor="_Toc63338913" w:history="1">
            <w:r w:rsidR="003C18B9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.2.</w:t>
            </w:r>
            <w:r w:rsidR="003C18B9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Translin</w:t>
            </w:r>
            <w:r w:rsidR="00C878B7">
              <w:rPr>
                <w:rStyle w:val="Hyperlink"/>
                <w:rFonts w:cs="Times New Roman"/>
                <w:noProof/>
                <w:szCs w:val="24"/>
                <w:u w:val="none"/>
              </w:rPr>
              <w:t>gual Practice and the Challenge</w:t>
            </w:r>
            <w:r w:rsidR="003C18B9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F06E91" w:rsidRPr="006437A9">
              <w:rPr>
                <w:rFonts w:cs="Times New Roman"/>
                <w:noProof/>
                <w:webHidden/>
                <w:szCs w:val="24"/>
              </w:rPr>
              <w:t>2</w:t>
            </w:r>
            <w:r w:rsidR="00C878B7">
              <w:rPr>
                <w:rFonts w:cs="Times New Roman"/>
                <w:noProof/>
                <w:webHidden/>
                <w:szCs w:val="24"/>
              </w:rPr>
              <w:t>3</w:t>
            </w:r>
          </w:hyperlink>
        </w:p>
        <w:p w14:paraId="67F13FC1" w14:textId="760FBF62" w:rsidR="00F06E91" w:rsidRPr="006437A9" w:rsidRDefault="007F352B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hyperlink w:anchor="_Toc63338913" w:history="1"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10762E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="00D07762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Translingual Negotiation Strategies:    </w:t>
            </w:r>
            <w:r w:rsidR="00D07762" w:rsidRPr="006437A9">
              <w:rPr>
                <w:rFonts w:cs="Times New Roman"/>
                <w:noProof/>
                <w:webHidden/>
                <w:szCs w:val="24"/>
              </w:rPr>
              <w:t xml:space="preserve"> </w:t>
            </w:r>
            <w:r w:rsidR="00D07762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A84F13" w:rsidRPr="006437A9">
              <w:rPr>
                <w:rFonts w:cs="Times New Roman"/>
                <w:noProof/>
                <w:webHidden/>
                <w:szCs w:val="24"/>
              </w:rPr>
              <w:t>29</w:t>
            </w:r>
          </w:hyperlink>
        </w:p>
        <w:p w14:paraId="0E8B3C67" w14:textId="30BFD42A" w:rsidR="00F06E91" w:rsidRPr="006437A9" w:rsidRDefault="00D07762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      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hyperlink w:anchor="_Toc63338913" w:history="1"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D95608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D95608" w:rsidRPr="006437A9">
              <w:rPr>
                <w:rFonts w:cs="Times New Roman"/>
                <w:szCs w:val="24"/>
              </w:rPr>
              <w:t>Envoicing</w:t>
            </w:r>
            <w:r w:rsidR="00F06E91" w:rsidRPr="006437A9">
              <w:rPr>
                <w:rFonts w:cs="Times New Roman"/>
                <w:szCs w:val="24"/>
              </w:rPr>
              <w:t xml:space="preserve"> Strategies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F06E91" w:rsidRPr="006437A9">
              <w:rPr>
                <w:rFonts w:cs="Times New Roman"/>
                <w:noProof/>
                <w:webHidden/>
                <w:szCs w:val="24"/>
              </w:rPr>
              <w:tab/>
              <w:t>3</w:t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0</w:t>
            </w:r>
          </w:hyperlink>
        </w:p>
        <w:p w14:paraId="3C30CC4C" w14:textId="0112D555" w:rsidR="00D95608" w:rsidRPr="006437A9" w:rsidRDefault="00D95608" w:rsidP="00D95608">
          <w:pPr>
            <w:ind w:firstLine="2410"/>
            <w:rPr>
              <w:lang w:val="en-US"/>
            </w:rPr>
          </w:pPr>
          <w:hyperlink w:anchor="_Toc63338913" w:history="1">
            <w:r w:rsidRPr="006437A9">
              <w:rPr>
                <w:rStyle w:val="Hyperlink"/>
                <w:noProof/>
                <w:u w:val="none"/>
              </w:rPr>
              <w:t>2.</w:t>
            </w:r>
            <w:r w:rsidR="004D5B94" w:rsidRPr="006437A9">
              <w:rPr>
                <w:rStyle w:val="Hyperlink"/>
                <w:noProof/>
                <w:u w:val="none"/>
              </w:rPr>
              <w:t>1</w:t>
            </w:r>
            <w:r w:rsidRPr="006437A9">
              <w:rPr>
                <w:rStyle w:val="Hyperlink"/>
                <w:noProof/>
                <w:u w:val="none"/>
              </w:rPr>
              <w:t>.</w:t>
            </w:r>
            <w:r w:rsidR="004D5B94" w:rsidRPr="006437A9">
              <w:rPr>
                <w:rStyle w:val="Hyperlink"/>
                <w:noProof/>
                <w:u w:val="none"/>
              </w:rPr>
              <w:t>3</w:t>
            </w:r>
            <w:r w:rsidRPr="006437A9">
              <w:rPr>
                <w:rStyle w:val="Hyperlink"/>
                <w:noProof/>
                <w:u w:val="none"/>
              </w:rPr>
              <w:t xml:space="preserve">.2. </w:t>
            </w:r>
            <w:r w:rsidRPr="006437A9">
              <w:t>Recontextualization Strategies</w:t>
            </w:r>
            <w:r w:rsidR="004D5B94" w:rsidRPr="006437A9">
              <w:t xml:space="preserve"> </w:t>
            </w:r>
            <w:r w:rsidRPr="006437A9">
              <w:rPr>
                <w:rStyle w:val="Hyperlink"/>
                <w:noProof/>
                <w:u w:val="none"/>
              </w:rPr>
              <w:t xml:space="preserve">     </w:t>
            </w:r>
            <w:r w:rsidRPr="006437A9">
              <w:rPr>
                <w:noProof/>
                <w:webHidden/>
              </w:rPr>
              <w:tab/>
            </w:r>
            <w:r w:rsidRPr="006437A9">
              <w:rPr>
                <w:noProof/>
                <w:webHidden/>
              </w:rPr>
              <w:tab/>
              <w:t xml:space="preserve">       </w:t>
            </w:r>
            <w:r w:rsidR="004D5B94" w:rsidRPr="006437A9">
              <w:rPr>
                <w:noProof/>
                <w:webHidden/>
              </w:rPr>
              <w:t xml:space="preserve"> </w:t>
            </w:r>
            <w:r w:rsidRPr="006437A9">
              <w:rPr>
                <w:noProof/>
                <w:webHidden/>
              </w:rPr>
              <w:t>3</w:t>
            </w:r>
            <w:r w:rsidR="00551A4B" w:rsidRPr="006437A9">
              <w:rPr>
                <w:noProof/>
                <w:webHidden/>
              </w:rPr>
              <w:t>2</w:t>
            </w:r>
          </w:hyperlink>
        </w:p>
        <w:p w14:paraId="6DCD8A46" w14:textId="65F96B19" w:rsidR="00F06E91" w:rsidRPr="006437A9" w:rsidRDefault="00D07762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      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hyperlink w:anchor="_Toc63338913" w:history="1"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3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A5637A" w:rsidRPr="006437A9">
              <w:rPr>
                <w:rFonts w:cs="Times New Roman"/>
                <w:szCs w:val="24"/>
              </w:rPr>
              <w:t>Interactional</w:t>
            </w:r>
            <w:r w:rsidR="00F06E91" w:rsidRPr="006437A9">
              <w:rPr>
                <w:rFonts w:cs="Times New Roman"/>
                <w:szCs w:val="24"/>
              </w:rPr>
              <w:t xml:space="preserve"> Strategies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</w:t>
            </w:r>
            <w:r w:rsidR="00F06E91" w:rsidRPr="006437A9">
              <w:rPr>
                <w:rFonts w:cs="Times New Roman"/>
                <w:noProof/>
                <w:webHidden/>
                <w:szCs w:val="24"/>
              </w:rPr>
              <w:tab/>
              <w:t>3</w:t>
            </w:r>
            <w:r w:rsidR="004D5B94" w:rsidRPr="006437A9">
              <w:rPr>
                <w:rFonts w:cs="Times New Roman"/>
                <w:noProof/>
                <w:webHidden/>
                <w:szCs w:val="24"/>
              </w:rPr>
              <w:t>4</w:t>
            </w:r>
          </w:hyperlink>
        </w:p>
        <w:p w14:paraId="5A597D5A" w14:textId="30FA82D2" w:rsidR="00F06E91" w:rsidRPr="006437A9" w:rsidRDefault="00D07762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       </w:t>
          </w:r>
          <w:r w:rsidR="00383C93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r w:rsidR="00307C89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</w:t>
          </w:r>
          <w:hyperlink w:anchor="_Toc63338913" w:history="1"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1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4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F06E91" w:rsidRPr="006437A9">
              <w:rPr>
                <w:rFonts w:cs="Times New Roman"/>
                <w:szCs w:val="24"/>
              </w:rPr>
              <w:t>Entextualization Strategies</w:t>
            </w:r>
            <w:r w:rsidR="00F06E91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F06E91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3</w:t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5</w:t>
            </w:r>
          </w:hyperlink>
        </w:p>
        <w:p w14:paraId="46446F26" w14:textId="76D43937" w:rsidR="00CE6D40" w:rsidRPr="006437A9" w:rsidRDefault="00F06E91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. </w:t>
            </w:r>
            <w:r w:rsidRPr="006437A9">
              <w:rPr>
                <w:rFonts w:cs="Times New Roman"/>
                <w:szCs w:val="24"/>
              </w:rPr>
              <w:t xml:space="preserve">Monolingual </w:t>
            </w:r>
            <w:r w:rsidR="00C728F5" w:rsidRPr="006437A9">
              <w:rPr>
                <w:rFonts w:cs="Times New Roman"/>
                <w:szCs w:val="24"/>
              </w:rPr>
              <w:t>vs</w:t>
            </w:r>
            <w:r w:rsidR="00A62535">
              <w:rPr>
                <w:rFonts w:cs="Times New Roman"/>
                <w:szCs w:val="24"/>
              </w:rPr>
              <w:t>.</w:t>
            </w:r>
            <w:r w:rsidRPr="006437A9">
              <w:rPr>
                <w:rFonts w:cs="Times New Roman"/>
                <w:szCs w:val="24"/>
              </w:rPr>
              <w:t xml:space="preserve"> Translingual Orientation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3</w:t>
            </w:r>
            <w:r w:rsidR="00A84F13" w:rsidRPr="006437A9">
              <w:rPr>
                <w:rFonts w:cs="Times New Roman"/>
                <w:noProof/>
                <w:webHidden/>
                <w:szCs w:val="24"/>
              </w:rPr>
              <w:t>7</w:t>
            </w:r>
          </w:hyperlink>
        </w:p>
        <w:p w14:paraId="1BC9A9BB" w14:textId="50279853" w:rsidR="000869B0" w:rsidRPr="006437A9" w:rsidRDefault="000869B0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. </w:t>
            </w:r>
            <w:r w:rsidR="00C878B7">
              <w:rPr>
                <w:rFonts w:cs="Times New Roman"/>
                <w:szCs w:val="24"/>
              </w:rPr>
              <w:t>Translanguaging a</w:t>
            </w:r>
            <w:r w:rsidRPr="006437A9">
              <w:rPr>
                <w:rFonts w:cs="Times New Roman"/>
                <w:szCs w:val="24"/>
              </w:rPr>
              <w:t>s Pedagog</w:t>
            </w:r>
            <w:r w:rsidR="004D5B94" w:rsidRPr="006437A9">
              <w:rPr>
                <w:rFonts w:cs="Times New Roman"/>
                <w:szCs w:val="24"/>
              </w:rPr>
              <w:t>ical Practice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A84F13" w:rsidRPr="006437A9">
              <w:rPr>
                <w:rFonts w:cs="Times New Roman"/>
                <w:noProof/>
                <w:webHidden/>
                <w:szCs w:val="24"/>
              </w:rPr>
              <w:t>4</w:t>
            </w:r>
            <w:r w:rsidR="00D72F4A">
              <w:rPr>
                <w:rFonts w:cs="Times New Roman"/>
                <w:noProof/>
                <w:webHidden/>
                <w:szCs w:val="24"/>
              </w:rPr>
              <w:t>3</w:t>
            </w:r>
          </w:hyperlink>
        </w:p>
        <w:p w14:paraId="2F7303E3" w14:textId="1394D295" w:rsidR="006F7A2B" w:rsidRPr="006437A9" w:rsidRDefault="006F7A2B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4D5B94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4</w:t>
            </w:r>
            <w:r w:rsidR="00D07762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Pr="006437A9">
              <w:rPr>
                <w:rFonts w:cs="Times New Roman"/>
                <w:szCs w:val="24"/>
              </w:rPr>
              <w:t>Transl</w:t>
            </w:r>
            <w:r w:rsidR="00A62535">
              <w:rPr>
                <w:rFonts w:cs="Times New Roman"/>
                <w:szCs w:val="24"/>
              </w:rPr>
              <w:t>anguaging, code-switching, code-</w:t>
            </w:r>
            <w:r w:rsidRPr="006437A9">
              <w:rPr>
                <w:rFonts w:cs="Times New Roman"/>
                <w:szCs w:val="24"/>
              </w:rPr>
              <w:t xml:space="preserve">mixing, and </w:t>
            </w:r>
            <w:r w:rsidR="001D7096" w:rsidRPr="006437A9">
              <w:rPr>
                <w:rFonts w:cs="Times New Roman"/>
                <w:szCs w:val="24"/>
              </w:rPr>
              <w:t xml:space="preserve">        </w:t>
            </w:r>
            <w:r w:rsidR="000B6A4B" w:rsidRPr="006437A9">
              <w:rPr>
                <w:rFonts w:cs="Times New Roman"/>
                <w:szCs w:val="24"/>
              </w:rPr>
              <w:t xml:space="preserve">    </w:t>
            </w:r>
            <w:r w:rsidR="00383C93" w:rsidRPr="006437A9">
              <w:rPr>
                <w:rFonts w:cs="Times New Roman"/>
                <w:szCs w:val="24"/>
              </w:rPr>
              <w:t xml:space="preserve">     </w:t>
            </w:r>
            <w:r w:rsidRPr="006437A9">
              <w:rPr>
                <w:rFonts w:cs="Times New Roman"/>
                <w:szCs w:val="24"/>
              </w:rPr>
              <w:t>code</w:t>
            </w:r>
            <w:r w:rsidR="00D07762" w:rsidRPr="006437A9">
              <w:rPr>
                <w:rFonts w:cs="Times New Roman"/>
                <w:szCs w:val="24"/>
              </w:rPr>
              <w:t xml:space="preserve"> </w:t>
            </w:r>
            <w:r w:rsidR="00333D1C">
              <w:rPr>
                <w:rFonts w:cs="Times New Roman"/>
                <w:szCs w:val="24"/>
              </w:rPr>
              <w:t>meshing: A clarification of</w:t>
            </w:r>
            <w:r w:rsidRPr="006437A9">
              <w:rPr>
                <w:rFonts w:cs="Times New Roman"/>
                <w:szCs w:val="24"/>
              </w:rPr>
              <w:t xml:space="preserve"> the concepts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4</w:t>
            </w:r>
            <w:r w:rsidR="00D72F4A">
              <w:rPr>
                <w:rFonts w:cs="Times New Roman"/>
                <w:noProof/>
                <w:webHidden/>
                <w:szCs w:val="24"/>
              </w:rPr>
              <w:t>8</w:t>
            </w:r>
          </w:hyperlink>
        </w:p>
        <w:p w14:paraId="20E7940C" w14:textId="184473BB" w:rsidR="006F7A2B" w:rsidRPr="006437A9" w:rsidRDefault="001D7096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</w:t>
          </w:r>
          <w:r w:rsidR="0010762E"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</w:t>
          </w:r>
          <w:hyperlink w:anchor="_Toc63338913" w:history="1"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4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1.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6F7A2B" w:rsidRPr="006437A9">
              <w:rPr>
                <w:rFonts w:cs="Times New Roman"/>
                <w:szCs w:val="24"/>
              </w:rPr>
              <w:t>Code-switching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6F7A2B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BD1C67" w:rsidRPr="006437A9">
              <w:rPr>
                <w:rFonts w:cs="Times New Roman"/>
                <w:noProof/>
                <w:webHidden/>
                <w:szCs w:val="24"/>
              </w:rPr>
              <w:t>49</w:t>
            </w:r>
          </w:hyperlink>
        </w:p>
        <w:p w14:paraId="6F274867" w14:textId="6B2DA958" w:rsidR="006F7A2B" w:rsidRPr="006437A9" w:rsidRDefault="001D7096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</w:t>
          </w:r>
          <w:hyperlink w:anchor="_Toc63338913" w:history="1"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4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2.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6F7A2B" w:rsidRPr="006437A9">
              <w:rPr>
                <w:rFonts w:cs="Times New Roman"/>
                <w:szCs w:val="24"/>
              </w:rPr>
              <w:t>Code-mixing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6F7A2B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551A4B" w:rsidRPr="006437A9">
              <w:rPr>
                <w:rFonts w:cs="Times New Roman"/>
                <w:noProof/>
                <w:webHidden/>
                <w:szCs w:val="24"/>
              </w:rPr>
              <w:t>5</w:t>
            </w:r>
            <w:r w:rsidR="00BD1C67" w:rsidRPr="006437A9">
              <w:rPr>
                <w:rFonts w:cs="Times New Roman"/>
                <w:noProof/>
                <w:webHidden/>
                <w:szCs w:val="24"/>
              </w:rPr>
              <w:t>8</w:t>
            </w:r>
          </w:hyperlink>
        </w:p>
        <w:p w14:paraId="51119286" w14:textId="38F85057" w:rsidR="006F7A2B" w:rsidRPr="006437A9" w:rsidRDefault="001D7096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</w:t>
          </w:r>
          <w:hyperlink w:anchor="_Toc63338913" w:history="1"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4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3.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6F7A2B" w:rsidRPr="006437A9">
              <w:rPr>
                <w:rFonts w:cs="Times New Roman"/>
                <w:szCs w:val="24"/>
              </w:rPr>
              <w:t>Code meshing</w:t>
            </w:r>
            <w:r w:rsidR="006F7A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6F7A2B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164115" w:rsidRPr="006437A9">
              <w:rPr>
                <w:rFonts w:cs="Times New Roman"/>
                <w:noProof/>
                <w:webHidden/>
                <w:szCs w:val="24"/>
              </w:rPr>
              <w:t>6</w:t>
            </w:r>
            <w:r w:rsidR="00D72F4A">
              <w:rPr>
                <w:rFonts w:cs="Times New Roman"/>
                <w:noProof/>
                <w:webHidden/>
                <w:szCs w:val="24"/>
              </w:rPr>
              <w:t>0</w:t>
            </w:r>
          </w:hyperlink>
        </w:p>
        <w:p w14:paraId="34B45F5A" w14:textId="48951EE8" w:rsidR="006F7A2B" w:rsidRPr="006437A9" w:rsidRDefault="006F7A2B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DB3FC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5</w:t>
            </w:r>
            <w:r w:rsidR="00C45F43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Pr="006437A9">
              <w:rPr>
                <w:rFonts w:cs="Times New Roman"/>
                <w:szCs w:val="24"/>
              </w:rPr>
              <w:t>Previous Studies on Translingual Practices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164115" w:rsidRPr="006437A9">
              <w:rPr>
                <w:rFonts w:cs="Times New Roman"/>
                <w:noProof/>
                <w:webHidden/>
                <w:szCs w:val="24"/>
              </w:rPr>
              <w:t>6</w:t>
            </w:r>
            <w:r w:rsidR="00BD1C67" w:rsidRPr="006437A9">
              <w:rPr>
                <w:rFonts w:cs="Times New Roman"/>
                <w:noProof/>
                <w:webHidden/>
                <w:szCs w:val="24"/>
              </w:rPr>
              <w:t>2</w:t>
            </w:r>
          </w:hyperlink>
        </w:p>
        <w:p w14:paraId="36B46533" w14:textId="41532F59" w:rsidR="00373960" w:rsidRPr="006437A9" w:rsidRDefault="00373960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color w:val="auto"/>
                <w:szCs w:val="24"/>
                <w:u w:val="none"/>
              </w:rPr>
              <w:t>2.</w:t>
            </w:r>
            <w:r w:rsidR="00DB3FC5" w:rsidRPr="006437A9">
              <w:rPr>
                <w:rStyle w:val="Hyperlink"/>
                <w:rFonts w:cs="Times New Roman"/>
                <w:noProof/>
                <w:color w:val="auto"/>
                <w:szCs w:val="24"/>
                <w:u w:val="none"/>
              </w:rPr>
              <w:t>6</w:t>
            </w:r>
            <w:r w:rsidRPr="006437A9">
              <w:rPr>
                <w:rStyle w:val="Hyperlink"/>
                <w:rFonts w:cs="Times New Roman"/>
                <w:noProof/>
                <w:color w:val="auto"/>
                <w:szCs w:val="24"/>
                <w:u w:val="none"/>
              </w:rPr>
              <w:t xml:space="preserve">. </w:t>
            </w:r>
            <w:r w:rsidRPr="006437A9">
              <w:rPr>
                <w:rFonts w:cs="Times New Roman"/>
                <w:szCs w:val="24"/>
              </w:rPr>
              <w:t>Langu</w:t>
            </w:r>
            <w:r w:rsidR="007D61E1" w:rsidRPr="006437A9">
              <w:rPr>
                <w:rFonts w:cs="Times New Roman"/>
                <w:szCs w:val="24"/>
              </w:rPr>
              <w:t>a</w:t>
            </w:r>
            <w:r w:rsidRPr="006437A9">
              <w:rPr>
                <w:rFonts w:cs="Times New Roman"/>
                <w:szCs w:val="24"/>
              </w:rPr>
              <w:t>ge Competence</w:t>
            </w:r>
            <w:r w:rsidRPr="006437A9">
              <w:rPr>
                <w:rStyle w:val="Hyperlink"/>
                <w:rFonts w:cs="Times New Roman"/>
                <w:noProof/>
                <w:color w:val="auto"/>
                <w:szCs w:val="24"/>
                <w:u w:val="none"/>
              </w:rPr>
              <w:t xml:space="preserve"> 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B3FC5" w:rsidRPr="006437A9">
              <w:rPr>
                <w:rFonts w:cs="Times New Roman"/>
                <w:noProof/>
                <w:webHidden/>
                <w:szCs w:val="24"/>
              </w:rPr>
              <w:t>7</w:t>
            </w:r>
            <w:r w:rsidR="00D72F4A">
              <w:rPr>
                <w:rFonts w:cs="Times New Roman"/>
                <w:noProof/>
                <w:webHidden/>
                <w:szCs w:val="24"/>
              </w:rPr>
              <w:t>0</w:t>
            </w:r>
          </w:hyperlink>
        </w:p>
        <w:p w14:paraId="7A4C68A4" w14:textId="5FF870B4" w:rsidR="00F06E91" w:rsidRPr="006437A9" w:rsidRDefault="00F06E91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DB3FC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7</w:t>
            </w:r>
            <w:r w:rsidR="007F35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217C2F" w:rsidRPr="006437A9">
              <w:rPr>
                <w:rFonts w:cs="Times New Roman"/>
                <w:szCs w:val="24"/>
              </w:rPr>
              <w:t>Language Identity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7</w:t>
            </w:r>
            <w:r w:rsidR="00BD1C67" w:rsidRPr="006437A9">
              <w:rPr>
                <w:rFonts w:cs="Times New Roman"/>
                <w:noProof/>
                <w:webHidden/>
                <w:szCs w:val="24"/>
              </w:rPr>
              <w:t>3</w:t>
            </w:r>
          </w:hyperlink>
        </w:p>
        <w:p w14:paraId="1BE096EB" w14:textId="3A3CD677" w:rsidR="008C5AF8" w:rsidRPr="006437A9" w:rsidRDefault="008C5AF8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DB3FC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8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. </w:t>
            </w:r>
            <w:r w:rsidR="00DB3FC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Linguistic </w:t>
            </w:r>
            <w:r w:rsidRPr="006437A9">
              <w:rPr>
                <w:rFonts w:cs="Times New Roman"/>
                <w:szCs w:val="24"/>
              </w:rPr>
              <w:t>Repertoire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7</w:t>
            </w:r>
            <w:r w:rsidR="00BD1C67" w:rsidRPr="006437A9">
              <w:rPr>
                <w:rFonts w:cs="Times New Roman"/>
                <w:noProof/>
                <w:webHidden/>
                <w:szCs w:val="24"/>
              </w:rPr>
              <w:t>6</w:t>
            </w:r>
          </w:hyperlink>
        </w:p>
        <w:p w14:paraId="0E601FA2" w14:textId="34D73ECB" w:rsidR="00F06E91" w:rsidRPr="006437A9" w:rsidRDefault="00F06E91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3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2.</w:t>
            </w:r>
            <w:r w:rsidR="00DB3FC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9</w:t>
            </w:r>
            <w:r w:rsidR="007F352B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217C2F" w:rsidRPr="006437A9">
              <w:rPr>
                <w:rFonts w:cs="Times New Roman"/>
                <w:szCs w:val="24"/>
              </w:rPr>
              <w:t>Remote Language Learning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7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8</w:t>
            </w:r>
          </w:hyperlink>
        </w:p>
        <w:p w14:paraId="6E4B5335" w14:textId="60604B1E" w:rsidR="00D96936" w:rsidRPr="006437A9" w:rsidRDefault="00D96936" w:rsidP="006D33A5">
          <w:pPr>
            <w:pStyle w:val="TOC1"/>
            <w:tabs>
              <w:tab w:val="left" w:pos="1418"/>
              <w:tab w:val="left" w:pos="1560"/>
            </w:tabs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szCs w:val="24"/>
            </w:rPr>
            <w:t xml:space="preserve">CHAPTER </w:t>
          </w:r>
          <w:hyperlink w:anchor="_Toc63338911" w:history="1">
            <w:r w:rsidRPr="006437A9">
              <w:rPr>
                <w:rStyle w:val="Hyperlink"/>
                <w:rFonts w:cs="Times New Roman"/>
                <w:bCs/>
                <w:szCs w:val="24"/>
                <w:u w:val="none"/>
              </w:rPr>
              <w:t>III METHODOLOGY</w:t>
            </w:r>
            <w:r w:rsidRPr="006437A9">
              <w:rPr>
                <w:rFonts w:cs="Times New Roman"/>
                <w:webHidden/>
                <w:szCs w:val="24"/>
              </w:rPr>
              <w:tab/>
            </w:r>
          </w:hyperlink>
        </w:p>
        <w:p w14:paraId="55931757" w14:textId="0D551160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5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1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D96936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Research</w:t>
            </w:r>
            <w:r w:rsidR="007B766F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Approach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B3FC5" w:rsidRPr="006437A9">
              <w:rPr>
                <w:rFonts w:cs="Times New Roman"/>
                <w:noProof/>
                <w:webHidden/>
                <w:szCs w:val="24"/>
              </w:rPr>
              <w:t>8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4</w:t>
            </w:r>
          </w:hyperlink>
        </w:p>
        <w:p w14:paraId="06F356CD" w14:textId="6E615BCB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6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2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D96936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Research Context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4A1681" w:rsidRPr="006437A9">
              <w:rPr>
                <w:rFonts w:cs="Times New Roman"/>
                <w:noProof/>
                <w:webHidden/>
                <w:szCs w:val="24"/>
              </w:rPr>
              <w:t>8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6</w:t>
            </w:r>
          </w:hyperlink>
        </w:p>
        <w:p w14:paraId="4402F630" w14:textId="5BB20B70" w:rsidR="00003403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7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3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Participants</w:t>
            </w:r>
            <w:r w:rsidR="00A91882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B3FC5" w:rsidRPr="006437A9">
              <w:rPr>
                <w:rFonts w:cs="Times New Roman"/>
                <w:noProof/>
                <w:webHidden/>
                <w:szCs w:val="24"/>
              </w:rPr>
              <w:t>9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2</w:t>
            </w:r>
          </w:hyperlink>
        </w:p>
        <w:p w14:paraId="305D2CD9" w14:textId="04B50669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7" w:history="1"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4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003403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Source of 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Data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72F4A">
              <w:rPr>
                <w:rFonts w:cs="Times New Roman"/>
                <w:noProof/>
                <w:webHidden/>
                <w:szCs w:val="24"/>
              </w:rPr>
              <w:t>100</w:t>
            </w:r>
          </w:hyperlink>
        </w:p>
        <w:p w14:paraId="61BB3095" w14:textId="531BCB79" w:rsidR="00AD5553" w:rsidRPr="006437A9" w:rsidRDefault="00003403" w:rsidP="001D017C">
          <w:pPr>
            <w:tabs>
              <w:tab w:val="left" w:pos="1418"/>
              <w:tab w:val="left" w:pos="1701"/>
            </w:tabs>
            <w:spacing w:before="120" w:after="120"/>
            <w:ind w:firstLine="1418"/>
            <w:rPr>
              <w:lang w:val="en-US"/>
            </w:rPr>
          </w:pPr>
          <w:r w:rsidRPr="006437A9">
            <w:rPr>
              <w:lang w:val="en-US"/>
            </w:rPr>
            <w:t>3.</w:t>
          </w:r>
          <w:r w:rsidR="008D3DC8" w:rsidRPr="006437A9">
            <w:rPr>
              <w:lang w:val="en-US"/>
            </w:rPr>
            <w:t>5</w:t>
          </w:r>
          <w:r w:rsidRPr="006437A9">
            <w:rPr>
              <w:lang w:val="en-US"/>
            </w:rPr>
            <w:t>. Data Collection Method</w:t>
          </w:r>
          <w:r w:rsidRPr="006437A9">
            <w:rPr>
              <w:lang w:val="en-US"/>
            </w:rPr>
            <w:tab/>
          </w:r>
          <w:r w:rsidRPr="006437A9">
            <w:rPr>
              <w:lang w:val="en-US"/>
            </w:rPr>
            <w:tab/>
          </w:r>
          <w:r w:rsidRPr="006437A9">
            <w:rPr>
              <w:lang w:val="en-US"/>
            </w:rPr>
            <w:tab/>
          </w:r>
          <w:r w:rsidRPr="006437A9">
            <w:rPr>
              <w:lang w:val="en-US"/>
            </w:rPr>
            <w:tab/>
          </w:r>
          <w:r w:rsidR="003434BD" w:rsidRPr="006437A9">
            <w:rPr>
              <w:lang w:val="en-US"/>
            </w:rPr>
            <w:t xml:space="preserve">          </w:t>
          </w:r>
          <w:r w:rsidR="008D3DC8" w:rsidRPr="006437A9">
            <w:rPr>
              <w:lang w:val="en-US"/>
            </w:rPr>
            <w:t xml:space="preserve">      </w:t>
          </w:r>
          <w:r w:rsidR="004A1681" w:rsidRPr="006437A9">
            <w:rPr>
              <w:lang w:val="en-US"/>
            </w:rPr>
            <w:t xml:space="preserve"> </w:t>
          </w:r>
          <w:r w:rsidR="00B001E5" w:rsidRPr="006437A9">
            <w:rPr>
              <w:lang w:val="en-US"/>
            </w:rPr>
            <w:t xml:space="preserve"> </w:t>
          </w:r>
          <w:r w:rsidR="00A84F13" w:rsidRPr="006437A9">
            <w:rPr>
              <w:lang w:val="en-US"/>
            </w:rPr>
            <w:t>10</w:t>
          </w:r>
          <w:r w:rsidR="00B65414" w:rsidRPr="006437A9">
            <w:rPr>
              <w:lang w:val="en-US"/>
            </w:rPr>
            <w:t>0</w:t>
          </w:r>
        </w:p>
        <w:p w14:paraId="21C8EBD0" w14:textId="4A03CE69" w:rsidR="00426CE5" w:rsidRPr="006437A9" w:rsidRDefault="00691A7C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</w:t>
          </w:r>
          <w:hyperlink w:anchor="_Toc63338913" w:history="1"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5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1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426CE5" w:rsidRPr="006437A9">
              <w:rPr>
                <w:rFonts w:cs="Times New Roman"/>
                <w:szCs w:val="24"/>
              </w:rPr>
              <w:t>Classroom Observation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426CE5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B3FC5" w:rsidRPr="006437A9">
              <w:rPr>
                <w:rFonts w:cs="Times New Roman"/>
                <w:noProof/>
                <w:webHidden/>
                <w:szCs w:val="24"/>
              </w:rPr>
              <w:t>1</w:t>
            </w:r>
            <w:r w:rsidR="00A84F13" w:rsidRPr="006437A9">
              <w:rPr>
                <w:rFonts w:cs="Times New Roman"/>
                <w:noProof/>
                <w:webHidden/>
                <w:szCs w:val="24"/>
              </w:rPr>
              <w:t>0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2</w:t>
            </w:r>
          </w:hyperlink>
        </w:p>
        <w:p w14:paraId="340B5318" w14:textId="5001FD03" w:rsidR="00426CE5" w:rsidRPr="006437A9" w:rsidRDefault="00691A7C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</w:t>
          </w:r>
          <w:hyperlink w:anchor="_Toc63338913" w:history="1"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.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5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2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426CE5" w:rsidRPr="006437A9">
              <w:rPr>
                <w:rFonts w:cs="Times New Roman"/>
                <w:szCs w:val="24"/>
              </w:rPr>
              <w:t>Questionnaire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426CE5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DB3FC5" w:rsidRPr="006437A9">
              <w:rPr>
                <w:rFonts w:cs="Times New Roman"/>
                <w:noProof/>
                <w:webHidden/>
                <w:szCs w:val="24"/>
              </w:rPr>
              <w:t>10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3</w:t>
            </w:r>
          </w:hyperlink>
        </w:p>
        <w:p w14:paraId="125D566A" w14:textId="7654E9BB" w:rsidR="00426CE5" w:rsidRPr="006437A9" w:rsidRDefault="00691A7C" w:rsidP="007D61E1">
          <w:pPr>
            <w:pStyle w:val="TOC2"/>
            <w:rPr>
              <w:rFonts w:cs="Times New Roman"/>
              <w:noProof/>
              <w:szCs w:val="24"/>
            </w:rPr>
          </w:pPr>
          <w:r w:rsidRPr="006437A9">
            <w:rPr>
              <w:rStyle w:val="Hyperlink"/>
              <w:rFonts w:cs="Times New Roman"/>
              <w:noProof/>
              <w:szCs w:val="24"/>
              <w:u w:val="none"/>
            </w:rPr>
            <w:t xml:space="preserve">       </w:t>
          </w:r>
          <w:hyperlink w:anchor="_Toc63338913" w:history="1">
            <w:r w:rsidR="007C3857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3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5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3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.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</w:t>
            </w:r>
            <w:r w:rsidR="007C3857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>Interview</w:t>
            </w:r>
            <w:r w:rsidR="00426CE5" w:rsidRPr="006437A9">
              <w:rPr>
                <w:rStyle w:val="Hyperlink"/>
                <w:rFonts w:cs="Times New Roman"/>
                <w:noProof/>
                <w:szCs w:val="24"/>
                <w:u w:val="none"/>
              </w:rPr>
              <w:t xml:space="preserve">     </w:t>
            </w:r>
            <w:r w:rsidR="00426CE5"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FD1330" w:rsidRPr="006437A9">
              <w:rPr>
                <w:rFonts w:cs="Times New Roman"/>
                <w:noProof/>
                <w:webHidden/>
                <w:szCs w:val="24"/>
              </w:rPr>
              <w:t>10</w:t>
            </w:r>
            <w:r w:rsidR="00B65414" w:rsidRPr="006437A9">
              <w:rPr>
                <w:rFonts w:cs="Times New Roman"/>
                <w:noProof/>
                <w:webHidden/>
                <w:szCs w:val="24"/>
              </w:rPr>
              <w:t>4</w:t>
            </w:r>
          </w:hyperlink>
        </w:p>
        <w:p w14:paraId="018E55BB" w14:textId="15B11C0F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7" w:history="1">
            <w:r w:rsidRPr="006437A9">
              <w:rPr>
                <w:rStyle w:val="Hyperlink"/>
                <w:rFonts w:cs="Times New Roman"/>
                <w:noProof/>
                <w:szCs w:val="24"/>
              </w:rPr>
              <w:t>3.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</w:rPr>
              <w:t>6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</w:rPr>
              <w:t xml:space="preserve"> </w:t>
            </w:r>
            <w:r w:rsidR="007C3857" w:rsidRPr="006437A9">
              <w:rPr>
                <w:rStyle w:val="Hyperlink"/>
                <w:rFonts w:cs="Times New Roman"/>
                <w:noProof/>
                <w:szCs w:val="24"/>
              </w:rPr>
              <w:t>Data Analysis and Interpretation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FD1330" w:rsidRPr="006437A9">
              <w:rPr>
                <w:rFonts w:cs="Times New Roman"/>
                <w:noProof/>
                <w:webHidden/>
                <w:szCs w:val="24"/>
              </w:rPr>
              <w:t>10</w:t>
            </w:r>
            <w:r w:rsidR="00D72F4A">
              <w:rPr>
                <w:rFonts w:cs="Times New Roman"/>
                <w:noProof/>
                <w:webHidden/>
                <w:szCs w:val="24"/>
              </w:rPr>
              <w:t>6</w:t>
            </w:r>
          </w:hyperlink>
        </w:p>
        <w:p w14:paraId="3BB76D24" w14:textId="1DE24859" w:rsidR="003C18B9" w:rsidRPr="006437A9" w:rsidRDefault="003C18B9" w:rsidP="007D61E1">
          <w:pPr>
            <w:pStyle w:val="TOC2"/>
            <w:rPr>
              <w:rFonts w:cs="Times New Roman"/>
              <w:noProof/>
              <w:szCs w:val="24"/>
            </w:rPr>
          </w:pPr>
          <w:hyperlink w:anchor="_Toc63338917" w:history="1">
            <w:r w:rsidRPr="006437A9">
              <w:rPr>
                <w:rStyle w:val="Hyperlink"/>
                <w:rFonts w:cs="Times New Roman"/>
                <w:noProof/>
                <w:szCs w:val="24"/>
              </w:rPr>
              <w:t>3.</w:t>
            </w:r>
            <w:r w:rsidR="008D3DC8" w:rsidRPr="006437A9">
              <w:rPr>
                <w:rStyle w:val="Hyperlink"/>
                <w:rFonts w:cs="Times New Roman"/>
                <w:noProof/>
                <w:szCs w:val="24"/>
              </w:rPr>
              <w:t>7</w:t>
            </w:r>
            <w:r w:rsidR="00EA4A2C" w:rsidRPr="006437A9">
              <w:rPr>
                <w:rStyle w:val="Hyperlink"/>
                <w:rFonts w:cs="Times New Roman"/>
                <w:noProof/>
                <w:szCs w:val="24"/>
              </w:rPr>
              <w:t>.</w:t>
            </w:r>
            <w:r w:rsidRPr="006437A9">
              <w:rPr>
                <w:rStyle w:val="Hyperlink"/>
                <w:rFonts w:cs="Times New Roman"/>
                <w:noProof/>
                <w:szCs w:val="24"/>
              </w:rPr>
              <w:t xml:space="preserve"> </w:t>
            </w:r>
            <w:r w:rsidR="007C3857" w:rsidRPr="006437A9">
              <w:rPr>
                <w:rStyle w:val="Hyperlink"/>
                <w:rFonts w:cs="Times New Roman"/>
                <w:noProof/>
                <w:szCs w:val="24"/>
              </w:rPr>
              <w:t>Triangulation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327392" w:rsidRPr="006437A9">
              <w:rPr>
                <w:rFonts w:cs="Times New Roman"/>
                <w:noProof/>
                <w:webHidden/>
                <w:szCs w:val="24"/>
              </w:rPr>
              <w:t>1</w:t>
            </w:r>
            <w:r w:rsidR="00A84F13" w:rsidRPr="006437A9">
              <w:rPr>
                <w:rFonts w:cs="Times New Roman"/>
                <w:noProof/>
                <w:webHidden/>
                <w:szCs w:val="24"/>
              </w:rPr>
              <w:t>1</w:t>
            </w:r>
          </w:hyperlink>
          <w:r w:rsidR="00B65414" w:rsidRPr="006437A9">
            <w:rPr>
              <w:rFonts w:cs="Times New Roman"/>
              <w:noProof/>
              <w:szCs w:val="24"/>
            </w:rPr>
            <w:t>0</w:t>
          </w:r>
        </w:p>
        <w:p w14:paraId="06E2BF0B" w14:textId="3BBF877C" w:rsidR="003C18B9" w:rsidRPr="006437A9" w:rsidRDefault="007C3857" w:rsidP="006D33A5">
          <w:pPr>
            <w:pStyle w:val="TOC1"/>
            <w:spacing w:before="120" w:after="120" w:line="240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bCs/>
              <w:szCs w:val="24"/>
            </w:rPr>
            <w:t>REFERENCES</w:t>
          </w:r>
          <w:r w:rsidR="00CD5C23" w:rsidRPr="006437A9">
            <w:rPr>
              <w:rFonts w:cs="Times New Roman"/>
              <w:bCs/>
              <w:szCs w:val="24"/>
            </w:rPr>
            <w:t xml:space="preserve"> </w:t>
          </w:r>
          <w:r w:rsidR="00CD5C23" w:rsidRPr="006437A9">
            <w:rPr>
              <w:rFonts w:cs="Times New Roman"/>
              <w:bCs/>
              <w:szCs w:val="24"/>
            </w:rPr>
            <w:tab/>
          </w:r>
          <w:r w:rsidR="00CD5C23" w:rsidRPr="006437A9">
            <w:rPr>
              <w:rFonts w:cs="Times New Roman"/>
              <w:bCs/>
              <w:szCs w:val="24"/>
            </w:rPr>
            <w:tab/>
          </w:r>
          <w:r w:rsidR="00CD5C23" w:rsidRPr="006437A9">
            <w:rPr>
              <w:rFonts w:cs="Times New Roman"/>
              <w:szCs w:val="24"/>
            </w:rPr>
            <w:t>2</w:t>
          </w:r>
          <w:r w:rsidR="003A7748">
            <w:rPr>
              <w:rFonts w:cs="Times New Roman"/>
              <w:szCs w:val="24"/>
            </w:rPr>
            <w:t>3</w:t>
          </w:r>
          <w:r w:rsidR="00546C45">
            <w:rPr>
              <w:rFonts w:cs="Times New Roman"/>
              <w:szCs w:val="24"/>
            </w:rPr>
            <w:t>8</w:t>
          </w:r>
        </w:p>
        <w:p w14:paraId="43C7CEFB" w14:textId="17D96C1F" w:rsidR="003C18B9" w:rsidRPr="006437A9" w:rsidRDefault="007C3857" w:rsidP="006D33A5">
          <w:pPr>
            <w:pStyle w:val="TOC1"/>
            <w:spacing w:before="120" w:after="120" w:line="240" w:lineRule="auto"/>
            <w:rPr>
              <w:rFonts w:cs="Times New Roman"/>
              <w:szCs w:val="24"/>
            </w:rPr>
          </w:pPr>
          <w:hyperlink w:anchor="_Toc63338919" w:history="1">
            <w:r w:rsidRPr="006437A9">
              <w:rPr>
                <w:rFonts w:cs="Times New Roman"/>
                <w:szCs w:val="24"/>
              </w:rPr>
              <w:t>APPENDIXES</w:t>
            </w:r>
            <w:r w:rsidR="003C18B9" w:rsidRPr="006437A9">
              <w:rPr>
                <w:rFonts w:cs="Times New Roman"/>
                <w:webHidden/>
                <w:szCs w:val="24"/>
              </w:rPr>
              <w:tab/>
            </w:r>
            <w:r w:rsidR="00BD0B4B" w:rsidRPr="006437A9">
              <w:rPr>
                <w:rFonts w:cs="Times New Roman"/>
                <w:webHidden/>
                <w:szCs w:val="24"/>
              </w:rPr>
              <w:tab/>
            </w:r>
          </w:hyperlink>
        </w:p>
        <w:p w14:paraId="0A0598C7" w14:textId="4E360BB1" w:rsidR="00BD1C67" w:rsidRPr="006437A9" w:rsidRDefault="007C3857" w:rsidP="00BD1C67">
          <w:pPr>
            <w:pStyle w:val="TOC2"/>
            <w:rPr>
              <w:rFonts w:cs="Times New Roman"/>
              <w:noProof/>
              <w:szCs w:val="24"/>
            </w:rPr>
          </w:pPr>
          <w:hyperlink w:anchor="_Toc63338905" w:history="1">
            <w:r w:rsidRPr="006437A9">
              <w:rPr>
                <w:rFonts w:cs="Times New Roman"/>
                <w:szCs w:val="24"/>
              </w:rPr>
              <w:t>Appendix A: Survey Items</w:t>
            </w:r>
            <w:r w:rsidR="00D04D9E" w:rsidRPr="006437A9">
              <w:rPr>
                <w:rFonts w:cs="Times New Roman"/>
                <w:szCs w:val="24"/>
              </w:rPr>
              <w:t xml:space="preserve"> 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</w:r>
            <w:r w:rsidR="005E7CDE" w:rsidRPr="006437A9">
              <w:rPr>
                <w:rFonts w:cs="Times New Roman"/>
                <w:noProof/>
                <w:webHidden/>
                <w:szCs w:val="24"/>
              </w:rPr>
              <w:t>2</w:t>
            </w:r>
            <w:r w:rsidR="003A7748">
              <w:rPr>
                <w:rFonts w:cs="Times New Roman"/>
                <w:noProof/>
                <w:webHidden/>
                <w:szCs w:val="24"/>
              </w:rPr>
              <w:t>5</w:t>
            </w:r>
            <w:r w:rsidR="00546C45">
              <w:rPr>
                <w:rFonts w:cs="Times New Roman"/>
                <w:noProof/>
                <w:webHidden/>
                <w:szCs w:val="24"/>
              </w:rPr>
              <w:t>8</w:t>
            </w:r>
          </w:hyperlink>
        </w:p>
        <w:p w14:paraId="13C2CA36" w14:textId="7907FDB4" w:rsidR="00BD1C67" w:rsidRPr="006437A9" w:rsidRDefault="00BD1C67" w:rsidP="00BD1C67">
          <w:pPr>
            <w:pStyle w:val="TOC2"/>
            <w:rPr>
              <w:rFonts w:cs="Times New Roman"/>
              <w:noProof/>
              <w:szCs w:val="24"/>
            </w:rPr>
          </w:pPr>
          <w:hyperlink w:anchor="_Toc63338905" w:history="1">
            <w:r w:rsidRPr="006437A9">
              <w:rPr>
                <w:rFonts w:cs="Times New Roman"/>
                <w:szCs w:val="24"/>
              </w:rPr>
              <w:t xml:space="preserve">Appendix B: Interview </w:t>
            </w:r>
            <w:r w:rsidR="00AC71DA" w:rsidRPr="006437A9">
              <w:rPr>
                <w:rFonts w:cs="Times New Roman"/>
                <w:szCs w:val="24"/>
              </w:rPr>
              <w:t>Scripts</w:t>
            </w:r>
            <w:r w:rsidRPr="006437A9">
              <w:rPr>
                <w:rFonts w:cs="Times New Roman"/>
                <w:szCs w:val="24"/>
              </w:rPr>
              <w:t xml:space="preserve"> </w:t>
            </w:r>
            <w:r w:rsidR="003A7748">
              <w:rPr>
                <w:rFonts w:cs="Times New Roman"/>
                <w:szCs w:val="24"/>
              </w:rPr>
              <w:t>(Instructors &amp; Students)</w:t>
            </w:r>
            <w:r w:rsidRPr="006437A9">
              <w:rPr>
                <w:rFonts w:cs="Times New Roman"/>
                <w:noProof/>
                <w:webHidden/>
                <w:szCs w:val="24"/>
              </w:rPr>
              <w:tab/>
              <w:t>2</w:t>
            </w:r>
            <w:r w:rsidR="00546C45">
              <w:rPr>
                <w:rFonts w:cs="Times New Roman"/>
                <w:noProof/>
                <w:webHidden/>
                <w:szCs w:val="24"/>
              </w:rPr>
              <w:t>62</w:t>
            </w:r>
          </w:hyperlink>
        </w:p>
        <w:p w14:paraId="768B1F6E" w14:textId="423CBC06" w:rsidR="007C3857" w:rsidRPr="006437A9" w:rsidRDefault="007C3857" w:rsidP="00BD1C67">
          <w:pPr>
            <w:pStyle w:val="TOC2"/>
            <w:ind w:left="0" w:firstLine="0"/>
            <w:rPr>
              <w:rFonts w:cs="Times New Roman"/>
              <w:noProof/>
              <w:szCs w:val="24"/>
            </w:rPr>
          </w:pPr>
        </w:p>
        <w:p w14:paraId="3BEBA3B8" w14:textId="6048A37B" w:rsidR="00C75748" w:rsidRPr="00F77CFD" w:rsidRDefault="003C18B9" w:rsidP="00F77CFD">
          <w:pPr>
            <w:pStyle w:val="TOC2"/>
            <w:ind w:left="0" w:firstLine="0"/>
            <w:rPr>
              <w:rFonts w:cs="Times New Roman"/>
              <w:noProof/>
              <w:szCs w:val="24"/>
            </w:rPr>
          </w:pPr>
          <w:r w:rsidRPr="006437A9">
            <w:rPr>
              <w:rFonts w:cs="Times New Roman"/>
              <w:b/>
              <w:bCs/>
              <w:noProof/>
              <w:szCs w:val="24"/>
            </w:rPr>
            <w:fldChar w:fldCharType="end"/>
          </w:r>
        </w:p>
      </w:sdtContent>
    </w:sdt>
    <w:p w14:paraId="40A706A3" w14:textId="77777777" w:rsidR="00260F68" w:rsidRPr="006437A9" w:rsidRDefault="00260F68" w:rsidP="00C75748">
      <w:pPr>
        <w:spacing w:before="120" w:after="120"/>
        <w:jc w:val="center"/>
        <w:rPr>
          <w:b/>
        </w:rPr>
      </w:pPr>
    </w:p>
    <w:p w14:paraId="69C01AF3" w14:textId="7F017D96" w:rsidR="00E80934" w:rsidRDefault="00E80934">
      <w:pPr>
        <w:rPr>
          <w:b/>
        </w:rPr>
      </w:pPr>
      <w:r>
        <w:rPr>
          <w:b/>
        </w:rPr>
        <w:br w:type="page"/>
      </w:r>
    </w:p>
    <w:p w14:paraId="773BF228" w14:textId="77777777" w:rsidR="00976655" w:rsidRPr="006437A9" w:rsidRDefault="00976655" w:rsidP="00C75748">
      <w:pPr>
        <w:spacing w:before="120" w:after="120"/>
        <w:jc w:val="center"/>
        <w:rPr>
          <w:b/>
        </w:rPr>
      </w:pPr>
    </w:p>
    <w:p w14:paraId="429EF3EF" w14:textId="1669892C" w:rsidR="00660BED" w:rsidRPr="006437A9" w:rsidRDefault="00660BED" w:rsidP="00C75748">
      <w:pPr>
        <w:spacing w:before="120" w:after="120"/>
        <w:jc w:val="center"/>
        <w:rPr>
          <w:b/>
        </w:rPr>
      </w:pPr>
      <w:r w:rsidRPr="006437A9">
        <w:rPr>
          <w:b/>
        </w:rPr>
        <w:t>LIST OF TABLES</w:t>
      </w:r>
    </w:p>
    <w:p w14:paraId="15C00A36" w14:textId="77777777" w:rsidR="00C75748" w:rsidRPr="006437A9" w:rsidRDefault="00C75748" w:rsidP="00C75748">
      <w:pPr>
        <w:spacing w:before="120" w:after="120"/>
        <w:jc w:val="center"/>
        <w:rPr>
          <w:b/>
        </w:rPr>
      </w:pPr>
    </w:p>
    <w:sdt>
      <w:sdtPr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4"/>
          <w:lang w:val="en-ID" w:eastAsia="ja-JP"/>
        </w:rPr>
        <w:id w:val="1056042440"/>
        <w:docPartObj>
          <w:docPartGallery w:val="Table of Contents"/>
          <w:docPartUnique/>
        </w:docPartObj>
      </w:sdtPr>
      <w:sdtEndPr>
        <w:rPr>
          <w:rFonts w:eastAsia="Times New Roman"/>
          <w:noProof/>
          <w:highlight w:val="yellow"/>
          <w:lang w:eastAsia="en-US"/>
        </w:rPr>
      </w:sdtEndPr>
      <w:sdtContent>
        <w:p w14:paraId="2BE1C5CF" w14:textId="29738944" w:rsidR="00660BED" w:rsidRPr="006437A9" w:rsidRDefault="00660BED" w:rsidP="00C75748">
          <w:pPr>
            <w:pStyle w:val="TOCHeading"/>
            <w:spacing w:before="0" w:after="0"/>
            <w:rPr>
              <w:rFonts w:ascii="Times New Roman" w:hAnsi="Times New Roman" w:cs="Times New Roman"/>
              <w:b w:val="0"/>
              <w:color w:val="000000" w:themeColor="text1"/>
              <w:sz w:val="24"/>
              <w:szCs w:val="24"/>
            </w:rPr>
          </w:pP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>Table 2.1.</w:t>
          </w:r>
          <w:r w:rsidR="00124338"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 xml:space="preserve"> Translingual </w:t>
          </w:r>
          <w:r w:rsidR="00EF470A"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>Negotiation</w:t>
          </w:r>
          <w:r w:rsidR="00124338"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 xml:space="preserve"> Strategies</w:t>
          </w:r>
          <w:r w:rsidR="00716E96"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ab/>
          </w:r>
          <w:r w:rsidR="00124338"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t xml:space="preserve"> </w:t>
          </w: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fldChar w:fldCharType="begin"/>
          </w: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instrText xml:space="preserve"> TOC \o "1-3" \h \z \u </w:instrText>
          </w:r>
          <w:r w:rsidRPr="006437A9">
            <w:rPr>
              <w:rFonts w:ascii="Times New Roman" w:hAnsi="Times New Roman" w:cs="Times New Roman"/>
              <w:b w:val="0"/>
              <w:bCs w:val="0"/>
              <w:color w:val="000000" w:themeColor="text1"/>
              <w:sz w:val="24"/>
              <w:szCs w:val="24"/>
            </w:rPr>
            <w:fldChar w:fldCharType="separate"/>
          </w:r>
          <w:hyperlink w:anchor="_Toc63338901" w:history="1">
            <w:r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ab/>
            </w:r>
            <w:r w:rsidR="00B26FA7"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ab/>
            </w:r>
            <w:r w:rsidR="00B26FA7"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ab/>
              <w:t xml:space="preserve">       </w:t>
            </w:r>
            <w:r w:rsidR="00103525"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 xml:space="preserve"> </w:t>
            </w:r>
            <w:r w:rsidR="006F4A25"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>3</w:t>
            </w:r>
            <w:r w:rsidR="008637EA" w:rsidRPr="006437A9">
              <w:rPr>
                <w:rFonts w:ascii="Times New Roman" w:hAnsi="Times New Roman" w:cs="Times New Roman"/>
                <w:b w:val="0"/>
                <w:webHidden/>
                <w:color w:val="000000" w:themeColor="text1"/>
                <w:sz w:val="24"/>
                <w:szCs w:val="24"/>
              </w:rPr>
              <w:t>6</w:t>
            </w:r>
          </w:hyperlink>
        </w:p>
        <w:p w14:paraId="0F6E5D9C" w14:textId="4E3B034B" w:rsidR="00660BED" w:rsidRPr="006437A9" w:rsidRDefault="00660BED" w:rsidP="00C75748">
          <w:pPr>
            <w:spacing w:before="120" w:after="120" w:line="276" w:lineRule="auto"/>
            <w:ind w:right="-6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2.</w:t>
          </w:r>
          <w:r w:rsidR="00124338" w:rsidRPr="006437A9">
            <w:rPr>
              <w:bCs/>
              <w:color w:val="000000" w:themeColor="text1"/>
            </w:rPr>
            <w:t>2</w:t>
          </w:r>
          <w:r w:rsidRPr="006437A9">
            <w:rPr>
              <w:bCs/>
              <w:color w:val="000000" w:themeColor="text1"/>
            </w:rPr>
            <w:t>.</w:t>
          </w:r>
          <w:r w:rsidR="00124338" w:rsidRPr="006437A9">
            <w:rPr>
              <w:bCs/>
              <w:color w:val="000000" w:themeColor="text1"/>
            </w:rPr>
            <w:t xml:space="preserve"> Three Model of Language Approaches</w:t>
          </w:r>
          <w:r w:rsidRPr="006437A9">
            <w:rPr>
              <w:bCs/>
              <w:color w:val="000000" w:themeColor="text1"/>
            </w:rPr>
            <w:t xml:space="preserve">                                                 </w:t>
          </w:r>
          <w:r w:rsidR="00A3718B" w:rsidRPr="006437A9">
            <w:rPr>
              <w:bCs/>
              <w:color w:val="000000" w:themeColor="text1"/>
            </w:rPr>
            <w:t>4</w:t>
          </w:r>
          <w:r w:rsidR="00BD1C67" w:rsidRPr="006437A9">
            <w:rPr>
              <w:bCs/>
              <w:color w:val="000000" w:themeColor="text1"/>
            </w:rPr>
            <w:t>2</w:t>
          </w:r>
        </w:p>
        <w:p w14:paraId="1809E11F" w14:textId="6C6F099C" w:rsidR="00660BED" w:rsidRPr="006437A9" w:rsidRDefault="00124338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 xml:space="preserve">Table 2.3. Translingual Approach </w:t>
          </w:r>
          <w:r w:rsidR="00D02563" w:rsidRPr="006437A9">
            <w:rPr>
              <w:bCs/>
              <w:color w:val="000000" w:themeColor="text1"/>
            </w:rPr>
            <w:t>vs</w:t>
          </w:r>
          <w:r w:rsidR="00A62535">
            <w:rPr>
              <w:bCs/>
              <w:color w:val="000000" w:themeColor="text1"/>
            </w:rPr>
            <w:t>.</w:t>
          </w:r>
          <w:r w:rsidRPr="006437A9">
            <w:rPr>
              <w:bCs/>
              <w:color w:val="000000" w:themeColor="text1"/>
            </w:rPr>
            <w:t xml:space="preserve"> Standard Written English</w:t>
          </w:r>
          <w:r w:rsidR="00660BED" w:rsidRPr="006437A9">
            <w:rPr>
              <w:bCs/>
              <w:color w:val="000000" w:themeColor="text1"/>
            </w:rPr>
            <w:t xml:space="preserve">    </w:t>
          </w:r>
          <w:r w:rsidR="00A62535">
            <w:rPr>
              <w:bCs/>
              <w:color w:val="000000" w:themeColor="text1"/>
            </w:rPr>
            <w:t xml:space="preserve">  </w:t>
          </w:r>
          <w:r w:rsidR="00660BED" w:rsidRPr="006437A9">
            <w:rPr>
              <w:bCs/>
              <w:color w:val="000000" w:themeColor="text1"/>
            </w:rPr>
            <w:t xml:space="preserve">                  </w:t>
          </w:r>
          <w:r w:rsidR="00CF3B66" w:rsidRPr="006437A9">
            <w:rPr>
              <w:bCs/>
              <w:color w:val="000000" w:themeColor="text1"/>
            </w:rPr>
            <w:t xml:space="preserve">  </w:t>
          </w:r>
          <w:r w:rsidR="006F4A25" w:rsidRPr="006437A9">
            <w:rPr>
              <w:bCs/>
              <w:color w:val="000000" w:themeColor="text1"/>
            </w:rPr>
            <w:t>4</w:t>
          </w:r>
          <w:r w:rsidR="00BD1C67" w:rsidRPr="006437A9">
            <w:rPr>
              <w:bCs/>
              <w:color w:val="000000" w:themeColor="text1"/>
            </w:rPr>
            <w:t>3</w:t>
          </w:r>
        </w:p>
        <w:p w14:paraId="0FC629EB" w14:textId="4D1744BF" w:rsidR="00660BED" w:rsidRPr="006437A9" w:rsidRDefault="00124338" w:rsidP="00B001E5">
          <w:pPr>
            <w:spacing w:before="120" w:after="120" w:line="276" w:lineRule="auto"/>
            <w:ind w:left="993" w:right="-7" w:hanging="993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 xml:space="preserve">Table 2.4. Differences and Similarities Between Code-Switching and </w:t>
          </w:r>
          <w:r w:rsidR="006D33A5" w:rsidRPr="006437A9">
            <w:rPr>
              <w:bCs/>
              <w:color w:val="000000" w:themeColor="text1"/>
            </w:rPr>
            <w:t xml:space="preserve">  </w:t>
          </w:r>
          <w:r w:rsidRPr="006437A9">
            <w:rPr>
              <w:bCs/>
              <w:color w:val="000000" w:themeColor="text1"/>
            </w:rPr>
            <w:t>Translanguaging</w:t>
          </w:r>
          <w:r w:rsidR="00660BED" w:rsidRPr="006437A9">
            <w:rPr>
              <w:bCs/>
              <w:color w:val="000000" w:themeColor="text1"/>
            </w:rPr>
            <w:t xml:space="preserve">                               </w:t>
          </w:r>
          <w:r w:rsidRPr="006437A9">
            <w:rPr>
              <w:bCs/>
              <w:color w:val="000000" w:themeColor="text1"/>
            </w:rPr>
            <w:tab/>
          </w:r>
          <w:r w:rsidR="006D33A5" w:rsidRPr="006437A9">
            <w:rPr>
              <w:bCs/>
              <w:color w:val="000000" w:themeColor="text1"/>
            </w:rPr>
            <w:t xml:space="preserve">       </w:t>
          </w:r>
          <w:r w:rsidR="00660BED" w:rsidRPr="006437A9">
            <w:rPr>
              <w:bCs/>
              <w:color w:val="000000" w:themeColor="text1"/>
            </w:rPr>
            <w:t xml:space="preserve">  </w:t>
          </w:r>
          <w:r w:rsidR="006D33A5" w:rsidRPr="006437A9">
            <w:rPr>
              <w:bCs/>
              <w:color w:val="000000" w:themeColor="text1"/>
            </w:rPr>
            <w:t xml:space="preserve">       </w:t>
          </w:r>
          <w:r w:rsidR="00660BED" w:rsidRPr="006437A9">
            <w:rPr>
              <w:bCs/>
              <w:color w:val="000000" w:themeColor="text1"/>
            </w:rPr>
            <w:t xml:space="preserve">                            </w:t>
          </w:r>
          <w:r w:rsidR="006D3FF1" w:rsidRPr="006437A9">
            <w:rPr>
              <w:bCs/>
              <w:color w:val="000000" w:themeColor="text1"/>
            </w:rPr>
            <w:t>5</w:t>
          </w:r>
          <w:r w:rsidR="00BD1C67" w:rsidRPr="006437A9">
            <w:rPr>
              <w:bCs/>
              <w:color w:val="000000" w:themeColor="text1"/>
            </w:rPr>
            <w:t>7</w:t>
          </w:r>
        </w:p>
        <w:p w14:paraId="10B526B6" w14:textId="58DFF7BC" w:rsidR="00B65414" w:rsidRPr="006437A9" w:rsidRDefault="00B65414" w:rsidP="00B65414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3.1. Demographic Data of Instructors                                                          93</w:t>
          </w:r>
        </w:p>
        <w:p w14:paraId="5F68BB47" w14:textId="2474CF94" w:rsidR="00660BED" w:rsidRPr="006437A9" w:rsidRDefault="00124338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3.</w:t>
          </w:r>
          <w:r w:rsidR="00854C0A" w:rsidRPr="006437A9">
            <w:rPr>
              <w:bCs/>
              <w:color w:val="000000" w:themeColor="text1"/>
            </w:rPr>
            <w:t>2</w:t>
          </w:r>
          <w:r w:rsidRPr="006437A9">
            <w:rPr>
              <w:bCs/>
              <w:color w:val="000000" w:themeColor="text1"/>
            </w:rPr>
            <w:t xml:space="preserve">. Demographic Data of </w:t>
          </w:r>
          <w:r w:rsidR="00D26799" w:rsidRPr="006437A9">
            <w:rPr>
              <w:bCs/>
              <w:color w:val="000000" w:themeColor="text1"/>
            </w:rPr>
            <w:t>Students Class</w:t>
          </w:r>
          <w:r w:rsidRPr="006437A9">
            <w:rPr>
              <w:bCs/>
              <w:color w:val="000000" w:themeColor="text1"/>
            </w:rPr>
            <w:t>#1</w:t>
          </w:r>
          <w:r w:rsidR="00660BED" w:rsidRPr="006437A9">
            <w:rPr>
              <w:bCs/>
              <w:color w:val="000000" w:themeColor="text1"/>
            </w:rPr>
            <w:t xml:space="preserve">                                               </w:t>
          </w:r>
          <w:r w:rsidR="002A5217" w:rsidRPr="006437A9">
            <w:rPr>
              <w:bCs/>
              <w:color w:val="000000" w:themeColor="text1"/>
            </w:rPr>
            <w:t>9</w:t>
          </w:r>
          <w:r w:rsidR="00B65414" w:rsidRPr="006437A9">
            <w:rPr>
              <w:bCs/>
              <w:color w:val="000000" w:themeColor="text1"/>
            </w:rPr>
            <w:t>6</w:t>
          </w:r>
        </w:p>
        <w:p w14:paraId="5C23D642" w14:textId="1A6A241F" w:rsidR="006D33A5" w:rsidRPr="006437A9" w:rsidRDefault="006D33A5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3.</w:t>
          </w:r>
          <w:r w:rsidR="00854C0A" w:rsidRPr="006437A9">
            <w:rPr>
              <w:bCs/>
              <w:color w:val="000000" w:themeColor="text1"/>
            </w:rPr>
            <w:t>3</w:t>
          </w:r>
          <w:r w:rsidRPr="006437A9">
            <w:rPr>
              <w:bCs/>
              <w:color w:val="000000" w:themeColor="text1"/>
            </w:rPr>
            <w:t xml:space="preserve">. Demographic Data of </w:t>
          </w:r>
          <w:r w:rsidR="00D26799" w:rsidRPr="006437A9">
            <w:rPr>
              <w:bCs/>
              <w:color w:val="000000" w:themeColor="text1"/>
            </w:rPr>
            <w:t>Students Class</w:t>
          </w:r>
          <w:r w:rsidRPr="006437A9">
            <w:rPr>
              <w:bCs/>
              <w:color w:val="000000" w:themeColor="text1"/>
            </w:rPr>
            <w:t xml:space="preserve">#2                                             </w:t>
          </w:r>
          <w:r w:rsidR="00753175" w:rsidRPr="006437A9">
            <w:rPr>
              <w:bCs/>
              <w:color w:val="000000" w:themeColor="text1"/>
            </w:rPr>
            <w:t xml:space="preserve">  9</w:t>
          </w:r>
          <w:r w:rsidR="00B65414" w:rsidRPr="006437A9">
            <w:rPr>
              <w:bCs/>
              <w:color w:val="000000" w:themeColor="text1"/>
            </w:rPr>
            <w:t>7</w:t>
          </w:r>
        </w:p>
        <w:p w14:paraId="65DF767E" w14:textId="414BF9AF" w:rsidR="006D33A5" w:rsidRPr="006437A9" w:rsidRDefault="006D33A5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3.</w:t>
          </w:r>
          <w:r w:rsidR="00854C0A" w:rsidRPr="006437A9">
            <w:rPr>
              <w:bCs/>
              <w:color w:val="000000" w:themeColor="text1"/>
            </w:rPr>
            <w:t>4</w:t>
          </w:r>
          <w:r w:rsidRPr="006437A9">
            <w:rPr>
              <w:bCs/>
              <w:color w:val="000000" w:themeColor="text1"/>
            </w:rPr>
            <w:t xml:space="preserve">. Demographic Data of </w:t>
          </w:r>
          <w:r w:rsidR="00D26799" w:rsidRPr="006437A9">
            <w:rPr>
              <w:bCs/>
              <w:color w:val="000000" w:themeColor="text1"/>
            </w:rPr>
            <w:t>Students Class</w:t>
          </w:r>
          <w:r w:rsidRPr="006437A9">
            <w:rPr>
              <w:bCs/>
              <w:color w:val="000000" w:themeColor="text1"/>
            </w:rPr>
            <w:t>#</w:t>
          </w:r>
          <w:r w:rsidR="00A43058" w:rsidRPr="006437A9">
            <w:rPr>
              <w:bCs/>
              <w:color w:val="000000" w:themeColor="text1"/>
            </w:rPr>
            <w:t>3</w:t>
          </w:r>
          <w:r w:rsidRPr="006437A9">
            <w:rPr>
              <w:bCs/>
              <w:color w:val="000000" w:themeColor="text1"/>
            </w:rPr>
            <w:t xml:space="preserve">                                             </w:t>
          </w:r>
          <w:r w:rsidR="00753175" w:rsidRPr="006437A9">
            <w:rPr>
              <w:bCs/>
              <w:color w:val="000000" w:themeColor="text1"/>
            </w:rPr>
            <w:t xml:space="preserve">  9</w:t>
          </w:r>
          <w:r w:rsidR="00B65414" w:rsidRPr="006437A9">
            <w:rPr>
              <w:bCs/>
              <w:color w:val="000000" w:themeColor="text1"/>
            </w:rPr>
            <w:t>8</w:t>
          </w:r>
        </w:p>
        <w:p w14:paraId="6DA0E6DF" w14:textId="3C1C1F1C" w:rsidR="00850C28" w:rsidRPr="006437A9" w:rsidRDefault="00850C28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 xml:space="preserve">Table </w:t>
          </w:r>
          <w:r w:rsidR="003B52E0" w:rsidRPr="006437A9">
            <w:rPr>
              <w:bCs/>
              <w:color w:val="000000" w:themeColor="text1"/>
            </w:rPr>
            <w:t>4</w:t>
          </w:r>
          <w:r w:rsidRPr="006437A9">
            <w:rPr>
              <w:bCs/>
              <w:color w:val="000000" w:themeColor="text1"/>
            </w:rPr>
            <w:t>.</w:t>
          </w:r>
          <w:r w:rsidR="00B7520F" w:rsidRPr="006437A9">
            <w:rPr>
              <w:bCs/>
              <w:color w:val="000000" w:themeColor="text1"/>
            </w:rPr>
            <w:t>1</w:t>
          </w:r>
          <w:r w:rsidRPr="006437A9">
            <w:rPr>
              <w:bCs/>
              <w:color w:val="000000" w:themeColor="text1"/>
            </w:rPr>
            <w:t xml:space="preserve">. </w:t>
          </w:r>
          <w:r w:rsidR="00213E43" w:rsidRPr="006437A9">
            <w:rPr>
              <w:bCs/>
              <w:color w:val="000000" w:themeColor="text1"/>
            </w:rPr>
            <w:t>Tran</w:t>
          </w:r>
          <w:r w:rsidR="00B7520F" w:rsidRPr="006437A9">
            <w:rPr>
              <w:bCs/>
              <w:color w:val="000000" w:themeColor="text1"/>
            </w:rPr>
            <w:t>s</w:t>
          </w:r>
          <w:r w:rsidR="00213E43" w:rsidRPr="006437A9">
            <w:rPr>
              <w:bCs/>
              <w:color w:val="000000" w:themeColor="text1"/>
            </w:rPr>
            <w:t>lingual Practice as Strategy</w:t>
          </w:r>
          <w:r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ab/>
          </w:r>
          <w:r w:rsidRPr="006437A9">
            <w:rPr>
              <w:bCs/>
              <w:color w:val="000000" w:themeColor="text1"/>
            </w:rPr>
            <w:tab/>
            <w:t xml:space="preserve">                                          1</w:t>
          </w:r>
          <w:r w:rsidR="006F41EA" w:rsidRPr="006437A9">
            <w:rPr>
              <w:bCs/>
              <w:color w:val="000000" w:themeColor="text1"/>
            </w:rPr>
            <w:t>6</w:t>
          </w:r>
          <w:r w:rsidR="00854C0A" w:rsidRPr="006437A9">
            <w:rPr>
              <w:bCs/>
              <w:color w:val="000000" w:themeColor="text1"/>
            </w:rPr>
            <w:t>2</w:t>
          </w:r>
        </w:p>
        <w:p w14:paraId="54FB22B2" w14:textId="0B96D371" w:rsidR="003B52E0" w:rsidRPr="006437A9" w:rsidRDefault="003B52E0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4.</w:t>
          </w:r>
          <w:r w:rsidR="00B7520F" w:rsidRPr="006437A9">
            <w:rPr>
              <w:bCs/>
              <w:color w:val="000000" w:themeColor="text1"/>
            </w:rPr>
            <w:t>2</w:t>
          </w:r>
          <w:r w:rsidRPr="006437A9">
            <w:rPr>
              <w:bCs/>
              <w:color w:val="000000" w:themeColor="text1"/>
            </w:rPr>
            <w:t xml:space="preserve">. </w:t>
          </w:r>
          <w:r w:rsidR="00213E43" w:rsidRPr="006437A9">
            <w:rPr>
              <w:bCs/>
              <w:color w:val="000000" w:themeColor="text1"/>
            </w:rPr>
            <w:t>Language Policy</w:t>
          </w:r>
          <w:r w:rsidR="00B7520F" w:rsidRPr="006437A9">
            <w:rPr>
              <w:bCs/>
              <w:color w:val="000000" w:themeColor="text1"/>
            </w:rPr>
            <w:tab/>
          </w:r>
          <w:r w:rsidR="00A43058"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ab/>
          </w:r>
          <w:r w:rsidRPr="006437A9">
            <w:rPr>
              <w:bCs/>
              <w:color w:val="000000" w:themeColor="text1"/>
            </w:rPr>
            <w:tab/>
            <w:t xml:space="preserve">                                  </w:t>
          </w:r>
          <w:r w:rsidR="00A9088B" w:rsidRPr="006437A9">
            <w:rPr>
              <w:bCs/>
              <w:color w:val="000000" w:themeColor="text1"/>
            </w:rPr>
            <w:tab/>
          </w:r>
          <w:r w:rsidRPr="006437A9">
            <w:rPr>
              <w:bCs/>
              <w:color w:val="000000" w:themeColor="text1"/>
            </w:rPr>
            <w:t xml:space="preserve">   </w:t>
          </w:r>
          <w:r w:rsidR="00A9088B" w:rsidRPr="006437A9">
            <w:rPr>
              <w:bCs/>
              <w:color w:val="000000" w:themeColor="text1"/>
            </w:rPr>
            <w:t xml:space="preserve">   </w:t>
          </w:r>
          <w:r w:rsidRPr="006437A9">
            <w:rPr>
              <w:bCs/>
              <w:color w:val="000000" w:themeColor="text1"/>
            </w:rPr>
            <w:t xml:space="preserve">     </w:t>
          </w:r>
          <w:r w:rsidR="00A9088B" w:rsidRPr="006437A9">
            <w:rPr>
              <w:bCs/>
              <w:color w:val="000000" w:themeColor="text1"/>
            </w:rPr>
            <w:t xml:space="preserve">      </w:t>
          </w:r>
          <w:r w:rsidR="00B7520F"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>1</w:t>
          </w:r>
          <w:r w:rsidR="006F41EA" w:rsidRPr="006437A9">
            <w:rPr>
              <w:bCs/>
              <w:color w:val="000000" w:themeColor="text1"/>
            </w:rPr>
            <w:t>6</w:t>
          </w:r>
          <w:r w:rsidR="00854C0A" w:rsidRPr="006437A9">
            <w:rPr>
              <w:bCs/>
              <w:color w:val="000000" w:themeColor="text1"/>
            </w:rPr>
            <w:t>5</w:t>
          </w:r>
        </w:p>
        <w:p w14:paraId="416EEA8B" w14:textId="3B011344" w:rsidR="003B52E0" w:rsidRPr="006437A9" w:rsidRDefault="003B52E0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4.</w:t>
          </w:r>
          <w:r w:rsidR="00B7520F" w:rsidRPr="006437A9">
            <w:rPr>
              <w:bCs/>
              <w:color w:val="000000" w:themeColor="text1"/>
            </w:rPr>
            <w:t>3</w:t>
          </w:r>
          <w:r w:rsidRPr="006437A9">
            <w:rPr>
              <w:bCs/>
              <w:color w:val="000000" w:themeColor="text1"/>
            </w:rPr>
            <w:t xml:space="preserve">. </w:t>
          </w:r>
          <w:r w:rsidR="00213E43" w:rsidRPr="006437A9">
            <w:rPr>
              <w:bCs/>
              <w:color w:val="000000" w:themeColor="text1"/>
            </w:rPr>
            <w:t>Belief in Translingual Practice</w:t>
          </w:r>
          <w:r w:rsidR="00213E43" w:rsidRPr="006437A9">
            <w:rPr>
              <w:bCs/>
              <w:color w:val="000000" w:themeColor="text1"/>
            </w:rPr>
            <w:tab/>
            <w:t xml:space="preserve">      </w:t>
          </w:r>
          <w:r w:rsidRPr="006437A9">
            <w:rPr>
              <w:bCs/>
              <w:color w:val="000000" w:themeColor="text1"/>
            </w:rPr>
            <w:t xml:space="preserve"> </w:t>
          </w:r>
          <w:r w:rsidR="007E3DD0" w:rsidRPr="006437A9">
            <w:rPr>
              <w:bCs/>
              <w:color w:val="000000" w:themeColor="text1"/>
            </w:rPr>
            <w:t xml:space="preserve">    </w:t>
          </w:r>
          <w:r w:rsidRPr="006437A9">
            <w:rPr>
              <w:bCs/>
              <w:color w:val="000000" w:themeColor="text1"/>
            </w:rPr>
            <w:t xml:space="preserve">                                         </w:t>
          </w:r>
          <w:r w:rsidR="0058648C" w:rsidRPr="006437A9">
            <w:rPr>
              <w:bCs/>
              <w:color w:val="000000" w:themeColor="text1"/>
            </w:rPr>
            <w:t xml:space="preserve"> </w:t>
          </w:r>
          <w:r w:rsidR="00B7520F"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>1</w:t>
          </w:r>
          <w:r w:rsidR="006F41EA" w:rsidRPr="006437A9">
            <w:rPr>
              <w:bCs/>
              <w:color w:val="000000" w:themeColor="text1"/>
            </w:rPr>
            <w:t>7</w:t>
          </w:r>
          <w:r w:rsidR="00854C0A" w:rsidRPr="006437A9">
            <w:rPr>
              <w:bCs/>
              <w:color w:val="000000" w:themeColor="text1"/>
            </w:rPr>
            <w:t>0</w:t>
          </w:r>
        </w:p>
        <w:p w14:paraId="6595D754" w14:textId="2B7360CE" w:rsidR="003B52E0" w:rsidRPr="006437A9" w:rsidRDefault="003B52E0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4.</w:t>
          </w:r>
          <w:r w:rsidR="00B7520F" w:rsidRPr="006437A9">
            <w:rPr>
              <w:bCs/>
              <w:color w:val="000000" w:themeColor="text1"/>
            </w:rPr>
            <w:t>4</w:t>
          </w:r>
          <w:r w:rsidRPr="006437A9">
            <w:rPr>
              <w:bCs/>
              <w:color w:val="000000" w:themeColor="text1"/>
            </w:rPr>
            <w:t xml:space="preserve">. </w:t>
          </w:r>
          <w:r w:rsidR="00213E43" w:rsidRPr="006437A9">
            <w:rPr>
              <w:bCs/>
              <w:color w:val="000000" w:themeColor="text1"/>
            </w:rPr>
            <w:t>The Intensity of Translingual Practice</w:t>
          </w:r>
          <w:r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ab/>
            <w:t xml:space="preserve">                                          1</w:t>
          </w:r>
          <w:r w:rsidR="006F41EA" w:rsidRPr="006437A9">
            <w:rPr>
              <w:bCs/>
              <w:color w:val="000000" w:themeColor="text1"/>
            </w:rPr>
            <w:t>7</w:t>
          </w:r>
          <w:r w:rsidR="00854C0A" w:rsidRPr="006437A9">
            <w:rPr>
              <w:bCs/>
              <w:color w:val="000000" w:themeColor="text1"/>
            </w:rPr>
            <w:t>3</w:t>
          </w:r>
        </w:p>
        <w:p w14:paraId="0C7EDFA6" w14:textId="6148081B" w:rsidR="003B52E0" w:rsidRPr="006437A9" w:rsidRDefault="003B52E0" w:rsidP="00C75748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color w:val="000000" w:themeColor="text1"/>
            </w:rPr>
            <w:t>Table 4.</w:t>
          </w:r>
          <w:r w:rsidR="00B7520F" w:rsidRPr="006437A9">
            <w:rPr>
              <w:bCs/>
              <w:color w:val="000000" w:themeColor="text1"/>
            </w:rPr>
            <w:t>5</w:t>
          </w:r>
          <w:r w:rsidRPr="006437A9">
            <w:rPr>
              <w:bCs/>
              <w:color w:val="000000" w:themeColor="text1"/>
            </w:rPr>
            <w:t xml:space="preserve">. </w:t>
          </w:r>
          <w:r w:rsidR="00B7520F" w:rsidRPr="006437A9">
            <w:rPr>
              <w:bCs/>
              <w:color w:val="000000" w:themeColor="text1"/>
            </w:rPr>
            <w:t xml:space="preserve">The </w:t>
          </w:r>
          <w:r w:rsidR="00B001E5" w:rsidRPr="006437A9">
            <w:rPr>
              <w:bCs/>
              <w:color w:val="000000" w:themeColor="text1"/>
            </w:rPr>
            <w:t>Code Meshing</w:t>
          </w:r>
          <w:r w:rsidR="006F41EA" w:rsidRPr="006437A9">
            <w:rPr>
              <w:bCs/>
              <w:color w:val="000000" w:themeColor="text1"/>
            </w:rPr>
            <w:t xml:space="preserve"> in Remote Interactions</w:t>
          </w:r>
          <w:r w:rsidRPr="006437A9">
            <w:rPr>
              <w:bCs/>
              <w:color w:val="000000" w:themeColor="text1"/>
            </w:rPr>
            <w:t xml:space="preserve">     </w:t>
          </w:r>
          <w:r w:rsidR="00A9088B" w:rsidRPr="006437A9">
            <w:rPr>
              <w:bCs/>
              <w:color w:val="000000" w:themeColor="text1"/>
            </w:rPr>
            <w:tab/>
          </w:r>
          <w:r w:rsidR="00A9088B" w:rsidRPr="006437A9">
            <w:rPr>
              <w:bCs/>
              <w:color w:val="000000" w:themeColor="text1"/>
            </w:rPr>
            <w:tab/>
          </w:r>
          <w:r w:rsidR="00A9088B" w:rsidRPr="006437A9">
            <w:rPr>
              <w:bCs/>
              <w:color w:val="000000" w:themeColor="text1"/>
            </w:rPr>
            <w:tab/>
          </w:r>
          <w:r w:rsidRPr="006437A9">
            <w:rPr>
              <w:bCs/>
              <w:color w:val="000000" w:themeColor="text1"/>
            </w:rPr>
            <w:t xml:space="preserve">    </w:t>
          </w:r>
          <w:r w:rsidR="00A9088B" w:rsidRPr="006437A9">
            <w:rPr>
              <w:bCs/>
              <w:color w:val="000000" w:themeColor="text1"/>
            </w:rPr>
            <w:t xml:space="preserve"> </w:t>
          </w:r>
          <w:r w:rsidR="00B7520F" w:rsidRPr="006437A9">
            <w:rPr>
              <w:bCs/>
              <w:color w:val="000000" w:themeColor="text1"/>
            </w:rPr>
            <w:t xml:space="preserve"> </w:t>
          </w:r>
          <w:r w:rsidRPr="006437A9">
            <w:rPr>
              <w:bCs/>
              <w:color w:val="000000" w:themeColor="text1"/>
            </w:rPr>
            <w:t>1</w:t>
          </w:r>
          <w:r w:rsidR="006F41EA" w:rsidRPr="006437A9">
            <w:rPr>
              <w:bCs/>
              <w:color w:val="000000" w:themeColor="text1"/>
            </w:rPr>
            <w:t>7</w:t>
          </w:r>
          <w:r w:rsidR="00854C0A" w:rsidRPr="006437A9">
            <w:rPr>
              <w:bCs/>
              <w:color w:val="000000" w:themeColor="text1"/>
            </w:rPr>
            <w:t>7</w:t>
          </w:r>
        </w:p>
        <w:p w14:paraId="541F2917" w14:textId="25DFB2BD" w:rsidR="00B001E5" w:rsidRPr="006437A9" w:rsidRDefault="00660BED" w:rsidP="00B001E5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  <w:r w:rsidRPr="006437A9">
            <w:rPr>
              <w:bCs/>
              <w:noProof/>
              <w:color w:val="000000" w:themeColor="text1"/>
            </w:rPr>
            <w:fldChar w:fldCharType="end"/>
          </w:r>
          <w:r w:rsidR="00B001E5" w:rsidRPr="006437A9">
            <w:rPr>
              <w:bCs/>
              <w:color w:val="000000" w:themeColor="text1"/>
            </w:rPr>
            <w:t xml:space="preserve"> Table 4.5. The Interplay of Multimodality                          </w:t>
          </w:r>
          <w:r w:rsidR="00B001E5" w:rsidRPr="006437A9">
            <w:rPr>
              <w:bCs/>
              <w:color w:val="000000" w:themeColor="text1"/>
            </w:rPr>
            <w:tab/>
          </w:r>
          <w:r w:rsidR="00B001E5" w:rsidRPr="006437A9">
            <w:rPr>
              <w:bCs/>
              <w:color w:val="000000" w:themeColor="text1"/>
            </w:rPr>
            <w:tab/>
          </w:r>
          <w:r w:rsidR="00B001E5" w:rsidRPr="006437A9">
            <w:rPr>
              <w:bCs/>
              <w:color w:val="000000" w:themeColor="text1"/>
            </w:rPr>
            <w:tab/>
            <w:t xml:space="preserve">      1</w:t>
          </w:r>
          <w:r w:rsidR="00660C1B">
            <w:rPr>
              <w:bCs/>
              <w:color w:val="000000" w:themeColor="text1"/>
            </w:rPr>
            <w:t>98</w:t>
          </w:r>
        </w:p>
        <w:p w14:paraId="42FA2104" w14:textId="29DFFB7E" w:rsidR="00B7520F" w:rsidRPr="006437A9" w:rsidRDefault="00B7520F" w:rsidP="00213E43">
          <w:pPr>
            <w:spacing w:before="120" w:after="120" w:line="276" w:lineRule="auto"/>
            <w:ind w:right="-7"/>
            <w:rPr>
              <w:bCs/>
              <w:color w:val="000000" w:themeColor="text1"/>
            </w:rPr>
          </w:pPr>
        </w:p>
        <w:p w14:paraId="30FB7155" w14:textId="65816473" w:rsidR="006D33A5" w:rsidRPr="006437A9" w:rsidRDefault="00000000" w:rsidP="00C75748">
          <w:pPr>
            <w:spacing w:before="120" w:after="120" w:line="276" w:lineRule="auto"/>
            <w:rPr>
              <w:b/>
              <w:color w:val="000000" w:themeColor="text1"/>
            </w:rPr>
          </w:pPr>
        </w:p>
      </w:sdtContent>
    </w:sdt>
    <w:p w14:paraId="0269191F" w14:textId="39379F73" w:rsidR="006D33A5" w:rsidRPr="006437A9" w:rsidRDefault="006D33A5" w:rsidP="006D33A5"/>
    <w:p w14:paraId="59F5575D" w14:textId="77777777" w:rsidR="00C75748" w:rsidRPr="006437A9" w:rsidRDefault="00C75748" w:rsidP="00850C28">
      <w:pPr>
        <w:jc w:val="center"/>
        <w:rPr>
          <w:b/>
        </w:rPr>
      </w:pPr>
    </w:p>
    <w:p w14:paraId="198F56EF" w14:textId="77777777" w:rsidR="00C75748" w:rsidRPr="006437A9" w:rsidRDefault="00C75748" w:rsidP="00850C28">
      <w:pPr>
        <w:jc w:val="center"/>
        <w:rPr>
          <w:b/>
        </w:rPr>
      </w:pPr>
    </w:p>
    <w:p w14:paraId="3C89DEF5" w14:textId="1BF374BB" w:rsidR="00C75748" w:rsidRPr="006437A9" w:rsidRDefault="00C75748" w:rsidP="00850C28">
      <w:pPr>
        <w:jc w:val="center"/>
        <w:rPr>
          <w:b/>
        </w:rPr>
      </w:pPr>
    </w:p>
    <w:p w14:paraId="65D1F89C" w14:textId="10BFE90B" w:rsidR="00213E43" w:rsidRPr="006437A9" w:rsidRDefault="00213E43">
      <w:pPr>
        <w:rPr>
          <w:b/>
        </w:rPr>
      </w:pPr>
      <w:r w:rsidRPr="006437A9">
        <w:rPr>
          <w:b/>
        </w:rPr>
        <w:br w:type="page"/>
      </w:r>
    </w:p>
    <w:p w14:paraId="2D5BFD6D" w14:textId="77777777" w:rsidR="00A9088B" w:rsidRPr="006437A9" w:rsidRDefault="00A9088B" w:rsidP="00850C28">
      <w:pPr>
        <w:jc w:val="center"/>
        <w:rPr>
          <w:b/>
        </w:rPr>
      </w:pPr>
    </w:p>
    <w:p w14:paraId="49ACDA4C" w14:textId="073F711A" w:rsidR="00A9088B" w:rsidRPr="006437A9" w:rsidRDefault="00A9088B" w:rsidP="00213E43">
      <w:pPr>
        <w:rPr>
          <w:b/>
        </w:rPr>
      </w:pPr>
    </w:p>
    <w:p w14:paraId="27E29D9B" w14:textId="77777777" w:rsidR="00A9088B" w:rsidRPr="006437A9" w:rsidRDefault="00A9088B" w:rsidP="00850C28">
      <w:pPr>
        <w:jc w:val="center"/>
        <w:rPr>
          <w:b/>
        </w:rPr>
      </w:pPr>
    </w:p>
    <w:p w14:paraId="2274D0AB" w14:textId="02DDBF25" w:rsidR="006D33A5" w:rsidRPr="006437A9" w:rsidRDefault="006D33A5" w:rsidP="00850C28">
      <w:pPr>
        <w:jc w:val="center"/>
        <w:rPr>
          <w:b/>
        </w:rPr>
      </w:pPr>
      <w:r w:rsidRPr="006437A9">
        <w:rPr>
          <w:b/>
        </w:rPr>
        <w:t>LIST OF FIGURES</w:t>
      </w:r>
    </w:p>
    <w:sdt>
      <w:sdtPr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4"/>
          <w:lang w:val="en-ID" w:eastAsia="ja-JP"/>
        </w:rPr>
        <w:id w:val="2088806673"/>
        <w:docPartObj>
          <w:docPartGallery w:val="Table of Contents"/>
          <w:docPartUnique/>
        </w:docPartObj>
      </w:sdtPr>
      <w:sdtEndPr>
        <w:rPr>
          <w:rFonts w:eastAsia="Times New Roman"/>
          <w:noProof/>
          <w:highlight w:val="yellow"/>
          <w:lang w:eastAsia="en-US"/>
        </w:rPr>
      </w:sdtEndPr>
      <w:sdtContent>
        <w:p w14:paraId="7675FE6B" w14:textId="77777777" w:rsidR="006D33A5" w:rsidRPr="006437A9" w:rsidRDefault="006D33A5" w:rsidP="00C75748">
          <w:pPr>
            <w:pStyle w:val="TOCHeading"/>
            <w:spacing w:before="0" w:after="0"/>
            <w:rPr>
              <w:rFonts w:ascii="Times New Roman" w:hAnsi="Times New Roman" w:cs="Times New Roman"/>
              <w:sz w:val="24"/>
              <w:szCs w:val="24"/>
            </w:rPr>
          </w:pPr>
        </w:p>
        <w:p w14:paraId="27AE47F5" w14:textId="23AE5C00" w:rsidR="006D33A5" w:rsidRPr="006437A9" w:rsidRDefault="006D33A5" w:rsidP="00C75748">
          <w:pPr>
            <w:pStyle w:val="TOC1"/>
            <w:tabs>
              <w:tab w:val="clear" w:pos="7928"/>
              <w:tab w:val="right" w:pos="7931"/>
            </w:tabs>
            <w:spacing w:before="120" w:after="120" w:line="276" w:lineRule="auto"/>
            <w:rPr>
              <w:rFonts w:cs="Times New Roman"/>
              <w:szCs w:val="24"/>
            </w:rPr>
          </w:pPr>
          <w:r w:rsidRPr="006437A9">
            <w:rPr>
              <w:rFonts w:cs="Times New Roman"/>
              <w:bCs/>
              <w:szCs w:val="24"/>
            </w:rPr>
            <w:t xml:space="preserve">Figure 2.1. The Types and Degree of Code-Switching </w:t>
          </w:r>
          <w:r w:rsidRPr="006437A9">
            <w:rPr>
              <w:rFonts w:cs="Times New Roman"/>
              <w:b/>
              <w:bCs/>
              <w:szCs w:val="24"/>
            </w:rPr>
            <w:fldChar w:fldCharType="begin"/>
          </w:r>
          <w:r w:rsidRPr="006437A9">
            <w:rPr>
              <w:rFonts w:cs="Times New Roman"/>
              <w:b/>
              <w:bCs/>
              <w:szCs w:val="24"/>
            </w:rPr>
            <w:instrText xml:space="preserve"> TOC \o "1-3" \h \z \u </w:instrText>
          </w:r>
          <w:r w:rsidRPr="006437A9">
            <w:rPr>
              <w:rFonts w:cs="Times New Roman"/>
              <w:b/>
              <w:bCs/>
              <w:szCs w:val="24"/>
            </w:rPr>
            <w:fldChar w:fldCharType="separate"/>
          </w:r>
          <w:hyperlink w:anchor="_Toc63338901" w:history="1">
            <w:r w:rsidRPr="006437A9">
              <w:rPr>
                <w:rFonts w:cs="Times New Roman"/>
                <w:webHidden/>
                <w:szCs w:val="24"/>
              </w:rPr>
              <w:tab/>
            </w:r>
            <w:r w:rsidR="009F5052" w:rsidRPr="006437A9">
              <w:rPr>
                <w:rFonts w:cs="Times New Roman"/>
                <w:webHidden/>
                <w:szCs w:val="24"/>
              </w:rPr>
              <w:t xml:space="preserve"> </w:t>
            </w:r>
            <w:r w:rsidR="006F4A25" w:rsidRPr="006437A9">
              <w:rPr>
                <w:rFonts w:cs="Times New Roman"/>
                <w:webHidden/>
                <w:szCs w:val="24"/>
              </w:rPr>
              <w:t>5</w:t>
            </w:r>
            <w:r w:rsidR="006D3FF1" w:rsidRPr="006437A9">
              <w:rPr>
                <w:rFonts w:cs="Times New Roman"/>
                <w:webHidden/>
                <w:szCs w:val="24"/>
              </w:rPr>
              <w:t>4</w:t>
            </w:r>
          </w:hyperlink>
        </w:p>
        <w:p w14:paraId="640B49DC" w14:textId="78FBCDF6" w:rsidR="006D33A5" w:rsidRPr="006437A9" w:rsidRDefault="006D33A5" w:rsidP="00C75748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 xml:space="preserve">Figure </w:t>
          </w:r>
          <w:r w:rsidR="00131D1A" w:rsidRPr="006437A9">
            <w:rPr>
              <w:bCs/>
            </w:rPr>
            <w:t>2</w:t>
          </w:r>
          <w:r w:rsidRPr="006437A9">
            <w:rPr>
              <w:bCs/>
            </w:rPr>
            <w:t>.</w:t>
          </w:r>
          <w:r w:rsidR="006C0856" w:rsidRPr="006437A9">
            <w:rPr>
              <w:bCs/>
            </w:rPr>
            <w:t>2</w:t>
          </w:r>
          <w:r w:rsidRPr="006437A9">
            <w:rPr>
              <w:bCs/>
            </w:rPr>
            <w:t xml:space="preserve">. </w:t>
          </w:r>
          <w:r w:rsidR="006C0856" w:rsidRPr="006437A9">
            <w:rPr>
              <w:bCs/>
            </w:rPr>
            <w:t xml:space="preserve">Translingual </w:t>
          </w:r>
          <w:r w:rsidR="00131D1A" w:rsidRPr="006437A9">
            <w:rPr>
              <w:bCs/>
            </w:rPr>
            <w:t>Continuum</w:t>
          </w:r>
          <w:r w:rsidRPr="006437A9">
            <w:rPr>
              <w:bCs/>
            </w:rPr>
            <w:t xml:space="preserve">  </w:t>
          </w:r>
          <w:r w:rsidR="006C0856" w:rsidRPr="006437A9">
            <w:rPr>
              <w:bCs/>
            </w:rPr>
            <w:t xml:space="preserve"> </w:t>
          </w:r>
          <w:r w:rsidRPr="006437A9">
            <w:rPr>
              <w:bCs/>
            </w:rPr>
            <w:t xml:space="preserve">                                     </w:t>
          </w:r>
          <w:r w:rsidR="00131D1A" w:rsidRPr="006437A9">
            <w:rPr>
              <w:bCs/>
            </w:rPr>
            <w:tab/>
          </w:r>
          <w:r w:rsidR="00131D1A" w:rsidRPr="006437A9">
            <w:rPr>
              <w:bCs/>
            </w:rPr>
            <w:tab/>
            <w:t xml:space="preserve">       </w:t>
          </w:r>
          <w:r w:rsidRPr="006437A9">
            <w:rPr>
              <w:bCs/>
            </w:rPr>
            <w:t xml:space="preserve"> </w:t>
          </w:r>
          <w:r w:rsidR="006F4A25" w:rsidRPr="006437A9">
            <w:rPr>
              <w:bCs/>
            </w:rPr>
            <w:t>6</w:t>
          </w:r>
          <w:r w:rsidR="00854C0A" w:rsidRPr="006437A9">
            <w:rPr>
              <w:bCs/>
            </w:rPr>
            <w:t>7</w:t>
          </w:r>
        </w:p>
        <w:p w14:paraId="32374C99" w14:textId="0658DC02" w:rsidR="00A9088B" w:rsidRPr="006437A9" w:rsidRDefault="00A9088B" w:rsidP="00A9088B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 xml:space="preserve">Figure 2.3. Road Map of Research                                       </w:t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  <w:t xml:space="preserve">                    </w:t>
          </w:r>
          <w:r w:rsidR="006D3FF1" w:rsidRPr="006437A9">
            <w:rPr>
              <w:bCs/>
            </w:rPr>
            <w:t>6</w:t>
          </w:r>
          <w:r w:rsidR="00BD1C67" w:rsidRPr="006437A9">
            <w:rPr>
              <w:bCs/>
            </w:rPr>
            <w:t>8</w:t>
          </w:r>
        </w:p>
        <w:p w14:paraId="46B7F8F1" w14:textId="79CEBCBC" w:rsidR="003D7333" w:rsidRPr="006437A9" w:rsidRDefault="003D7333" w:rsidP="00A9088B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>Figure 3.1. Teaching Learning Activities Mr. Jemmy</w:t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  <w:t xml:space="preserve">        </w:t>
          </w:r>
          <w:r w:rsidR="00854C0A" w:rsidRPr="006437A9">
            <w:rPr>
              <w:bCs/>
            </w:rPr>
            <w:t>89</w:t>
          </w:r>
        </w:p>
        <w:p w14:paraId="6466B035" w14:textId="1F612550" w:rsidR="003D7333" w:rsidRPr="006437A9" w:rsidRDefault="003D7333" w:rsidP="00A9088B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>Figure 3.2. Teaching Learning Activities Mr. Esper</w:t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  <w:t xml:space="preserve">        </w:t>
          </w:r>
          <w:r w:rsidR="006F41EA" w:rsidRPr="006437A9">
            <w:rPr>
              <w:bCs/>
            </w:rPr>
            <w:t>9</w:t>
          </w:r>
          <w:r w:rsidR="00854C0A" w:rsidRPr="006437A9">
            <w:rPr>
              <w:bCs/>
            </w:rPr>
            <w:t>0</w:t>
          </w:r>
        </w:p>
        <w:p w14:paraId="4FDDE7F7" w14:textId="170977B1" w:rsidR="003D7333" w:rsidRPr="006437A9" w:rsidRDefault="003D7333" w:rsidP="00A9088B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>Figure 3.3. T</w:t>
          </w:r>
          <w:r w:rsidR="00BB6EE9" w:rsidRPr="006437A9">
            <w:rPr>
              <w:bCs/>
            </w:rPr>
            <w:t>eaching Learning Activities Ms</w:t>
          </w:r>
          <w:r w:rsidRPr="006437A9">
            <w:rPr>
              <w:bCs/>
            </w:rPr>
            <w:t>. Citra</w:t>
          </w:r>
          <w:r w:rsidR="00BB6EE9"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  <w:t xml:space="preserve">        9</w:t>
          </w:r>
          <w:r w:rsidR="00854C0A" w:rsidRPr="006437A9">
            <w:rPr>
              <w:bCs/>
            </w:rPr>
            <w:t>1</w:t>
          </w:r>
        </w:p>
        <w:p w14:paraId="13862B2C" w14:textId="28157D5D" w:rsidR="003D7333" w:rsidRPr="006437A9" w:rsidRDefault="003D7333" w:rsidP="00A9088B">
          <w:pPr>
            <w:spacing w:before="120" w:after="120" w:line="276" w:lineRule="auto"/>
            <w:ind w:right="-6"/>
            <w:rPr>
              <w:bCs/>
            </w:rPr>
          </w:pPr>
          <w:r w:rsidRPr="006437A9">
            <w:rPr>
              <w:bCs/>
            </w:rPr>
            <w:t xml:space="preserve">Figure 3.4. </w:t>
          </w:r>
          <w:r w:rsidR="00BB6EE9" w:rsidRPr="006437A9">
            <w:rPr>
              <w:bCs/>
            </w:rPr>
            <w:t>The Use of Other Languages in EFL</w:t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</w:r>
          <w:r w:rsidRPr="006437A9">
            <w:rPr>
              <w:bCs/>
            </w:rPr>
            <w:tab/>
            <w:t xml:space="preserve">        9</w:t>
          </w:r>
          <w:r w:rsidR="00854C0A" w:rsidRPr="006437A9">
            <w:rPr>
              <w:bCs/>
            </w:rPr>
            <w:t>2</w:t>
          </w:r>
        </w:p>
        <w:p w14:paraId="5C5980EA" w14:textId="77777777" w:rsidR="006C0856" w:rsidRPr="006437A9" w:rsidRDefault="006C0856" w:rsidP="00C75748">
          <w:pPr>
            <w:spacing w:before="120" w:after="120" w:line="276" w:lineRule="auto"/>
            <w:ind w:right="-6"/>
            <w:rPr>
              <w:bCs/>
            </w:rPr>
          </w:pPr>
        </w:p>
        <w:p w14:paraId="6B01D8F1" w14:textId="77777777" w:rsidR="006D33A5" w:rsidRPr="006437A9" w:rsidRDefault="006D33A5" w:rsidP="00C75748">
          <w:pPr>
            <w:spacing w:before="120" w:after="120" w:line="276" w:lineRule="auto"/>
            <w:jc w:val="center"/>
            <w:rPr>
              <w:b/>
              <w:color w:val="000000" w:themeColor="text1"/>
            </w:rPr>
            <w:sectPr w:rsidR="006D33A5" w:rsidRPr="006437A9" w:rsidSect="00D347CE">
              <w:type w:val="continuous"/>
              <w:pgSz w:w="11900" w:h="16840"/>
              <w:pgMar w:top="2268" w:right="1701" w:bottom="1701" w:left="2268" w:header="709" w:footer="709" w:gutter="0"/>
              <w:pgNumType w:fmt="lowerRoman" w:start="1" w:chapStyle="1"/>
              <w:cols w:space="708"/>
              <w:titlePg/>
              <w:docGrid w:linePitch="360"/>
            </w:sectPr>
          </w:pPr>
          <w:r w:rsidRPr="006437A9">
            <w:rPr>
              <w:b/>
              <w:bCs/>
              <w:noProof/>
            </w:rPr>
            <w:fldChar w:fldCharType="end"/>
          </w:r>
        </w:p>
      </w:sdtContent>
    </w:sdt>
    <w:p w14:paraId="25ECC2E4" w14:textId="1264C0AF" w:rsidR="006D33A5" w:rsidRPr="006437A9" w:rsidRDefault="006D33A5" w:rsidP="00C75748">
      <w:pPr>
        <w:tabs>
          <w:tab w:val="left" w:pos="6554"/>
        </w:tabs>
        <w:spacing w:line="276" w:lineRule="auto"/>
      </w:pPr>
    </w:p>
    <w:p w14:paraId="40D552A3" w14:textId="52D00BE2" w:rsidR="00C535CB" w:rsidRPr="006437A9" w:rsidRDefault="006D33A5" w:rsidP="00C75748">
      <w:pPr>
        <w:tabs>
          <w:tab w:val="left" w:pos="6554"/>
        </w:tabs>
        <w:spacing w:line="276" w:lineRule="auto"/>
        <w:sectPr w:rsidR="00C535CB" w:rsidRPr="006437A9" w:rsidSect="00D347CE">
          <w:type w:val="continuous"/>
          <w:pgSz w:w="11900" w:h="16840"/>
          <w:pgMar w:top="2268" w:right="1701" w:bottom="1701" w:left="2268" w:header="709" w:footer="709" w:gutter="0"/>
          <w:pgNumType w:fmt="lowerRoman" w:start="1" w:chapStyle="1"/>
          <w:cols w:space="708"/>
          <w:titlePg/>
          <w:docGrid w:linePitch="360"/>
        </w:sectPr>
      </w:pPr>
      <w:r w:rsidRPr="006437A9">
        <w:tab/>
      </w:r>
    </w:p>
    <w:p w14:paraId="0F2A1816" w14:textId="7CCFE44D" w:rsidR="00403708" w:rsidRPr="006437A9" w:rsidRDefault="00403708" w:rsidP="002A4DD7">
      <w:pPr>
        <w:spacing w:line="360" w:lineRule="auto"/>
        <w:jc w:val="center"/>
        <w:rPr>
          <w:b/>
        </w:rPr>
      </w:pPr>
      <w:r w:rsidRPr="006437A9">
        <w:rPr>
          <w:b/>
          <w:color w:val="000000" w:themeColor="text1"/>
        </w:rPr>
        <w:lastRenderedPageBreak/>
        <w:t xml:space="preserve">CHAPTER </w:t>
      </w:r>
      <w:r w:rsidR="00A91597" w:rsidRPr="006437A9">
        <w:rPr>
          <w:b/>
          <w:color w:val="000000" w:themeColor="text1"/>
        </w:rPr>
        <w:t>I</w:t>
      </w:r>
    </w:p>
    <w:p w14:paraId="79515E3C" w14:textId="295A9918" w:rsidR="008548EB" w:rsidRPr="006437A9" w:rsidRDefault="00403708" w:rsidP="008548EB">
      <w:pPr>
        <w:tabs>
          <w:tab w:val="left" w:pos="851"/>
        </w:tabs>
        <w:spacing w:line="360" w:lineRule="auto"/>
        <w:jc w:val="center"/>
        <w:rPr>
          <w:b/>
          <w:color w:val="000000" w:themeColor="text1"/>
        </w:rPr>
      </w:pPr>
      <w:r w:rsidRPr="006437A9">
        <w:rPr>
          <w:b/>
          <w:color w:val="000000" w:themeColor="text1"/>
        </w:rPr>
        <w:t>INTRODUCTION</w:t>
      </w:r>
    </w:p>
    <w:p w14:paraId="13AFEEE9" w14:textId="77777777" w:rsidR="008548EB" w:rsidRPr="006437A9" w:rsidRDefault="008548EB" w:rsidP="008548EB">
      <w:pPr>
        <w:tabs>
          <w:tab w:val="left" w:pos="851"/>
        </w:tabs>
        <w:spacing w:line="360" w:lineRule="auto"/>
        <w:jc w:val="center"/>
        <w:rPr>
          <w:b/>
          <w:color w:val="000000" w:themeColor="text1"/>
        </w:rPr>
      </w:pPr>
    </w:p>
    <w:p w14:paraId="70AEDA9D" w14:textId="25C73B04" w:rsidR="00EF1E7F" w:rsidRPr="006437A9" w:rsidRDefault="00AD5553" w:rsidP="00B22470">
      <w:pPr>
        <w:pStyle w:val="ListParagraph"/>
        <w:numPr>
          <w:ilvl w:val="1"/>
          <w:numId w:val="15"/>
        </w:numPr>
        <w:spacing w:line="480" w:lineRule="auto"/>
        <w:ind w:left="-142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 xml:space="preserve">. </w:t>
      </w:r>
      <w:r w:rsidR="00C0493A" w:rsidRPr="006437A9">
        <w:rPr>
          <w:b/>
          <w:color w:val="000000" w:themeColor="text1"/>
        </w:rPr>
        <w:t xml:space="preserve">Background of </w:t>
      </w:r>
      <w:r w:rsidR="00403708" w:rsidRPr="006437A9">
        <w:rPr>
          <w:b/>
          <w:color w:val="000000" w:themeColor="text1"/>
        </w:rPr>
        <w:t xml:space="preserve">the </w:t>
      </w:r>
      <w:r w:rsidR="00C0493A" w:rsidRPr="006437A9">
        <w:rPr>
          <w:b/>
          <w:color w:val="000000" w:themeColor="text1"/>
        </w:rPr>
        <w:t>Study</w:t>
      </w:r>
    </w:p>
    <w:p w14:paraId="37EE6C84" w14:textId="79759B15" w:rsidR="009A5894" w:rsidRDefault="00536D0F" w:rsidP="00536D0F">
      <w:pPr>
        <w:shd w:val="clear" w:color="auto" w:fill="FFFFFF"/>
        <w:spacing w:line="480" w:lineRule="auto"/>
        <w:jc w:val="both"/>
      </w:pPr>
      <w:r>
        <w:rPr>
          <w:bCs/>
          <w:color w:val="333333"/>
          <w:shd w:val="clear" w:color="auto" w:fill="FFFFFF"/>
        </w:rPr>
        <w:t xml:space="preserve">Review current studies, issues, and theoretical orientations in the topic. State </w:t>
      </w:r>
      <w:r w:rsidR="00027C47">
        <w:rPr>
          <w:bCs/>
          <w:color w:val="333333"/>
          <w:shd w:val="clear" w:color="auto" w:fill="FFFFFF"/>
        </w:rPr>
        <w:t xml:space="preserve">the </w:t>
      </w:r>
      <w:r>
        <w:rPr>
          <w:bCs/>
          <w:color w:val="333333"/>
          <w:shd w:val="clear" w:color="auto" w:fill="FFFFFF"/>
        </w:rPr>
        <w:t>gap in the literature / studies. State how your study can fill the gap.</w:t>
      </w:r>
    </w:p>
    <w:p w14:paraId="00E4F655" w14:textId="77777777" w:rsidR="00874DA0" w:rsidRPr="006437A9" w:rsidRDefault="00874DA0" w:rsidP="00AC5742">
      <w:pPr>
        <w:shd w:val="clear" w:color="auto" w:fill="FFFFFF"/>
        <w:spacing w:line="480" w:lineRule="auto"/>
        <w:ind w:firstLine="426"/>
        <w:jc w:val="both"/>
        <w:rPr>
          <w:color w:val="000000" w:themeColor="text1"/>
        </w:rPr>
      </w:pPr>
    </w:p>
    <w:p w14:paraId="1F3588C6" w14:textId="672FCFB5" w:rsidR="00BA5F96" w:rsidRPr="006437A9" w:rsidRDefault="00BA5F96" w:rsidP="00454B3E">
      <w:pPr>
        <w:tabs>
          <w:tab w:val="left" w:pos="567"/>
          <w:tab w:val="left" w:pos="709"/>
        </w:tabs>
        <w:spacing w:line="480" w:lineRule="auto"/>
        <w:ind w:hanging="567"/>
        <w:jc w:val="both"/>
        <w:rPr>
          <w:strike/>
        </w:rPr>
      </w:pPr>
      <w:r w:rsidRPr="006437A9">
        <w:rPr>
          <w:b/>
          <w:color w:val="000000" w:themeColor="text1"/>
        </w:rPr>
        <w:t>1.2</w:t>
      </w:r>
      <w:r w:rsidR="00AD5553" w:rsidRPr="006437A9">
        <w:rPr>
          <w:b/>
          <w:color w:val="000000" w:themeColor="text1"/>
        </w:rPr>
        <w:t>.</w:t>
      </w:r>
      <w:r w:rsidRPr="006437A9">
        <w:rPr>
          <w:b/>
          <w:color w:val="000000" w:themeColor="text1"/>
        </w:rPr>
        <w:t xml:space="preserve"> </w:t>
      </w:r>
      <w:r w:rsidR="00B426ED" w:rsidRPr="006437A9">
        <w:rPr>
          <w:b/>
          <w:color w:val="000000" w:themeColor="text1"/>
        </w:rPr>
        <w:t xml:space="preserve"> </w:t>
      </w:r>
      <w:r w:rsidRPr="006437A9">
        <w:rPr>
          <w:b/>
          <w:color w:val="000000" w:themeColor="text1"/>
        </w:rPr>
        <w:t>Research Questions</w:t>
      </w:r>
    </w:p>
    <w:p w14:paraId="66EB50FB" w14:textId="7EE8EF30" w:rsidR="00BA5F96" w:rsidRPr="006437A9" w:rsidRDefault="00FC3776" w:rsidP="006B2170">
      <w:pPr>
        <w:tabs>
          <w:tab w:val="left" w:pos="1276"/>
          <w:tab w:val="left" w:pos="1560"/>
        </w:tabs>
        <w:spacing w:line="480" w:lineRule="auto"/>
        <w:jc w:val="both"/>
      </w:pPr>
      <w:r w:rsidRPr="006437A9">
        <w:t>T</w:t>
      </w:r>
      <w:r w:rsidR="00B41A7B" w:rsidRPr="006437A9">
        <w:t xml:space="preserve">he </w:t>
      </w:r>
      <w:r w:rsidR="009E345A" w:rsidRPr="006437A9">
        <w:t xml:space="preserve">following research </w:t>
      </w:r>
      <w:r w:rsidR="009523F9" w:rsidRPr="006437A9">
        <w:t>questions</w:t>
      </w:r>
      <w:r w:rsidRPr="006437A9">
        <w:t xml:space="preserve"> guid</w:t>
      </w:r>
      <w:r w:rsidR="004E56B6" w:rsidRPr="006437A9">
        <w:t>ed</w:t>
      </w:r>
      <w:r w:rsidRPr="006437A9">
        <w:t xml:space="preserve"> this study</w:t>
      </w:r>
      <w:r w:rsidR="009523F9" w:rsidRPr="006437A9">
        <w:t>:</w:t>
      </w:r>
    </w:p>
    <w:p w14:paraId="0232234A" w14:textId="1B536E7C" w:rsidR="00DA56FC" w:rsidRPr="006437A9" w:rsidRDefault="00A9623F" w:rsidP="00536D0F">
      <w:pPr>
        <w:pStyle w:val="ListParagraph"/>
        <w:numPr>
          <w:ilvl w:val="0"/>
          <w:numId w:val="1"/>
        </w:numPr>
        <w:tabs>
          <w:tab w:val="left" w:pos="1276"/>
          <w:tab w:val="left" w:pos="1560"/>
        </w:tabs>
        <w:spacing w:line="480" w:lineRule="auto"/>
        <w:ind w:left="709" w:hanging="283"/>
        <w:jc w:val="both"/>
        <w:rPr>
          <w:color w:val="000000" w:themeColor="text1"/>
        </w:rPr>
      </w:pPr>
      <w:r w:rsidRPr="006437A9">
        <w:t xml:space="preserve">What </w:t>
      </w:r>
      <w:r w:rsidR="00536D0F">
        <w:t>…</w:t>
      </w:r>
      <w:proofErr w:type="gramStart"/>
      <w:r w:rsidR="00536D0F">
        <w:t>…..?</w:t>
      </w:r>
      <w:proofErr w:type="gramEnd"/>
      <w:r w:rsidR="00536D0F">
        <w:t xml:space="preserve"> </w:t>
      </w:r>
      <w:r w:rsidR="002555D7">
        <w:t>How…?</w:t>
      </w:r>
    </w:p>
    <w:p w14:paraId="17376134" w14:textId="304048FE" w:rsidR="000A33B3" w:rsidRPr="006437A9" w:rsidRDefault="00BA5F96" w:rsidP="006B2170">
      <w:pPr>
        <w:pStyle w:val="NormalWeb"/>
        <w:spacing w:before="0" w:beforeAutospacing="0" w:after="0" w:afterAutospacing="0" w:line="480" w:lineRule="auto"/>
        <w:ind w:hanging="567"/>
        <w:jc w:val="both"/>
      </w:pPr>
      <w:r w:rsidRPr="006437A9">
        <w:rPr>
          <w:b/>
          <w:color w:val="000000" w:themeColor="text1"/>
        </w:rPr>
        <w:t>1.3</w:t>
      </w:r>
      <w:r w:rsidR="00AD5553" w:rsidRPr="006437A9">
        <w:rPr>
          <w:b/>
          <w:color w:val="000000" w:themeColor="text1"/>
        </w:rPr>
        <w:t>.</w:t>
      </w:r>
      <w:r w:rsidRPr="006437A9">
        <w:rPr>
          <w:b/>
          <w:color w:val="000000" w:themeColor="text1"/>
        </w:rPr>
        <w:t xml:space="preserve"> </w:t>
      </w:r>
      <w:r w:rsidR="000A33B3" w:rsidRPr="006437A9">
        <w:rPr>
          <w:b/>
          <w:color w:val="000000" w:themeColor="text1"/>
        </w:rPr>
        <w:t>Objective</w:t>
      </w:r>
      <w:r w:rsidRPr="006437A9">
        <w:rPr>
          <w:b/>
          <w:color w:val="000000" w:themeColor="text1"/>
        </w:rPr>
        <w:t>s</w:t>
      </w:r>
      <w:r w:rsidR="000A33B3" w:rsidRPr="006437A9">
        <w:rPr>
          <w:b/>
          <w:color w:val="000000" w:themeColor="text1"/>
        </w:rPr>
        <w:t xml:space="preserve"> of </w:t>
      </w:r>
      <w:r w:rsidRPr="006437A9">
        <w:rPr>
          <w:b/>
          <w:color w:val="000000" w:themeColor="text1"/>
        </w:rPr>
        <w:t xml:space="preserve">the </w:t>
      </w:r>
      <w:r w:rsidR="000A33B3" w:rsidRPr="006437A9">
        <w:rPr>
          <w:b/>
          <w:color w:val="000000" w:themeColor="text1"/>
        </w:rPr>
        <w:t>Study</w:t>
      </w:r>
    </w:p>
    <w:p w14:paraId="02EACA26" w14:textId="457BE9A1" w:rsidR="006962F1" w:rsidRPr="006437A9" w:rsidRDefault="0000595D" w:rsidP="006B2170">
      <w:pPr>
        <w:spacing w:line="480" w:lineRule="auto"/>
        <w:jc w:val="both"/>
      </w:pPr>
      <w:r w:rsidRPr="006437A9">
        <w:t>The main objective</w:t>
      </w:r>
      <w:r w:rsidR="006962F1" w:rsidRPr="006437A9">
        <w:t>s</w:t>
      </w:r>
      <w:r w:rsidRPr="006437A9">
        <w:t xml:space="preserve"> of th</w:t>
      </w:r>
      <w:r w:rsidR="006962F1" w:rsidRPr="006437A9">
        <w:t>is</w:t>
      </w:r>
      <w:r w:rsidR="00832D3A" w:rsidRPr="006437A9">
        <w:t xml:space="preserve"> </w:t>
      </w:r>
      <w:r w:rsidR="00027C47">
        <w:t>…</w:t>
      </w:r>
      <w:proofErr w:type="gramStart"/>
      <w:r w:rsidR="00027C47">
        <w:t>…..</w:t>
      </w:r>
      <w:proofErr w:type="gramEnd"/>
      <w:r w:rsidR="00027C47">
        <w:t xml:space="preserve"> (e.g. quantitative, </w:t>
      </w:r>
      <w:r w:rsidRPr="006437A9">
        <w:t>qualitative</w:t>
      </w:r>
      <w:r w:rsidR="00027C47">
        <w:t xml:space="preserve">, </w:t>
      </w:r>
      <w:proofErr w:type="spellStart"/>
      <w:r w:rsidR="00027C47">
        <w:t>etnography</w:t>
      </w:r>
      <w:proofErr w:type="spellEnd"/>
      <w:r w:rsidR="00027C47">
        <w:t>, etc..)</w:t>
      </w:r>
      <w:r w:rsidRPr="006437A9">
        <w:t xml:space="preserve"> research</w:t>
      </w:r>
      <w:r w:rsidR="006962F1" w:rsidRPr="006437A9">
        <w:t xml:space="preserve"> </w:t>
      </w:r>
      <w:r w:rsidR="004E56B6" w:rsidRPr="006437A9">
        <w:t>were</w:t>
      </w:r>
      <w:r w:rsidR="006962F1" w:rsidRPr="006437A9">
        <w:t xml:space="preserve"> as follows</w:t>
      </w:r>
      <w:r w:rsidR="002555D7">
        <w:t xml:space="preserve"> (</w:t>
      </w:r>
      <w:r w:rsidR="002555D7" w:rsidRPr="002555D7">
        <w:rPr>
          <w:highlight w:val="yellow"/>
        </w:rPr>
        <w:t>examples</w:t>
      </w:r>
      <w:r w:rsidR="002555D7">
        <w:t>)</w:t>
      </w:r>
      <w:r w:rsidR="006962F1" w:rsidRPr="006437A9">
        <w:t xml:space="preserve">: </w:t>
      </w:r>
    </w:p>
    <w:p w14:paraId="44214802" w14:textId="64798A38" w:rsidR="00BB2A56" w:rsidRPr="006437A9" w:rsidRDefault="00BD414B" w:rsidP="00B22470">
      <w:pPr>
        <w:pStyle w:val="ListParagraph"/>
        <w:numPr>
          <w:ilvl w:val="2"/>
          <w:numId w:val="4"/>
        </w:numPr>
        <w:spacing w:line="480" w:lineRule="auto"/>
        <w:ind w:left="709" w:hanging="283"/>
        <w:jc w:val="both"/>
      </w:pPr>
      <w:r w:rsidRPr="006437A9">
        <w:t xml:space="preserve">To </w:t>
      </w:r>
      <w:r w:rsidRPr="006437A9">
        <w:rPr>
          <w:bCs/>
        </w:rPr>
        <w:t>identify</w:t>
      </w:r>
      <w:r w:rsidR="00631481">
        <w:rPr>
          <w:bCs/>
        </w:rPr>
        <w:t xml:space="preserve"> and </w:t>
      </w:r>
      <w:proofErr w:type="spellStart"/>
      <w:r w:rsidR="00631481">
        <w:rPr>
          <w:bCs/>
        </w:rPr>
        <w:t>analyze</w:t>
      </w:r>
      <w:proofErr w:type="spellEnd"/>
      <w:r w:rsidRPr="006437A9">
        <w:rPr>
          <w:bCs/>
        </w:rPr>
        <w:t xml:space="preserve"> </w:t>
      </w:r>
      <w:r w:rsidR="0050617A" w:rsidRPr="006437A9">
        <w:rPr>
          <w:bCs/>
        </w:rPr>
        <w:t>negotiation strategies in EFL remote learning interactions</w:t>
      </w:r>
      <w:r w:rsidR="001F4BF8" w:rsidRPr="006437A9">
        <w:rPr>
          <w:bCs/>
        </w:rPr>
        <w:t xml:space="preserve">. </w:t>
      </w:r>
      <w:r w:rsidRPr="006437A9">
        <w:t xml:space="preserve"> </w:t>
      </w:r>
    </w:p>
    <w:p w14:paraId="6B670A7D" w14:textId="77777777" w:rsidR="006D4767" w:rsidRPr="006437A9" w:rsidRDefault="00BD414B" w:rsidP="00B22470">
      <w:pPr>
        <w:pStyle w:val="ListParagraph"/>
        <w:numPr>
          <w:ilvl w:val="2"/>
          <w:numId w:val="4"/>
        </w:numPr>
        <w:spacing w:before="100" w:beforeAutospacing="1" w:after="100" w:afterAutospacing="1" w:line="480" w:lineRule="auto"/>
        <w:ind w:left="284" w:firstLine="142"/>
        <w:jc w:val="both"/>
      </w:pPr>
      <w:r w:rsidRPr="006437A9">
        <w:t xml:space="preserve">To </w:t>
      </w:r>
      <w:r w:rsidRPr="006437A9">
        <w:rPr>
          <w:bCs/>
        </w:rPr>
        <w:t xml:space="preserve">explore the ramification </w:t>
      </w:r>
      <w:r w:rsidRPr="006437A9">
        <w:t xml:space="preserve">of these strategies in the implementation of </w:t>
      </w:r>
    </w:p>
    <w:p w14:paraId="43560AD0" w14:textId="14281BF9" w:rsidR="00361B49" w:rsidRPr="006437A9" w:rsidRDefault="006D4767" w:rsidP="006B2170">
      <w:pPr>
        <w:pStyle w:val="ListParagraph"/>
        <w:spacing w:before="100" w:beforeAutospacing="1" w:after="100" w:afterAutospacing="1" w:line="480" w:lineRule="auto"/>
        <w:ind w:left="709" w:hanging="283"/>
        <w:jc w:val="both"/>
      </w:pPr>
      <w:r w:rsidRPr="006437A9">
        <w:t xml:space="preserve">     </w:t>
      </w:r>
      <w:r w:rsidR="00BD414B" w:rsidRPr="006437A9">
        <w:t xml:space="preserve">English learning </w:t>
      </w:r>
      <w:r w:rsidR="00F719C2" w:rsidRPr="006437A9">
        <w:t xml:space="preserve">conducted </w:t>
      </w:r>
      <w:r w:rsidR="003066E7" w:rsidRPr="006437A9">
        <w:t>remotely</w:t>
      </w:r>
      <w:r w:rsidR="00BD414B" w:rsidRPr="006437A9">
        <w:t>.</w:t>
      </w:r>
    </w:p>
    <w:p w14:paraId="7D75686C" w14:textId="079E1F87" w:rsidR="0050617A" w:rsidRPr="006437A9" w:rsidRDefault="00361B49" w:rsidP="00B22470">
      <w:pPr>
        <w:pStyle w:val="ListParagraph"/>
        <w:numPr>
          <w:ilvl w:val="2"/>
          <w:numId w:val="4"/>
        </w:numPr>
        <w:spacing w:before="100" w:beforeAutospacing="1" w:after="100" w:afterAutospacing="1" w:line="480" w:lineRule="auto"/>
        <w:ind w:left="284" w:firstLine="142"/>
        <w:jc w:val="both"/>
      </w:pPr>
      <w:r w:rsidRPr="006437A9">
        <w:t xml:space="preserve">To construct </w:t>
      </w:r>
      <w:r w:rsidR="00FC3776" w:rsidRPr="006437A9">
        <w:t xml:space="preserve">an </w:t>
      </w:r>
      <w:r w:rsidRPr="006437A9">
        <w:t>understanding</w:t>
      </w:r>
      <w:r w:rsidR="00486B67" w:rsidRPr="006437A9">
        <w:t xml:space="preserve"> of</w:t>
      </w:r>
      <w:r w:rsidRPr="006437A9">
        <w:t xml:space="preserve"> </w:t>
      </w:r>
      <w:r w:rsidR="0050617A" w:rsidRPr="006437A9">
        <w:t xml:space="preserve">how </w:t>
      </w:r>
      <w:r w:rsidRPr="006437A9">
        <w:t xml:space="preserve">translingual practices </w:t>
      </w:r>
      <w:r w:rsidR="0050617A" w:rsidRPr="006437A9">
        <w:t xml:space="preserve">in EFL remote   </w:t>
      </w:r>
    </w:p>
    <w:p w14:paraId="4ABA4286" w14:textId="50138E36" w:rsidR="0050617A" w:rsidRPr="006437A9" w:rsidRDefault="0050617A" w:rsidP="0050617A">
      <w:pPr>
        <w:pStyle w:val="ListParagraph"/>
        <w:spacing w:before="100" w:beforeAutospacing="1" w:after="100" w:afterAutospacing="1" w:line="480" w:lineRule="auto"/>
        <w:ind w:left="709" w:hanging="283"/>
        <w:jc w:val="both"/>
      </w:pPr>
      <w:r w:rsidRPr="006437A9">
        <w:t xml:space="preserve">     learning </w:t>
      </w:r>
      <w:r w:rsidR="00FA44E1">
        <w:t>was</w:t>
      </w:r>
      <w:r w:rsidRPr="006437A9">
        <w:t xml:space="preserve"> produced in relation to the way a virtual classroom was       managed.</w:t>
      </w:r>
    </w:p>
    <w:p w14:paraId="2FA9523F" w14:textId="2D3D03E1" w:rsidR="00714B72" w:rsidRPr="006437A9" w:rsidRDefault="00BA5F96" w:rsidP="006B2170">
      <w:pPr>
        <w:spacing w:line="480" w:lineRule="auto"/>
        <w:ind w:hanging="567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>1.4</w:t>
      </w:r>
      <w:r w:rsidR="00AD5553" w:rsidRPr="006437A9">
        <w:rPr>
          <w:b/>
          <w:color w:val="000000" w:themeColor="text1"/>
        </w:rPr>
        <w:t>.</w:t>
      </w:r>
      <w:r w:rsidRPr="006437A9">
        <w:rPr>
          <w:b/>
          <w:color w:val="000000" w:themeColor="text1"/>
        </w:rPr>
        <w:t xml:space="preserve"> </w:t>
      </w:r>
      <w:r w:rsidR="000A33B3" w:rsidRPr="006437A9">
        <w:rPr>
          <w:b/>
          <w:color w:val="000000" w:themeColor="text1"/>
        </w:rPr>
        <w:t>Significa</w:t>
      </w:r>
      <w:r w:rsidRPr="006437A9">
        <w:rPr>
          <w:b/>
          <w:color w:val="000000" w:themeColor="text1"/>
        </w:rPr>
        <w:t>nce</w:t>
      </w:r>
      <w:r w:rsidR="000A33B3" w:rsidRPr="006437A9">
        <w:rPr>
          <w:b/>
          <w:color w:val="000000" w:themeColor="text1"/>
        </w:rPr>
        <w:t xml:space="preserve"> of</w:t>
      </w:r>
      <w:r w:rsidRPr="006437A9">
        <w:rPr>
          <w:b/>
          <w:color w:val="000000" w:themeColor="text1"/>
        </w:rPr>
        <w:t xml:space="preserve"> the</w:t>
      </w:r>
      <w:r w:rsidR="000A33B3" w:rsidRPr="006437A9">
        <w:rPr>
          <w:b/>
          <w:color w:val="000000" w:themeColor="text1"/>
        </w:rPr>
        <w:t xml:space="preserve"> </w:t>
      </w:r>
      <w:r w:rsidRPr="006437A9">
        <w:rPr>
          <w:b/>
          <w:color w:val="000000" w:themeColor="text1"/>
        </w:rPr>
        <w:t>S</w:t>
      </w:r>
      <w:r w:rsidR="000A33B3" w:rsidRPr="006437A9">
        <w:rPr>
          <w:b/>
          <w:color w:val="000000" w:themeColor="text1"/>
        </w:rPr>
        <w:t xml:space="preserve">tudy </w:t>
      </w:r>
    </w:p>
    <w:p w14:paraId="64B702E0" w14:textId="123F5AF9" w:rsidR="00F2515B" w:rsidRPr="006437A9" w:rsidRDefault="002555D7" w:rsidP="006B2170">
      <w:pPr>
        <w:pStyle w:val="NormalWeb"/>
        <w:tabs>
          <w:tab w:val="left" w:pos="426"/>
        </w:tabs>
        <w:spacing w:before="0" w:beforeAutospacing="0" w:after="0" w:afterAutospacing="0" w:line="480" w:lineRule="auto"/>
        <w:jc w:val="both"/>
        <w:rPr>
          <w:lang w:val="en"/>
        </w:rPr>
      </w:pPr>
      <w:bookmarkStart w:id="0" w:name="_Hlk227318432"/>
      <w:r>
        <w:rPr>
          <w:color w:val="000000" w:themeColor="text1"/>
        </w:rPr>
        <w:t xml:space="preserve">Explain how your study </w:t>
      </w:r>
      <w:proofErr w:type="gramStart"/>
      <w:r>
        <w:rPr>
          <w:color w:val="000000" w:themeColor="text1"/>
        </w:rPr>
        <w:t>contribute</w:t>
      </w:r>
      <w:proofErr w:type="gramEnd"/>
      <w:r>
        <w:rPr>
          <w:color w:val="000000" w:themeColor="text1"/>
        </w:rPr>
        <w:t xml:space="preserve"> to the body of the knowledge</w:t>
      </w:r>
      <w:r w:rsidR="005F04E4">
        <w:rPr>
          <w:color w:val="000000" w:themeColor="text1"/>
        </w:rPr>
        <w:t xml:space="preserve"> relevant to the domain of your topic.</w:t>
      </w:r>
      <w:bookmarkEnd w:id="0"/>
    </w:p>
    <w:p w14:paraId="60D4B1B9" w14:textId="185E1F20" w:rsidR="007073A0" w:rsidRPr="006437A9" w:rsidRDefault="00C54F97" w:rsidP="006B2170">
      <w:pPr>
        <w:pStyle w:val="NormalWeb"/>
        <w:spacing w:before="0" w:beforeAutospacing="0" w:after="0" w:afterAutospacing="0" w:line="480" w:lineRule="auto"/>
        <w:ind w:left="-284" w:hanging="142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>1.5. Scope of the study</w:t>
      </w:r>
    </w:p>
    <w:p w14:paraId="03B16C1C" w14:textId="2975CD59" w:rsidR="00AD5553" w:rsidRPr="006437A9" w:rsidRDefault="006B2170" w:rsidP="006B2170">
      <w:pPr>
        <w:pStyle w:val="NormalWeb"/>
        <w:tabs>
          <w:tab w:val="left" w:pos="567"/>
        </w:tabs>
        <w:spacing w:before="0" w:beforeAutospacing="0" w:after="0" w:afterAutospacing="0" w:line="480" w:lineRule="auto"/>
        <w:ind w:hanging="426"/>
        <w:jc w:val="both"/>
        <w:rPr>
          <w:color w:val="000000" w:themeColor="text1"/>
        </w:rPr>
      </w:pPr>
      <w:r w:rsidRPr="006437A9">
        <w:rPr>
          <w:color w:val="000000" w:themeColor="text1"/>
        </w:rPr>
        <w:lastRenderedPageBreak/>
        <w:tab/>
      </w:r>
      <w:r w:rsidR="00320906" w:rsidRPr="006437A9">
        <w:rPr>
          <w:color w:val="000000" w:themeColor="text1"/>
        </w:rPr>
        <w:t>T</w:t>
      </w:r>
      <w:r w:rsidR="000D73B2" w:rsidRPr="006437A9">
        <w:rPr>
          <w:color w:val="000000" w:themeColor="text1"/>
        </w:rPr>
        <w:t>his study mainly focuse</w:t>
      </w:r>
      <w:r w:rsidR="00E376ED" w:rsidRPr="006437A9">
        <w:rPr>
          <w:color w:val="000000" w:themeColor="text1"/>
        </w:rPr>
        <w:t>d</w:t>
      </w:r>
      <w:r w:rsidR="000D73B2" w:rsidRPr="006437A9">
        <w:rPr>
          <w:color w:val="000000" w:themeColor="text1"/>
        </w:rPr>
        <w:t xml:space="preserve"> on </w:t>
      </w:r>
      <w:r w:rsidR="00C3788A">
        <w:rPr>
          <w:color w:val="000000" w:themeColor="text1"/>
        </w:rPr>
        <w:t xml:space="preserve">………X (specific investigation foci and </w:t>
      </w:r>
      <w:proofErr w:type="gramStart"/>
      <w:r w:rsidR="00C3788A">
        <w:rPr>
          <w:color w:val="000000" w:themeColor="text1"/>
        </w:rPr>
        <w:t>goals)…</w:t>
      </w:r>
      <w:proofErr w:type="gramEnd"/>
      <w:r w:rsidR="00C3788A">
        <w:rPr>
          <w:color w:val="000000" w:themeColor="text1"/>
        </w:rPr>
        <w:t>……. in (specific context).</w:t>
      </w:r>
    </w:p>
    <w:p w14:paraId="0CDC4C40" w14:textId="77777777" w:rsidR="002A4DD7" w:rsidRPr="006437A9" w:rsidRDefault="002A4DD7" w:rsidP="002A4DD7">
      <w:pPr>
        <w:pStyle w:val="NormalWeb"/>
        <w:tabs>
          <w:tab w:val="left" w:pos="284"/>
          <w:tab w:val="left" w:pos="567"/>
        </w:tabs>
        <w:spacing w:before="0" w:beforeAutospacing="0" w:after="0" w:afterAutospacing="0"/>
        <w:ind w:left="426"/>
        <w:jc w:val="both"/>
        <w:rPr>
          <w:color w:val="000000" w:themeColor="text1"/>
        </w:rPr>
      </w:pPr>
    </w:p>
    <w:p w14:paraId="6307D79A" w14:textId="0FD44039" w:rsidR="00C54F97" w:rsidRPr="006437A9" w:rsidRDefault="00C54F97" w:rsidP="006B2170">
      <w:pPr>
        <w:pStyle w:val="NormalWeb"/>
        <w:spacing w:before="0" w:beforeAutospacing="0" w:after="0" w:afterAutospacing="0" w:line="480" w:lineRule="auto"/>
        <w:ind w:hanging="426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 xml:space="preserve">1.6.  Definition of terms </w:t>
      </w:r>
      <w:r w:rsidR="00C3788A">
        <w:rPr>
          <w:b/>
          <w:color w:val="000000" w:themeColor="text1"/>
        </w:rPr>
        <w:t>(</w:t>
      </w:r>
      <w:r w:rsidR="00C3788A" w:rsidRPr="00C3788A">
        <w:rPr>
          <w:b/>
          <w:color w:val="000000" w:themeColor="text1"/>
          <w:highlight w:val="yellow"/>
        </w:rPr>
        <w:t>key concepts you stated in the research questions</w:t>
      </w:r>
      <w:r w:rsidR="00C3788A">
        <w:rPr>
          <w:b/>
          <w:color w:val="000000" w:themeColor="text1"/>
        </w:rPr>
        <w:t xml:space="preserve"> </w:t>
      </w:r>
      <w:r w:rsidR="00C3788A" w:rsidRPr="00C3788A">
        <w:rPr>
          <w:b/>
          <w:color w:val="000000" w:themeColor="text1"/>
          <w:highlight w:val="yellow"/>
        </w:rPr>
        <w:t>and other interconnected aspects with the concepts you cover in your study</w:t>
      </w:r>
      <w:r w:rsidR="00C3788A">
        <w:rPr>
          <w:b/>
          <w:color w:val="000000" w:themeColor="text1"/>
        </w:rPr>
        <w:t>)</w:t>
      </w:r>
    </w:p>
    <w:p w14:paraId="41C71105" w14:textId="39D5B891" w:rsidR="000B3967" w:rsidRPr="006437A9" w:rsidRDefault="000B3967" w:rsidP="006B2170">
      <w:pPr>
        <w:pStyle w:val="NormalWeb"/>
        <w:spacing w:before="0" w:beforeAutospacing="0" w:after="0" w:afterAutospacing="0" w:line="480" w:lineRule="auto"/>
        <w:jc w:val="both"/>
        <w:rPr>
          <w:color w:val="000000" w:themeColor="text1"/>
        </w:rPr>
      </w:pPr>
      <w:r w:rsidRPr="006437A9">
        <w:rPr>
          <w:color w:val="000000" w:themeColor="text1"/>
        </w:rPr>
        <w:t xml:space="preserve">Below </w:t>
      </w:r>
      <w:r w:rsidR="00A61D44" w:rsidRPr="006437A9">
        <w:rPr>
          <w:color w:val="000000" w:themeColor="text1"/>
        </w:rPr>
        <w:t>is</w:t>
      </w:r>
      <w:r w:rsidRPr="006437A9">
        <w:rPr>
          <w:color w:val="000000" w:themeColor="text1"/>
        </w:rPr>
        <w:t xml:space="preserve"> some definition of terms </w:t>
      </w:r>
      <w:r w:rsidR="00320906" w:rsidRPr="006437A9">
        <w:rPr>
          <w:color w:val="000000" w:themeColor="text1"/>
        </w:rPr>
        <w:t>primari</w:t>
      </w:r>
      <w:r w:rsidRPr="006437A9">
        <w:rPr>
          <w:color w:val="000000" w:themeColor="text1"/>
        </w:rPr>
        <w:t xml:space="preserve">ly used in this research study: </w:t>
      </w:r>
    </w:p>
    <w:p w14:paraId="4E9BB113" w14:textId="575AA963" w:rsidR="00A60232" w:rsidRPr="00C3788A" w:rsidRDefault="005114F0" w:rsidP="00C3788A">
      <w:pPr>
        <w:pStyle w:val="NormalWeb"/>
        <w:numPr>
          <w:ilvl w:val="0"/>
          <w:numId w:val="11"/>
        </w:numPr>
        <w:tabs>
          <w:tab w:val="left" w:pos="1134"/>
        </w:tabs>
        <w:spacing w:before="0" w:beforeAutospacing="0" w:after="0" w:afterAutospacing="0" w:line="480" w:lineRule="auto"/>
        <w:ind w:left="284" w:hanging="284"/>
        <w:jc w:val="both"/>
        <w:rPr>
          <w:color w:val="333333"/>
        </w:rPr>
      </w:pPr>
      <w:r w:rsidRPr="006437A9">
        <w:rPr>
          <w:color w:val="000000" w:themeColor="text1"/>
        </w:rPr>
        <w:t>Translanguaging:</w:t>
      </w:r>
      <w:r w:rsidR="004E726A" w:rsidRPr="006437A9">
        <w:rPr>
          <w:color w:val="000000" w:themeColor="text1"/>
        </w:rPr>
        <w:t xml:space="preserve"> </w:t>
      </w:r>
      <w:r w:rsidR="00C3788A">
        <w:rPr>
          <w:color w:val="000000" w:themeColor="text1"/>
        </w:rPr>
        <w:t>……………….</w:t>
      </w:r>
    </w:p>
    <w:p w14:paraId="2BBD994B" w14:textId="3E0DE5CA" w:rsidR="00C3788A" w:rsidRPr="006437A9" w:rsidRDefault="00C3788A" w:rsidP="00C3788A">
      <w:pPr>
        <w:pStyle w:val="NormalWeb"/>
        <w:numPr>
          <w:ilvl w:val="0"/>
          <w:numId w:val="11"/>
        </w:numPr>
        <w:tabs>
          <w:tab w:val="left" w:pos="1134"/>
        </w:tabs>
        <w:spacing w:before="0" w:beforeAutospacing="0" w:after="0" w:afterAutospacing="0" w:line="480" w:lineRule="auto"/>
        <w:ind w:left="284" w:hanging="284"/>
        <w:jc w:val="both"/>
        <w:rPr>
          <w:color w:val="333333"/>
        </w:rPr>
      </w:pPr>
      <w:r>
        <w:rPr>
          <w:color w:val="000000" w:themeColor="text1"/>
        </w:rPr>
        <w:t xml:space="preserve"> XXXX: ……………………….</w:t>
      </w:r>
    </w:p>
    <w:p w14:paraId="3AA7E99E" w14:textId="44FE6BE9" w:rsidR="00BA5F96" w:rsidRPr="006437A9" w:rsidRDefault="00BA5F96" w:rsidP="009D1BE5">
      <w:pPr>
        <w:spacing w:line="480" w:lineRule="auto"/>
        <w:jc w:val="center"/>
        <w:rPr>
          <w:b/>
          <w:bCs/>
        </w:rPr>
      </w:pPr>
      <w:r w:rsidRPr="006437A9">
        <w:rPr>
          <w:b/>
          <w:bCs/>
        </w:rPr>
        <w:br w:type="page"/>
      </w:r>
      <w:r w:rsidRPr="006437A9">
        <w:rPr>
          <w:b/>
          <w:bCs/>
        </w:rPr>
        <w:lastRenderedPageBreak/>
        <w:t>CHAPTER II</w:t>
      </w:r>
    </w:p>
    <w:p w14:paraId="2D8E2ECB" w14:textId="07E6AFE5" w:rsidR="003A1297" w:rsidRPr="006437A9" w:rsidRDefault="00D26799" w:rsidP="008548EB">
      <w:pPr>
        <w:spacing w:line="360" w:lineRule="auto"/>
        <w:jc w:val="center"/>
        <w:rPr>
          <w:b/>
          <w:bCs/>
        </w:rPr>
      </w:pPr>
      <w:r w:rsidRPr="006437A9">
        <w:rPr>
          <w:b/>
          <w:bCs/>
        </w:rPr>
        <w:t>LITERATURE REVIEW</w:t>
      </w:r>
      <w:r w:rsidR="004008D3" w:rsidRPr="006437A9">
        <w:rPr>
          <w:b/>
          <w:bCs/>
        </w:rPr>
        <w:t xml:space="preserve"> &amp; THEORETICAL FRAMEWORK</w:t>
      </w:r>
    </w:p>
    <w:p w14:paraId="55FD4DEB" w14:textId="77777777" w:rsidR="002A4DD7" w:rsidRPr="006437A9" w:rsidRDefault="002A4DD7" w:rsidP="008548EB">
      <w:pPr>
        <w:spacing w:line="360" w:lineRule="auto"/>
        <w:jc w:val="center"/>
        <w:rPr>
          <w:b/>
          <w:bCs/>
        </w:rPr>
      </w:pPr>
    </w:p>
    <w:p w14:paraId="7F3FBA2B" w14:textId="50AE6262" w:rsidR="000B49B2" w:rsidRPr="006437A9" w:rsidRDefault="00B255C3" w:rsidP="006B2170">
      <w:pPr>
        <w:tabs>
          <w:tab w:val="left" w:pos="426"/>
          <w:tab w:val="left" w:pos="567"/>
        </w:tabs>
        <w:spacing w:line="480" w:lineRule="auto"/>
        <w:jc w:val="both"/>
        <w:rPr>
          <w:bCs/>
        </w:rPr>
      </w:pPr>
      <w:r w:rsidRPr="006437A9">
        <w:rPr>
          <w:bCs/>
        </w:rPr>
        <w:t xml:space="preserve">This chapter </w:t>
      </w:r>
      <w:r w:rsidR="006613FC" w:rsidRPr="006437A9">
        <w:rPr>
          <w:bCs/>
        </w:rPr>
        <w:t>addresses</w:t>
      </w:r>
      <w:r w:rsidRPr="006437A9">
        <w:rPr>
          <w:bCs/>
        </w:rPr>
        <w:t xml:space="preserve"> </w:t>
      </w:r>
      <w:r w:rsidR="00D42FCE" w:rsidRPr="006437A9">
        <w:rPr>
          <w:bCs/>
        </w:rPr>
        <w:t xml:space="preserve">the </w:t>
      </w:r>
      <w:r w:rsidRPr="006437A9">
        <w:rPr>
          <w:bCs/>
        </w:rPr>
        <w:t xml:space="preserve">literature review </w:t>
      </w:r>
      <w:r w:rsidR="004008D3" w:rsidRPr="006437A9">
        <w:rPr>
          <w:bCs/>
        </w:rPr>
        <w:t xml:space="preserve">and </w:t>
      </w:r>
      <w:r w:rsidR="006613FC" w:rsidRPr="006437A9">
        <w:rPr>
          <w:bCs/>
        </w:rPr>
        <w:t>conceptua</w:t>
      </w:r>
      <w:r w:rsidR="004008D3" w:rsidRPr="006437A9">
        <w:rPr>
          <w:bCs/>
        </w:rPr>
        <w:t xml:space="preserve">l framework </w:t>
      </w:r>
      <w:r w:rsidRPr="006437A9">
        <w:rPr>
          <w:bCs/>
        </w:rPr>
        <w:t xml:space="preserve">that </w:t>
      </w:r>
      <w:r w:rsidR="00ED1E30">
        <w:rPr>
          <w:bCs/>
        </w:rPr>
        <w:t>inform you to understand, design your research, and analyse your data……</w:t>
      </w:r>
      <w:proofErr w:type="gramStart"/>
      <w:r w:rsidR="00ED1E30">
        <w:rPr>
          <w:bCs/>
        </w:rPr>
        <w:t>…..</w:t>
      </w:r>
      <w:proofErr w:type="gramEnd"/>
    </w:p>
    <w:p w14:paraId="170A263F" w14:textId="6FF70153" w:rsidR="00E44B61" w:rsidRPr="006437A9" w:rsidRDefault="00E44B61" w:rsidP="000B51DC">
      <w:pPr>
        <w:spacing w:line="480" w:lineRule="auto"/>
        <w:ind w:left="426" w:hanging="852"/>
        <w:jc w:val="both"/>
        <w:rPr>
          <w:b/>
          <w:bCs/>
        </w:rPr>
      </w:pPr>
      <w:r w:rsidRPr="006437A9">
        <w:rPr>
          <w:b/>
          <w:bCs/>
        </w:rPr>
        <w:t>2.</w:t>
      </w:r>
      <w:r w:rsidR="00900817" w:rsidRPr="006437A9">
        <w:rPr>
          <w:b/>
          <w:bCs/>
        </w:rPr>
        <w:t>1</w:t>
      </w:r>
      <w:r w:rsidR="00AD5553" w:rsidRPr="006437A9">
        <w:rPr>
          <w:b/>
          <w:bCs/>
        </w:rPr>
        <w:t>.</w:t>
      </w:r>
      <w:r w:rsidRPr="006437A9">
        <w:rPr>
          <w:b/>
          <w:bCs/>
        </w:rPr>
        <w:t xml:space="preserve"> </w:t>
      </w:r>
      <w:r w:rsidR="00ED1E30">
        <w:rPr>
          <w:b/>
          <w:bCs/>
        </w:rPr>
        <w:t>Sub-section</w:t>
      </w:r>
      <w:proofErr w:type="gramStart"/>
      <w:r w:rsidR="00ED1E30">
        <w:rPr>
          <w:b/>
          <w:bCs/>
        </w:rPr>
        <w:t>…..</w:t>
      </w:r>
      <w:proofErr w:type="gramEnd"/>
    </w:p>
    <w:p w14:paraId="17C3B186" w14:textId="17FC77AC" w:rsidR="003A1297" w:rsidRPr="006437A9" w:rsidRDefault="00E44B61" w:rsidP="008B7D39">
      <w:pPr>
        <w:spacing w:line="480" w:lineRule="auto"/>
        <w:jc w:val="both"/>
        <w:rPr>
          <w:bCs/>
        </w:rPr>
      </w:pPr>
      <w:r w:rsidRPr="006437A9">
        <w:rPr>
          <w:bCs/>
        </w:rPr>
        <w:t xml:space="preserve">This section covers </w:t>
      </w:r>
      <w:r w:rsidR="00325FB3">
        <w:rPr>
          <w:bCs/>
        </w:rPr>
        <w:t>………………</w:t>
      </w:r>
      <w:proofErr w:type="gramStart"/>
      <w:r w:rsidR="00325FB3">
        <w:rPr>
          <w:bCs/>
        </w:rPr>
        <w:t>…..</w:t>
      </w:r>
      <w:proofErr w:type="gramEnd"/>
    </w:p>
    <w:p w14:paraId="1678167E" w14:textId="77777777" w:rsidR="003A1297" w:rsidRPr="006437A9" w:rsidRDefault="003A1297" w:rsidP="002A4DD7">
      <w:pPr>
        <w:jc w:val="both"/>
        <w:rPr>
          <w:bCs/>
        </w:rPr>
      </w:pPr>
    </w:p>
    <w:p w14:paraId="6BD61151" w14:textId="1B0481C3" w:rsidR="00446747" w:rsidRPr="006437A9" w:rsidRDefault="00BB6E80" w:rsidP="00445A58">
      <w:pPr>
        <w:pStyle w:val="NormalWeb"/>
        <w:tabs>
          <w:tab w:val="left" w:pos="851"/>
          <w:tab w:val="left" w:pos="993"/>
        </w:tabs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>2.</w:t>
      </w:r>
      <w:r w:rsidR="006B2170" w:rsidRPr="006437A9">
        <w:rPr>
          <w:b/>
          <w:color w:val="000000" w:themeColor="text1"/>
        </w:rPr>
        <w:t>1</w:t>
      </w:r>
      <w:r w:rsidRPr="006437A9">
        <w:rPr>
          <w:b/>
          <w:color w:val="000000" w:themeColor="text1"/>
        </w:rPr>
        <w:t>.</w:t>
      </w:r>
      <w:r w:rsidR="00187FEF" w:rsidRPr="006437A9">
        <w:rPr>
          <w:b/>
          <w:color w:val="000000" w:themeColor="text1"/>
        </w:rPr>
        <w:t>1.</w:t>
      </w:r>
      <w:r w:rsidRPr="006437A9">
        <w:rPr>
          <w:b/>
          <w:color w:val="000000" w:themeColor="text1"/>
        </w:rPr>
        <w:t xml:space="preserve"> </w:t>
      </w:r>
      <w:r w:rsidR="00325FB3">
        <w:rPr>
          <w:b/>
          <w:color w:val="000000" w:themeColor="text1"/>
        </w:rPr>
        <w:t>Sub-section………</w:t>
      </w:r>
    </w:p>
    <w:p w14:paraId="4B1EB218" w14:textId="07832312" w:rsidR="00445A58" w:rsidRPr="006437A9" w:rsidRDefault="00325FB3" w:rsidP="00E26159">
      <w:pPr>
        <w:pStyle w:val="NormalWeb"/>
        <w:spacing w:before="0" w:beforeAutospacing="0" w:after="0" w:afterAutospacing="0" w:line="480" w:lineRule="auto"/>
        <w:jc w:val="both"/>
        <w:rPr>
          <w:iCs/>
        </w:rPr>
      </w:pPr>
      <w:r>
        <w:rPr>
          <w:iCs/>
        </w:rPr>
        <w:t>……………………………………………..</w:t>
      </w:r>
    </w:p>
    <w:p w14:paraId="060573F5" w14:textId="2DFE1C39" w:rsidR="007252A1" w:rsidRPr="008D4A4D" w:rsidRDefault="007252A1" w:rsidP="00380647">
      <w:pPr>
        <w:pStyle w:val="NormalWeb"/>
        <w:spacing w:before="0" w:beforeAutospacing="0" w:after="0" w:afterAutospacing="0"/>
        <w:jc w:val="center"/>
      </w:pPr>
      <w:r w:rsidRPr="008D4A4D">
        <w:t xml:space="preserve">Table </w:t>
      </w:r>
      <w:r w:rsidR="00FF7A58" w:rsidRPr="008D4A4D">
        <w:t>2.</w:t>
      </w:r>
      <w:r w:rsidRPr="008D4A4D">
        <w:t>1</w:t>
      </w:r>
    </w:p>
    <w:p w14:paraId="047E8677" w14:textId="5B822AF5" w:rsidR="007252A1" w:rsidRPr="008D4A4D" w:rsidRDefault="007252A1" w:rsidP="00380647">
      <w:pPr>
        <w:pStyle w:val="NormalWeb"/>
        <w:spacing w:before="0" w:beforeAutospacing="0" w:after="0" w:afterAutospacing="0"/>
        <w:jc w:val="center"/>
      </w:pPr>
      <w:r w:rsidRPr="008D4A4D">
        <w:t>Translingual Negotiation Strategies</w:t>
      </w:r>
    </w:p>
    <w:p w14:paraId="03F86A70" w14:textId="59977F86" w:rsidR="007252A1" w:rsidRPr="008D4A4D" w:rsidRDefault="007252A1" w:rsidP="00FF7A58">
      <w:pPr>
        <w:pStyle w:val="NormalWeb"/>
        <w:spacing w:before="0" w:beforeAutospacing="0" w:after="0" w:afterAutospacing="0"/>
        <w:jc w:val="center"/>
      </w:pPr>
      <w:r w:rsidRPr="008D4A4D">
        <w:t xml:space="preserve">(Macro and Micro)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1"/>
        <w:gridCol w:w="2136"/>
        <w:gridCol w:w="5274"/>
      </w:tblGrid>
      <w:tr w:rsidR="008D4A4D" w:rsidRPr="008D4A4D" w14:paraId="66F8965E" w14:textId="77777777" w:rsidTr="00380647">
        <w:tc>
          <w:tcPr>
            <w:tcW w:w="511" w:type="dxa"/>
            <w:shd w:val="pct10" w:color="auto" w:fill="auto"/>
          </w:tcPr>
          <w:p w14:paraId="005FFBD3" w14:textId="45639B11" w:rsidR="00C71D66" w:rsidRPr="008D4A4D" w:rsidRDefault="00C71D66" w:rsidP="00A20260">
            <w:pPr>
              <w:pStyle w:val="NormalWeb"/>
            </w:pPr>
            <w:r w:rsidRPr="008D4A4D">
              <w:t>No</w:t>
            </w:r>
          </w:p>
        </w:tc>
        <w:tc>
          <w:tcPr>
            <w:tcW w:w="2136" w:type="dxa"/>
            <w:shd w:val="pct10" w:color="auto" w:fill="auto"/>
          </w:tcPr>
          <w:p w14:paraId="7D4C8D43" w14:textId="5A206EA7" w:rsidR="00C71D66" w:rsidRPr="008D4A4D" w:rsidRDefault="00C71D66" w:rsidP="00A20260">
            <w:pPr>
              <w:pStyle w:val="NormalWeb"/>
            </w:pPr>
            <w:r w:rsidRPr="008D4A4D">
              <w:t>Macro Stra</w:t>
            </w:r>
            <w:r w:rsidR="00380647" w:rsidRPr="008D4A4D">
              <w:t>teg</w:t>
            </w:r>
            <w:r w:rsidRPr="008D4A4D">
              <w:t>i</w:t>
            </w:r>
            <w:r w:rsidR="00380647" w:rsidRPr="008D4A4D">
              <w:t>e</w:t>
            </w:r>
            <w:r w:rsidRPr="008D4A4D">
              <w:t>s</w:t>
            </w:r>
          </w:p>
        </w:tc>
        <w:tc>
          <w:tcPr>
            <w:tcW w:w="5274" w:type="dxa"/>
            <w:shd w:val="pct10" w:color="auto" w:fill="auto"/>
          </w:tcPr>
          <w:p w14:paraId="7CD44BB5" w14:textId="7017E4C6" w:rsidR="00C71D66" w:rsidRPr="008D4A4D" w:rsidRDefault="00C71D66" w:rsidP="00A20260">
            <w:pPr>
              <w:pStyle w:val="NormalWeb"/>
              <w:jc w:val="center"/>
            </w:pPr>
            <w:r w:rsidRPr="008D4A4D">
              <w:t>Micro Strategies</w:t>
            </w:r>
          </w:p>
        </w:tc>
      </w:tr>
      <w:tr w:rsidR="008D4A4D" w:rsidRPr="008D4A4D" w14:paraId="7C808D7F" w14:textId="77777777" w:rsidTr="00281796">
        <w:trPr>
          <w:trHeight w:val="993"/>
        </w:trPr>
        <w:tc>
          <w:tcPr>
            <w:tcW w:w="511" w:type="dxa"/>
          </w:tcPr>
          <w:p w14:paraId="1333C68E" w14:textId="77777777" w:rsidR="00C71D66" w:rsidRPr="008D4A4D" w:rsidRDefault="00C71D66" w:rsidP="00A20260">
            <w:pPr>
              <w:pStyle w:val="NormalWeb"/>
              <w:jc w:val="center"/>
            </w:pPr>
          </w:p>
          <w:p w14:paraId="0A806557" w14:textId="77777777" w:rsidR="00C71D66" w:rsidRPr="008D4A4D" w:rsidRDefault="00C71D66" w:rsidP="00A20260">
            <w:pPr>
              <w:pStyle w:val="NormalWeb"/>
              <w:jc w:val="center"/>
            </w:pPr>
          </w:p>
          <w:p w14:paraId="69AD8417" w14:textId="4454F679" w:rsidR="00C71D66" w:rsidRPr="008D4A4D" w:rsidRDefault="00C71D66" w:rsidP="00A20260">
            <w:pPr>
              <w:pStyle w:val="NormalWeb"/>
              <w:jc w:val="center"/>
            </w:pPr>
            <w:r w:rsidRPr="008D4A4D">
              <w:t>1</w:t>
            </w:r>
          </w:p>
        </w:tc>
        <w:tc>
          <w:tcPr>
            <w:tcW w:w="2136" w:type="dxa"/>
          </w:tcPr>
          <w:p w14:paraId="431D3AEE" w14:textId="77777777" w:rsidR="00C71D66" w:rsidRPr="008D4A4D" w:rsidRDefault="00C71D66" w:rsidP="00A20260">
            <w:pPr>
              <w:pStyle w:val="NormalWeb"/>
              <w:jc w:val="center"/>
            </w:pPr>
          </w:p>
          <w:p w14:paraId="73A24F07" w14:textId="77777777" w:rsidR="00C71D66" w:rsidRPr="008D4A4D" w:rsidRDefault="00C71D66" w:rsidP="00A20260">
            <w:pPr>
              <w:pStyle w:val="NormalWeb"/>
            </w:pPr>
          </w:p>
          <w:p w14:paraId="40B14E6E" w14:textId="04B37529" w:rsidR="00C71D66" w:rsidRPr="008D4A4D" w:rsidRDefault="00C71D66" w:rsidP="00A20260">
            <w:pPr>
              <w:pStyle w:val="NormalWeb"/>
            </w:pPr>
            <w:proofErr w:type="spellStart"/>
            <w:r w:rsidRPr="008D4A4D">
              <w:t>Envoicing</w:t>
            </w:r>
            <w:proofErr w:type="spellEnd"/>
          </w:p>
        </w:tc>
        <w:tc>
          <w:tcPr>
            <w:tcW w:w="5274" w:type="dxa"/>
          </w:tcPr>
          <w:p w14:paraId="4272E105" w14:textId="6EAC84C7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Approximation</w:t>
            </w:r>
            <w:r w:rsidR="001B3A04" w:rsidRPr="008D4A4D">
              <w:t>, e</w:t>
            </w:r>
            <w:r w:rsidR="003008C2" w:rsidRPr="008D4A4D">
              <w:t>.</w:t>
            </w:r>
            <w:r w:rsidR="001B3A04" w:rsidRPr="008D4A4D">
              <w:t>g.</w:t>
            </w:r>
            <w:r w:rsidR="0068504E" w:rsidRPr="008D4A4D">
              <w:t>,</w:t>
            </w:r>
            <w:r w:rsidR="001B3A04" w:rsidRPr="008D4A4D">
              <w:t xml:space="preserve"> “plate” instead of “bowl”.</w:t>
            </w:r>
            <w:r w:rsidRPr="008D4A4D">
              <w:t xml:space="preserve"> </w:t>
            </w:r>
          </w:p>
          <w:p w14:paraId="0FEF21AA" w14:textId="755315B9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Word coinage</w:t>
            </w:r>
            <w:r w:rsidR="001B3A04" w:rsidRPr="008D4A4D">
              <w:t>, e.g.</w:t>
            </w:r>
            <w:r w:rsidR="0068504E" w:rsidRPr="008D4A4D">
              <w:t>,</w:t>
            </w:r>
            <w:r w:rsidR="001B3A04" w:rsidRPr="008D4A4D">
              <w:t xml:space="preserve"> “handicapped toilet”</w:t>
            </w:r>
          </w:p>
          <w:p w14:paraId="60C2A9E1" w14:textId="58360536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Foreignization</w:t>
            </w:r>
            <w:r w:rsidR="001B3A04" w:rsidRPr="008D4A4D">
              <w:t>, e.g.</w:t>
            </w:r>
            <w:r w:rsidR="0068504E" w:rsidRPr="008D4A4D">
              <w:t>,</w:t>
            </w:r>
            <w:r w:rsidR="001B3A04" w:rsidRPr="008D4A4D">
              <w:t xml:space="preserve"> </w:t>
            </w:r>
            <w:r w:rsidR="008F0108" w:rsidRPr="008D4A4D">
              <w:t>“</w:t>
            </w:r>
            <w:proofErr w:type="spellStart"/>
            <w:r w:rsidR="008F0108" w:rsidRPr="008D4A4D">
              <w:t>kans</w:t>
            </w:r>
            <w:proofErr w:type="spellEnd"/>
            <w:r w:rsidR="001B3A04" w:rsidRPr="008D4A4D">
              <w:t>” for chance”</w:t>
            </w:r>
          </w:p>
          <w:p w14:paraId="7B49413A" w14:textId="63F44D8C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Code</w:t>
            </w:r>
            <w:r w:rsidR="003008C2" w:rsidRPr="008D4A4D">
              <w:t>-</w:t>
            </w:r>
            <w:r w:rsidRPr="008D4A4D">
              <w:t>switching/code</w:t>
            </w:r>
            <w:r w:rsidR="003008C2" w:rsidRPr="008D4A4D">
              <w:t>-</w:t>
            </w:r>
            <w:r w:rsidRPr="008D4A4D">
              <w:t>mixing</w:t>
            </w:r>
            <w:r w:rsidR="001B3A04" w:rsidRPr="008D4A4D">
              <w:t>, e.g.</w:t>
            </w:r>
            <w:r w:rsidR="0068504E" w:rsidRPr="008D4A4D">
              <w:t>,</w:t>
            </w:r>
            <w:r w:rsidR="001B3A04" w:rsidRPr="008D4A4D">
              <w:t xml:space="preserve"> </w:t>
            </w:r>
            <w:r w:rsidR="008F0108" w:rsidRPr="008D4A4D">
              <w:t>“summa</w:t>
            </w:r>
            <w:r w:rsidR="001B3A04" w:rsidRPr="008D4A4D">
              <w:t xml:space="preserve"> cum lude”</w:t>
            </w:r>
          </w:p>
          <w:p w14:paraId="74A08187" w14:textId="54556128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Code meshing</w:t>
            </w:r>
            <w:r w:rsidR="001B3A04" w:rsidRPr="008D4A4D">
              <w:t xml:space="preserve"> e.g.</w:t>
            </w:r>
            <w:r w:rsidR="0068504E" w:rsidRPr="008D4A4D">
              <w:t>,</w:t>
            </w:r>
            <w:r w:rsidR="001B3A04" w:rsidRPr="008D4A4D">
              <w:t xml:space="preserve"> </w:t>
            </w:r>
            <w:r w:rsidR="008F0108" w:rsidRPr="008D4A4D">
              <w:t>“It</w:t>
            </w:r>
            <w:r w:rsidR="001B3A04" w:rsidRPr="008D4A4D">
              <w:t xml:space="preserve"> </w:t>
            </w:r>
            <w:proofErr w:type="spellStart"/>
            <w:r w:rsidR="001B3A04" w:rsidRPr="008D4A4D">
              <w:t>ain’t</w:t>
            </w:r>
            <w:proofErr w:type="spellEnd"/>
            <w:r w:rsidR="001B3A04" w:rsidRPr="008D4A4D">
              <w:t xml:space="preserve"> enough”</w:t>
            </w:r>
          </w:p>
          <w:p w14:paraId="3C5A909D" w14:textId="61736271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Rhetorical tendency</w:t>
            </w:r>
            <w:r w:rsidR="001B3A04" w:rsidRPr="008D4A4D">
              <w:t>, e.g.</w:t>
            </w:r>
            <w:r w:rsidR="0068504E" w:rsidRPr="008D4A4D">
              <w:t>,</w:t>
            </w:r>
            <w:r w:rsidR="00806DA1" w:rsidRPr="008D4A4D">
              <w:t xml:space="preserve"> using </w:t>
            </w:r>
            <w:proofErr w:type="spellStart"/>
            <w:r w:rsidR="00806DA1" w:rsidRPr="008D4A4D">
              <w:t>humo</w:t>
            </w:r>
            <w:r w:rsidR="001B3A04" w:rsidRPr="008D4A4D">
              <w:t>r</w:t>
            </w:r>
            <w:proofErr w:type="spellEnd"/>
          </w:p>
          <w:p w14:paraId="6D1AB743" w14:textId="0D1E8EDF" w:rsidR="00C71D66" w:rsidRPr="008D4A4D" w:rsidRDefault="00C71D66" w:rsidP="00B22470">
            <w:pPr>
              <w:pStyle w:val="NormalWeb"/>
              <w:numPr>
                <w:ilvl w:val="0"/>
                <w:numId w:val="6"/>
              </w:numPr>
              <w:ind w:left="361" w:hanging="284"/>
            </w:pPr>
            <w:r w:rsidRPr="008D4A4D">
              <w:t>Gendered expression</w:t>
            </w:r>
            <w:r w:rsidR="001B3A04" w:rsidRPr="008D4A4D">
              <w:t>, e.g.</w:t>
            </w:r>
            <w:r w:rsidR="0068504E" w:rsidRPr="008D4A4D">
              <w:t>,</w:t>
            </w:r>
            <w:r w:rsidR="001B3A04" w:rsidRPr="008D4A4D">
              <w:t xml:space="preserve"> high involvement for women</w:t>
            </w:r>
          </w:p>
        </w:tc>
      </w:tr>
      <w:tr w:rsidR="008D4A4D" w:rsidRPr="008D4A4D" w14:paraId="6AC2A8CD" w14:textId="77777777" w:rsidTr="00380647">
        <w:tc>
          <w:tcPr>
            <w:tcW w:w="511" w:type="dxa"/>
          </w:tcPr>
          <w:p w14:paraId="34158989" w14:textId="77777777" w:rsidR="001B3A04" w:rsidRPr="008D4A4D" w:rsidRDefault="001B3A04" w:rsidP="00A20260">
            <w:pPr>
              <w:pStyle w:val="NormalWeb"/>
              <w:jc w:val="center"/>
            </w:pPr>
          </w:p>
          <w:p w14:paraId="6AC12D68" w14:textId="669D1AAF" w:rsidR="00C71D66" w:rsidRPr="008D4A4D" w:rsidRDefault="00C71D66" w:rsidP="00A20260">
            <w:pPr>
              <w:pStyle w:val="NormalWeb"/>
              <w:jc w:val="center"/>
            </w:pPr>
            <w:r w:rsidRPr="008D4A4D">
              <w:t>2</w:t>
            </w:r>
          </w:p>
        </w:tc>
        <w:tc>
          <w:tcPr>
            <w:tcW w:w="2136" w:type="dxa"/>
          </w:tcPr>
          <w:p w14:paraId="65BEDFD0" w14:textId="77777777" w:rsidR="001B3A04" w:rsidRPr="008D4A4D" w:rsidRDefault="001B3A04" w:rsidP="00A20260">
            <w:pPr>
              <w:pStyle w:val="NormalWeb"/>
            </w:pPr>
          </w:p>
          <w:p w14:paraId="0FF7DAC2" w14:textId="2335E5D5" w:rsidR="00C71D66" w:rsidRPr="008D4A4D" w:rsidRDefault="00C71D66" w:rsidP="00A20260">
            <w:pPr>
              <w:pStyle w:val="NormalWeb"/>
            </w:pPr>
            <w:r w:rsidRPr="008D4A4D">
              <w:t>Recontextualization</w:t>
            </w:r>
          </w:p>
        </w:tc>
        <w:tc>
          <w:tcPr>
            <w:tcW w:w="5274" w:type="dxa"/>
          </w:tcPr>
          <w:p w14:paraId="7686CB6D" w14:textId="3AF4C249" w:rsidR="00C71D66" w:rsidRPr="008D4A4D" w:rsidRDefault="00C71D66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Man</w:t>
            </w:r>
            <w:r w:rsidR="00B4049F" w:rsidRPr="008D4A4D">
              <w:t>a</w:t>
            </w:r>
            <w:r w:rsidRPr="008D4A4D">
              <w:t>ging topic</w:t>
            </w:r>
            <w:r w:rsidR="00380647" w:rsidRPr="008D4A4D">
              <w:t>, e.g.</w:t>
            </w:r>
            <w:r w:rsidR="0068504E" w:rsidRPr="008D4A4D">
              <w:t>,</w:t>
            </w:r>
            <w:r w:rsidR="00380647" w:rsidRPr="008D4A4D">
              <w:t xml:space="preserve"> “asking age”</w:t>
            </w:r>
          </w:p>
          <w:p w14:paraId="2C37097D" w14:textId="39E9D4B3" w:rsidR="00C71D66" w:rsidRPr="008D4A4D" w:rsidRDefault="00C71D66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Contextualization</w:t>
            </w:r>
            <w:r w:rsidR="00380647" w:rsidRPr="008D4A4D">
              <w:t>, e.g.</w:t>
            </w:r>
            <w:r w:rsidR="0068504E" w:rsidRPr="008D4A4D">
              <w:t>,</w:t>
            </w:r>
            <w:r w:rsidR="00380647" w:rsidRPr="008D4A4D">
              <w:t xml:space="preserve"> “saying greeting”</w:t>
            </w:r>
          </w:p>
          <w:p w14:paraId="5673C1AC" w14:textId="541B10FF" w:rsidR="00C71D66" w:rsidRPr="008D4A4D" w:rsidRDefault="00380647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Accommodation</w:t>
            </w:r>
          </w:p>
          <w:p w14:paraId="3E006B87" w14:textId="5E9F71B7" w:rsidR="00C71D66" w:rsidRPr="008D4A4D" w:rsidRDefault="00C71D66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Using safe talk</w:t>
            </w:r>
            <w:r w:rsidR="00380647" w:rsidRPr="008D4A4D">
              <w:t>, hiding the fact</w:t>
            </w:r>
            <w:r w:rsidR="00806DA1" w:rsidRPr="008D4A4D">
              <w:t>s</w:t>
            </w:r>
            <w:r w:rsidR="00380647" w:rsidRPr="008D4A4D">
              <w:t xml:space="preserve"> to preserve </w:t>
            </w:r>
            <w:r w:rsidR="00806DA1" w:rsidRPr="008D4A4D">
              <w:t xml:space="preserve">the </w:t>
            </w:r>
            <w:r w:rsidR="00380647" w:rsidRPr="008D4A4D">
              <w:t>interlocutor dignity.</w:t>
            </w:r>
          </w:p>
          <w:p w14:paraId="2318DFE1" w14:textId="6CA691FC" w:rsidR="00380647" w:rsidRPr="008D4A4D" w:rsidRDefault="00380647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Crossing, using language variety that belongs to other group</w:t>
            </w:r>
            <w:r w:rsidR="00A56ABC" w:rsidRPr="008D4A4D">
              <w:t>s</w:t>
            </w:r>
            <w:r w:rsidRPr="008D4A4D">
              <w:t>.</w:t>
            </w:r>
          </w:p>
          <w:p w14:paraId="328FEE23" w14:textId="41F66105" w:rsidR="00C71D66" w:rsidRPr="008D4A4D" w:rsidRDefault="00C71D66" w:rsidP="00B22470">
            <w:pPr>
              <w:pStyle w:val="NormalWeb"/>
              <w:numPr>
                <w:ilvl w:val="0"/>
                <w:numId w:val="7"/>
              </w:numPr>
              <w:ind w:left="361" w:hanging="284"/>
            </w:pPr>
            <w:r w:rsidRPr="008D4A4D">
              <w:t>Creating a third space</w:t>
            </w:r>
            <w:r w:rsidR="00380647" w:rsidRPr="008D4A4D">
              <w:t>, s</w:t>
            </w:r>
            <w:r w:rsidR="002001E5" w:rsidRPr="008D4A4D">
              <w:t>a</w:t>
            </w:r>
            <w:r w:rsidR="00255401" w:rsidRPr="008D4A4D">
              <w:t xml:space="preserve">fe </w:t>
            </w:r>
            <w:r w:rsidR="002001E5" w:rsidRPr="008D4A4D">
              <w:t xml:space="preserve">talk with </w:t>
            </w:r>
            <w:r w:rsidR="00A56ABC" w:rsidRPr="008D4A4D">
              <w:t xml:space="preserve">a </w:t>
            </w:r>
            <w:r w:rsidR="002001E5" w:rsidRPr="008D4A4D">
              <w:t>topic to agree</w:t>
            </w:r>
            <w:r w:rsidR="00806DA1" w:rsidRPr="008D4A4D">
              <w:t xml:space="preserve"> on</w:t>
            </w:r>
            <w:r w:rsidR="002001E5" w:rsidRPr="008D4A4D">
              <w:t>.</w:t>
            </w:r>
          </w:p>
        </w:tc>
      </w:tr>
    </w:tbl>
    <w:p w14:paraId="202167AE" w14:textId="77777777" w:rsidR="004B03F2" w:rsidRPr="008D4A4D" w:rsidRDefault="004B03F2" w:rsidP="006B51E6">
      <w:pPr>
        <w:pStyle w:val="NormalWeb"/>
        <w:spacing w:before="0" w:beforeAutospacing="0" w:after="0" w:afterAutospacing="0" w:line="480" w:lineRule="auto"/>
        <w:jc w:val="both"/>
        <w:rPr>
          <w:b/>
        </w:rPr>
      </w:pPr>
    </w:p>
    <w:p w14:paraId="41E002EA" w14:textId="3AC3AD58" w:rsidR="00357534" w:rsidRPr="006437A9" w:rsidRDefault="009B24A5" w:rsidP="00AA0796">
      <w:pPr>
        <w:spacing w:line="480" w:lineRule="auto"/>
        <w:ind w:firstLine="426"/>
        <w:jc w:val="both"/>
      </w:pPr>
      <w:r w:rsidRPr="006437A9">
        <w:lastRenderedPageBreak/>
        <w:t>In some cases</w:t>
      </w:r>
      <w:r w:rsidR="00340342" w:rsidRPr="006437A9">
        <w:t>,</w:t>
      </w:r>
      <w:r w:rsidRPr="006437A9">
        <w:t xml:space="preserve"> the term</w:t>
      </w:r>
      <w:r w:rsidR="008119D2" w:rsidRPr="006437A9">
        <w:t>s</w:t>
      </w:r>
      <w:r w:rsidRPr="006437A9">
        <w:t xml:space="preserve"> code</w:t>
      </w:r>
      <w:r w:rsidR="00340342" w:rsidRPr="006437A9">
        <w:t>-</w:t>
      </w:r>
      <w:r w:rsidRPr="006437A9">
        <w:t>switching and code</w:t>
      </w:r>
      <w:r w:rsidR="00716CFB" w:rsidRPr="006437A9">
        <w:t>-</w:t>
      </w:r>
      <w:r w:rsidRPr="006437A9">
        <w:t>mixing are used as compl</w:t>
      </w:r>
      <w:r w:rsidR="00CE364A">
        <w:t>e</w:t>
      </w:r>
      <w:r w:rsidR="007C334A">
        <w:t>mentary terms;</w:t>
      </w:r>
      <w:r w:rsidRPr="006437A9">
        <w:t xml:space="preserve"> code</w:t>
      </w:r>
      <w:r w:rsidR="00716CFB" w:rsidRPr="006437A9">
        <w:t>-s</w:t>
      </w:r>
      <w:r w:rsidRPr="006437A9">
        <w:t>witching is reserved for language alternation between sentences</w:t>
      </w:r>
      <w:r w:rsidR="00092FDD">
        <w:t>,</w:t>
      </w:r>
      <w:r w:rsidRPr="006437A9">
        <w:t xml:space="preserve"> and codemixing </w:t>
      </w:r>
      <w:r w:rsidR="00716CFB" w:rsidRPr="006437A9">
        <w:t xml:space="preserve">is </w:t>
      </w:r>
      <w:r w:rsidRPr="006437A9">
        <w:t xml:space="preserve">for the language alternation of two languages within a sentence </w:t>
      </w:r>
      <w:r w:rsidRPr="006437A9">
        <w:fldChar w:fldCharType="begin" w:fldLock="1"/>
      </w:r>
      <w:r w:rsidR="00215DC5" w:rsidRPr="006437A9">
        <w:instrText>ADDIN CSL_CITATION {"citationItems":[{"id":"ITEM-1","itemData":{"author":[{"dropping-particle":"","family":"Winford","given":"Donald","non-dropping-particle":"","parse-names":false,"suffix":""}],"id":"ITEM-1","issued":{"date-parts":[["2003"]]},"publisher":"Blackwell Publishing Ltd","publisher-place":"Malden","title":"An introduction to contact linguistics","type":"book"},"uris":["http://www.mendeley.com/documents/?uuid=4d200d9b-3a2f-40c4-bb24-17eb9a9671ce"]}],"mendeley":{"formattedCitation":"(Winford, 2003)","manualFormatting":"(Winford, 2003, p. 105 )","plainTextFormattedCitation":"(Winford, 2003)","previouslyFormattedCitation":"(Winford, 2003)"},"properties":{"noteIndex":0},"schema":"https://github.com/citation-style-language/schema/raw/master/csl-citation.json"}</w:instrText>
      </w:r>
      <w:r w:rsidRPr="006437A9">
        <w:fldChar w:fldCharType="separate"/>
      </w:r>
      <w:r w:rsidRPr="006437A9">
        <w:rPr>
          <w:noProof/>
        </w:rPr>
        <w:t>(Winford, 2003, p. 105 )</w:t>
      </w:r>
      <w:r w:rsidRPr="006437A9">
        <w:fldChar w:fldCharType="end"/>
      </w:r>
      <w:r w:rsidRPr="006437A9">
        <w:t>. Garc</w:t>
      </w:r>
      <w:r w:rsidR="00843837" w:rsidRPr="006437A9">
        <w:t>i</w:t>
      </w:r>
      <w:r w:rsidRPr="006437A9">
        <w:t>a and Wei (2014) give different</w:t>
      </w:r>
      <w:r w:rsidR="008119D2" w:rsidRPr="006437A9">
        <w:t xml:space="preserve"> key</w:t>
      </w:r>
      <w:r w:rsidRPr="006437A9">
        <w:t xml:space="preserve"> notions for both. </w:t>
      </w:r>
    </w:p>
    <w:p w14:paraId="58B6772E" w14:textId="37EED0EC" w:rsidR="00357534" w:rsidRPr="006437A9" w:rsidRDefault="009B24A5" w:rsidP="00DF4CF1">
      <w:pPr>
        <w:ind w:left="851" w:firstLine="283"/>
        <w:jc w:val="both"/>
      </w:pPr>
      <w:r w:rsidRPr="006437A9">
        <w:t xml:space="preserve">Translanguaging differs from the notion of code-switching in that it refers not simply to a shift or a shuttle between two languages but to the speakers' construction and use of original and complex interrelated discursive practices that cannot be easily assigned to one or another traditional definition of a language, but that make up the speakers' complete language repertoire </w:t>
      </w:r>
      <w:r w:rsidRPr="006437A9">
        <w:fldChar w:fldCharType="begin" w:fldLock="1"/>
      </w:r>
      <w:r w:rsidR="009E6FCA">
        <w:instrText>ADDIN CSL_CITATION {"citationItems":[{"id":"ITEM-1","itemData":{"author":[{"dropping-particle":"","family":"Garcia","given":"O.","non-dropping-particle":"","parse-names":false,"suffix":""},{"dropping-particle":"","family":"Wei","given":"Li","non-dropping-particle":"","parse-names":false,"suffix":""}],"id":"ITEM-1","issued":{"date-parts":[["2014"]]},"publisher":"Palgrave Macmillan","publisher-place":"London","title":"Translanguaging: Language, bilingualism, and education.","type":"book"},"uris":["http://www.mendeley.com/documents/?uuid=71b610de-73eb-43d2-8501-2ec7c982d74c"]}],"mendeley":{"formattedCitation":"(Garcia &amp; Wei, 2014)","manualFormatting":" (Garcia &amp; Wei, 2014, p. 22)","plainTextFormattedCitation":"(Garcia &amp; Wei, 2014)","previouslyFormattedCitation":"(Garcia &amp; Wei, 2014)"},"properties":{"noteIndex":0},"schema":"https://github.com/citation-style-language/schema/raw/master/csl-citation.json"}</w:instrText>
      </w:r>
      <w:r w:rsidRPr="006437A9">
        <w:fldChar w:fldCharType="separate"/>
      </w:r>
      <w:r w:rsidRPr="006437A9">
        <w:rPr>
          <w:noProof/>
        </w:rPr>
        <w:t xml:space="preserve"> (Garcia &amp; Wei, 2014, p. 22)</w:t>
      </w:r>
      <w:r w:rsidRPr="006437A9">
        <w:fldChar w:fldCharType="end"/>
      </w:r>
      <w:r w:rsidRPr="006437A9">
        <w:t xml:space="preserve">. </w:t>
      </w:r>
    </w:p>
    <w:p w14:paraId="09FBB5B8" w14:textId="77777777" w:rsidR="00357534" w:rsidRPr="006437A9" w:rsidRDefault="00357534" w:rsidP="00357534">
      <w:pPr>
        <w:spacing w:line="480" w:lineRule="auto"/>
        <w:ind w:left="1701" w:firstLine="426"/>
        <w:jc w:val="both"/>
      </w:pPr>
    </w:p>
    <w:p w14:paraId="09A14B33" w14:textId="1793A208" w:rsidR="001B4049" w:rsidRPr="006437A9" w:rsidRDefault="001B4049" w:rsidP="001B4049">
      <w:pPr>
        <w:spacing w:line="480" w:lineRule="auto"/>
        <w:ind w:left="426" w:hanging="852"/>
        <w:jc w:val="both"/>
        <w:rPr>
          <w:b/>
          <w:bCs/>
        </w:rPr>
      </w:pPr>
      <w:bookmarkStart w:id="1" w:name="_Hlk227318593"/>
      <w:r w:rsidRPr="006437A9">
        <w:rPr>
          <w:b/>
          <w:bCs/>
        </w:rPr>
        <w:t>2.</w:t>
      </w:r>
      <w:r>
        <w:rPr>
          <w:b/>
          <w:bCs/>
        </w:rPr>
        <w:t>2</w:t>
      </w:r>
      <w:r w:rsidRPr="006437A9">
        <w:rPr>
          <w:b/>
          <w:bCs/>
        </w:rPr>
        <w:t xml:space="preserve">. </w:t>
      </w:r>
      <w:r>
        <w:rPr>
          <w:b/>
          <w:bCs/>
        </w:rPr>
        <w:t>Sub-section</w:t>
      </w:r>
      <w:proofErr w:type="gramStart"/>
      <w:r>
        <w:rPr>
          <w:b/>
          <w:bCs/>
        </w:rPr>
        <w:t>…..</w:t>
      </w:r>
      <w:proofErr w:type="gramEnd"/>
    </w:p>
    <w:p w14:paraId="0BCEA04C" w14:textId="77777777" w:rsidR="001B4049" w:rsidRPr="006437A9" w:rsidRDefault="001B4049" w:rsidP="001B4049">
      <w:pPr>
        <w:spacing w:line="480" w:lineRule="auto"/>
        <w:jc w:val="both"/>
        <w:rPr>
          <w:bCs/>
        </w:rPr>
      </w:pPr>
      <w:r w:rsidRPr="006437A9">
        <w:rPr>
          <w:bCs/>
        </w:rPr>
        <w:t xml:space="preserve">This section covers </w:t>
      </w:r>
      <w:r>
        <w:rPr>
          <w:bCs/>
        </w:rPr>
        <w:t>………………</w:t>
      </w:r>
      <w:proofErr w:type="gramStart"/>
      <w:r>
        <w:rPr>
          <w:bCs/>
        </w:rPr>
        <w:t>…..</w:t>
      </w:r>
      <w:proofErr w:type="gramEnd"/>
    </w:p>
    <w:p w14:paraId="10E84300" w14:textId="77777777" w:rsidR="001B4049" w:rsidRPr="006437A9" w:rsidRDefault="001B4049" w:rsidP="001B4049">
      <w:pPr>
        <w:jc w:val="both"/>
        <w:rPr>
          <w:bCs/>
        </w:rPr>
      </w:pPr>
    </w:p>
    <w:p w14:paraId="395F241A" w14:textId="5F2F1D01" w:rsidR="001B4049" w:rsidRPr="006437A9" w:rsidRDefault="001B4049" w:rsidP="001B4049">
      <w:pPr>
        <w:pStyle w:val="NormalWeb"/>
        <w:tabs>
          <w:tab w:val="left" w:pos="851"/>
          <w:tab w:val="left" w:pos="993"/>
        </w:tabs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>2.</w:t>
      </w:r>
      <w:r>
        <w:rPr>
          <w:b/>
          <w:color w:val="000000" w:themeColor="text1"/>
        </w:rPr>
        <w:t>2</w:t>
      </w:r>
      <w:r w:rsidRPr="006437A9">
        <w:rPr>
          <w:b/>
          <w:color w:val="000000" w:themeColor="text1"/>
        </w:rPr>
        <w:t xml:space="preserve">.1. </w:t>
      </w:r>
      <w:r>
        <w:rPr>
          <w:b/>
          <w:color w:val="000000" w:themeColor="text1"/>
        </w:rPr>
        <w:t>Sub-section………</w:t>
      </w:r>
    </w:p>
    <w:p w14:paraId="11F8CFC4" w14:textId="77777777" w:rsidR="001B4049" w:rsidRPr="006437A9" w:rsidRDefault="001B4049" w:rsidP="001B4049">
      <w:pPr>
        <w:pStyle w:val="NormalWeb"/>
        <w:spacing w:before="0" w:beforeAutospacing="0" w:after="0" w:afterAutospacing="0" w:line="480" w:lineRule="auto"/>
        <w:jc w:val="both"/>
        <w:rPr>
          <w:iCs/>
        </w:rPr>
      </w:pPr>
      <w:r>
        <w:rPr>
          <w:iCs/>
        </w:rPr>
        <w:t>……………………………………………..</w:t>
      </w:r>
    </w:p>
    <w:p w14:paraId="583FE818" w14:textId="677D1162" w:rsidR="00DB3B93" w:rsidRDefault="001B4049" w:rsidP="00D9565B">
      <w:pPr>
        <w:pStyle w:val="NormalWeb"/>
        <w:tabs>
          <w:tab w:val="center" w:pos="3965"/>
          <w:tab w:val="left" w:pos="4596"/>
        </w:tabs>
        <w:spacing w:line="480" w:lineRule="auto"/>
      </w:pPr>
      <w:proofErr w:type="gramStart"/>
      <w:r>
        <w:t>Etc..</w:t>
      </w:r>
      <w:proofErr w:type="gramEnd"/>
    </w:p>
    <w:p w14:paraId="5410B23C" w14:textId="7D4A3DBB" w:rsidR="001B4049" w:rsidRPr="006437A9" w:rsidRDefault="001B4049" w:rsidP="00D9565B">
      <w:pPr>
        <w:pStyle w:val="NormalWeb"/>
        <w:tabs>
          <w:tab w:val="center" w:pos="3965"/>
          <w:tab w:val="left" w:pos="4596"/>
        </w:tabs>
        <w:spacing w:line="480" w:lineRule="auto"/>
      </w:pPr>
      <w:proofErr w:type="gramStart"/>
      <w:r>
        <w:t>…..</w:t>
      </w:r>
      <w:proofErr w:type="gramEnd"/>
      <w:r>
        <w:t>(at the end of each chapter, provide a summary of the chapter)…</w:t>
      </w:r>
    </w:p>
    <w:p w14:paraId="48509114" w14:textId="5D5CEA87" w:rsidR="00BB6E80" w:rsidRPr="006437A9" w:rsidRDefault="009548D6" w:rsidP="00E07681">
      <w:pPr>
        <w:spacing w:line="480" w:lineRule="auto"/>
        <w:jc w:val="center"/>
      </w:pPr>
      <w:r w:rsidRPr="006437A9">
        <w:br w:type="page"/>
      </w:r>
      <w:r w:rsidR="00BB6E80" w:rsidRPr="006437A9">
        <w:rPr>
          <w:b/>
        </w:rPr>
        <w:lastRenderedPageBreak/>
        <w:t xml:space="preserve">CHAPTER </w:t>
      </w:r>
      <w:r w:rsidR="00A91597" w:rsidRPr="006437A9">
        <w:rPr>
          <w:b/>
        </w:rPr>
        <w:t>III</w:t>
      </w:r>
    </w:p>
    <w:bookmarkEnd w:id="1"/>
    <w:p w14:paraId="16FEFB6F" w14:textId="76C89222" w:rsidR="00B57DE0" w:rsidRPr="006437A9" w:rsidRDefault="00BB6E80" w:rsidP="00A20260">
      <w:pPr>
        <w:spacing w:line="360" w:lineRule="auto"/>
        <w:jc w:val="center"/>
        <w:rPr>
          <w:b/>
        </w:rPr>
      </w:pPr>
      <w:r w:rsidRPr="006437A9">
        <w:rPr>
          <w:b/>
        </w:rPr>
        <w:t>METHODOLOGY</w:t>
      </w:r>
    </w:p>
    <w:p w14:paraId="079B0E07" w14:textId="77777777" w:rsidR="009C1217" w:rsidRPr="006437A9" w:rsidRDefault="009C1217" w:rsidP="009C1217">
      <w:pPr>
        <w:spacing w:line="360" w:lineRule="auto"/>
        <w:jc w:val="center"/>
        <w:rPr>
          <w:b/>
        </w:rPr>
      </w:pPr>
    </w:p>
    <w:p w14:paraId="674CABFC" w14:textId="468A041E" w:rsidR="00B57DE0" w:rsidRPr="006437A9" w:rsidRDefault="001B4049" w:rsidP="00B57DE0">
      <w:pPr>
        <w:spacing w:line="480" w:lineRule="auto"/>
        <w:jc w:val="both"/>
        <w:rPr>
          <w:color w:val="000000" w:themeColor="text1"/>
        </w:rPr>
      </w:pPr>
      <w:bookmarkStart w:id="2" w:name="_Hlk227318660"/>
      <w:r w:rsidRPr="001B4049">
        <w:rPr>
          <w:color w:val="7030A0"/>
        </w:rPr>
        <w:t>(provide a general review of what this chapter is about)</w:t>
      </w:r>
      <w:r>
        <w:rPr>
          <w:color w:val="000000" w:themeColor="text1"/>
        </w:rPr>
        <w:t xml:space="preserve"> </w:t>
      </w:r>
      <w:bookmarkEnd w:id="2"/>
      <w:r w:rsidR="00FF1209" w:rsidRPr="006437A9">
        <w:rPr>
          <w:color w:val="000000" w:themeColor="text1"/>
        </w:rPr>
        <w:t xml:space="preserve">This chapter elucidates the appropriate approach </w:t>
      </w:r>
      <w:r w:rsidR="00C66F69" w:rsidRPr="006437A9">
        <w:rPr>
          <w:color w:val="000000" w:themeColor="text1"/>
        </w:rPr>
        <w:t xml:space="preserve">to </w:t>
      </w:r>
      <w:r w:rsidR="00FF1209" w:rsidRPr="006437A9">
        <w:rPr>
          <w:color w:val="000000" w:themeColor="text1"/>
        </w:rPr>
        <w:t xml:space="preserve">the research study with a case study for translingual practices </w:t>
      </w:r>
      <w:r w:rsidR="00F86ED0" w:rsidRPr="006437A9">
        <w:rPr>
          <w:color w:val="000000" w:themeColor="text1"/>
        </w:rPr>
        <w:t>in</w:t>
      </w:r>
      <w:r w:rsidR="005B2890" w:rsidRPr="006437A9">
        <w:rPr>
          <w:color w:val="000000" w:themeColor="text1"/>
        </w:rPr>
        <w:t xml:space="preserve"> </w:t>
      </w:r>
      <w:r w:rsidR="00FF1209" w:rsidRPr="006437A9">
        <w:rPr>
          <w:color w:val="000000" w:themeColor="text1"/>
        </w:rPr>
        <w:t xml:space="preserve">remote </w:t>
      </w:r>
      <w:r w:rsidR="005B2890" w:rsidRPr="006437A9">
        <w:rPr>
          <w:color w:val="000000" w:themeColor="text1"/>
        </w:rPr>
        <w:t xml:space="preserve">English </w:t>
      </w:r>
      <w:r w:rsidR="00FF1209" w:rsidRPr="006437A9">
        <w:rPr>
          <w:color w:val="000000" w:themeColor="text1"/>
        </w:rPr>
        <w:t xml:space="preserve">learning. This part also </w:t>
      </w:r>
      <w:r w:rsidR="00F944CF" w:rsidRPr="006437A9">
        <w:rPr>
          <w:color w:val="000000" w:themeColor="text1"/>
        </w:rPr>
        <w:t>describes</w:t>
      </w:r>
      <w:r w:rsidR="00FF1209" w:rsidRPr="006437A9">
        <w:rPr>
          <w:color w:val="000000" w:themeColor="text1"/>
        </w:rPr>
        <w:t xml:space="preserve"> </w:t>
      </w:r>
      <w:r w:rsidR="009F7288" w:rsidRPr="006437A9">
        <w:rPr>
          <w:color w:val="000000" w:themeColor="text1"/>
        </w:rPr>
        <w:t xml:space="preserve">the </w:t>
      </w:r>
      <w:r w:rsidR="00FF1209" w:rsidRPr="006437A9">
        <w:rPr>
          <w:color w:val="000000" w:themeColor="text1"/>
        </w:rPr>
        <w:t xml:space="preserve">research </w:t>
      </w:r>
      <w:r w:rsidR="00724654" w:rsidRPr="006437A9">
        <w:rPr>
          <w:color w:val="000000" w:themeColor="text1"/>
        </w:rPr>
        <w:t>context</w:t>
      </w:r>
      <w:r w:rsidR="00FF1209" w:rsidRPr="006437A9">
        <w:rPr>
          <w:color w:val="000000" w:themeColor="text1"/>
        </w:rPr>
        <w:t xml:space="preserve">, participants, data collection method, virtual observation, interview, questionnaire, data collection, and analysis. </w:t>
      </w:r>
    </w:p>
    <w:p w14:paraId="2CCBEE38" w14:textId="77777777" w:rsidR="005D2E2B" w:rsidRPr="006437A9" w:rsidRDefault="005D2E2B" w:rsidP="009C1217">
      <w:pPr>
        <w:jc w:val="both"/>
      </w:pPr>
    </w:p>
    <w:p w14:paraId="1AF95C54" w14:textId="0ED1FEB2" w:rsidR="008C2122" w:rsidRPr="006437A9" w:rsidRDefault="008C2122" w:rsidP="00DC751B">
      <w:pPr>
        <w:tabs>
          <w:tab w:val="left" w:pos="426"/>
        </w:tabs>
        <w:spacing w:line="480" w:lineRule="auto"/>
        <w:ind w:hanging="426"/>
        <w:jc w:val="both"/>
        <w:rPr>
          <w:b/>
        </w:rPr>
      </w:pPr>
      <w:r w:rsidRPr="006437A9">
        <w:rPr>
          <w:b/>
        </w:rPr>
        <w:t xml:space="preserve">3.1. </w:t>
      </w:r>
      <w:r w:rsidR="00782ECA" w:rsidRPr="006437A9">
        <w:rPr>
          <w:b/>
        </w:rPr>
        <w:t xml:space="preserve">Research Approach </w:t>
      </w:r>
    </w:p>
    <w:p w14:paraId="0FEEFE26" w14:textId="484CFB20" w:rsidR="007444B9" w:rsidRPr="006437A9" w:rsidRDefault="008C2122" w:rsidP="00DC751B">
      <w:pPr>
        <w:spacing w:line="480" w:lineRule="auto"/>
        <w:jc w:val="both"/>
      </w:pPr>
      <w:r w:rsidRPr="006437A9">
        <w:t xml:space="preserve">The research study </w:t>
      </w:r>
      <w:r w:rsidR="00776688" w:rsidRPr="006437A9">
        <w:t>employed</w:t>
      </w:r>
      <w:r w:rsidRPr="006437A9">
        <w:t xml:space="preserve"> </w:t>
      </w:r>
      <w:r w:rsidR="00325FB3">
        <w:t>…………………</w:t>
      </w:r>
      <w:proofErr w:type="gramStart"/>
      <w:r w:rsidR="00325FB3">
        <w:t>…..</w:t>
      </w:r>
      <w:proofErr w:type="gramEnd"/>
    </w:p>
    <w:p w14:paraId="4A3E2940" w14:textId="4D32FA27" w:rsidR="00016BD3" w:rsidRPr="006437A9" w:rsidRDefault="00016BD3" w:rsidP="00943EE5">
      <w:pPr>
        <w:tabs>
          <w:tab w:val="left" w:pos="851"/>
        </w:tabs>
        <w:spacing w:line="480" w:lineRule="auto"/>
        <w:ind w:hanging="426"/>
        <w:contextualSpacing/>
        <w:jc w:val="both"/>
        <w:rPr>
          <w:b/>
          <w:bCs/>
        </w:rPr>
      </w:pPr>
      <w:r w:rsidRPr="006437A9">
        <w:rPr>
          <w:b/>
          <w:bCs/>
        </w:rPr>
        <w:t xml:space="preserve">3.2. Research </w:t>
      </w:r>
      <w:r w:rsidR="00B65E04" w:rsidRPr="006437A9">
        <w:rPr>
          <w:b/>
          <w:bCs/>
        </w:rPr>
        <w:t>Context</w:t>
      </w:r>
      <w:r w:rsidR="001B4049">
        <w:rPr>
          <w:b/>
          <w:bCs/>
        </w:rPr>
        <w:t xml:space="preserve"> </w:t>
      </w:r>
    </w:p>
    <w:p w14:paraId="55A9F451" w14:textId="745A43E9" w:rsidR="00934FEF" w:rsidRPr="006437A9" w:rsidRDefault="00016BD3" w:rsidP="00325FB3">
      <w:pPr>
        <w:spacing w:line="480" w:lineRule="auto"/>
        <w:jc w:val="both"/>
        <w:rPr>
          <w:color w:val="000000" w:themeColor="text1"/>
        </w:rPr>
      </w:pPr>
      <w:r w:rsidRPr="006437A9">
        <w:t xml:space="preserve">The research study was </w:t>
      </w:r>
      <w:r w:rsidR="00203D61" w:rsidRPr="006437A9">
        <w:t>undertake</w:t>
      </w:r>
      <w:r w:rsidR="00A20260" w:rsidRPr="006437A9">
        <w:t xml:space="preserve">n at </w:t>
      </w:r>
      <w:r w:rsidR="00325FB3">
        <w:t>……………….</w:t>
      </w:r>
    </w:p>
    <w:p w14:paraId="740EB485" w14:textId="77777777" w:rsidR="00934FEF" w:rsidRPr="006437A9" w:rsidRDefault="00934FEF" w:rsidP="00934FEF">
      <w:pPr>
        <w:spacing w:line="480" w:lineRule="auto"/>
        <w:ind w:left="1843" w:firstLine="284"/>
        <w:jc w:val="both"/>
        <w:rPr>
          <w:color w:val="222222"/>
          <w:lang w:val="en"/>
        </w:rPr>
      </w:pPr>
    </w:p>
    <w:p w14:paraId="6FFFEE50" w14:textId="2640110D" w:rsidR="006100EB" w:rsidRPr="006437A9" w:rsidRDefault="006100EB" w:rsidP="00DC751B">
      <w:pPr>
        <w:spacing w:line="480" w:lineRule="auto"/>
        <w:ind w:hanging="426"/>
        <w:jc w:val="both"/>
        <w:rPr>
          <w:b/>
          <w:bCs/>
        </w:rPr>
      </w:pPr>
      <w:r w:rsidRPr="006437A9">
        <w:rPr>
          <w:b/>
          <w:bCs/>
        </w:rPr>
        <w:t xml:space="preserve">3.4. </w:t>
      </w:r>
      <w:r w:rsidR="00516969" w:rsidRPr="006437A9">
        <w:rPr>
          <w:b/>
          <w:bCs/>
        </w:rPr>
        <w:t xml:space="preserve"> </w:t>
      </w:r>
      <w:r w:rsidR="005F04E4">
        <w:rPr>
          <w:b/>
          <w:bCs/>
        </w:rPr>
        <w:t xml:space="preserve">Sampling Method, </w:t>
      </w:r>
      <w:r w:rsidR="00325FB3">
        <w:rPr>
          <w:b/>
          <w:bCs/>
        </w:rPr>
        <w:t>Data</w:t>
      </w:r>
      <w:r w:rsidR="005F04E4">
        <w:rPr>
          <w:b/>
          <w:bCs/>
        </w:rPr>
        <w:t>,</w:t>
      </w:r>
      <w:r w:rsidR="00325FB3">
        <w:rPr>
          <w:b/>
          <w:bCs/>
        </w:rPr>
        <w:t xml:space="preserve"> and </w:t>
      </w:r>
      <w:r w:rsidRPr="006437A9">
        <w:rPr>
          <w:b/>
          <w:bCs/>
        </w:rPr>
        <w:t>Source of Data</w:t>
      </w:r>
    </w:p>
    <w:p w14:paraId="4266847C" w14:textId="0727B177" w:rsidR="00C66F69" w:rsidRPr="006437A9" w:rsidRDefault="00AD681F" w:rsidP="00521EC8">
      <w:pPr>
        <w:spacing w:line="480" w:lineRule="auto"/>
        <w:jc w:val="both"/>
        <w:rPr>
          <w:color w:val="000000" w:themeColor="text1"/>
          <w:lang w:val="en"/>
        </w:rPr>
      </w:pPr>
      <w:r w:rsidRPr="006437A9">
        <w:rPr>
          <w:color w:val="000000" w:themeColor="text1"/>
          <w:lang w:val="en"/>
        </w:rPr>
        <w:t>T</w:t>
      </w:r>
      <w:r w:rsidR="006C42DE" w:rsidRPr="006437A9">
        <w:rPr>
          <w:color w:val="000000" w:themeColor="text1"/>
          <w:lang w:val="en"/>
        </w:rPr>
        <w:t xml:space="preserve">he </w:t>
      </w:r>
      <w:r w:rsidR="00306C3D" w:rsidRPr="006437A9">
        <w:rPr>
          <w:color w:val="000000" w:themeColor="text1"/>
          <w:lang w:val="en"/>
        </w:rPr>
        <w:t>data</w:t>
      </w:r>
      <w:r w:rsidR="00682D8A" w:rsidRPr="006437A9">
        <w:rPr>
          <w:color w:val="000000" w:themeColor="text1"/>
          <w:lang w:val="en"/>
        </w:rPr>
        <w:t xml:space="preserve"> source</w:t>
      </w:r>
      <w:r w:rsidR="00306C3D" w:rsidRPr="006437A9">
        <w:rPr>
          <w:color w:val="000000" w:themeColor="text1"/>
          <w:lang w:val="en"/>
        </w:rPr>
        <w:t xml:space="preserve"> </w:t>
      </w:r>
      <w:r w:rsidR="001A59F6" w:rsidRPr="006437A9">
        <w:rPr>
          <w:color w:val="000000" w:themeColor="text1"/>
          <w:lang w:val="en"/>
        </w:rPr>
        <w:t>in this</w:t>
      </w:r>
      <w:r w:rsidR="00306C3D" w:rsidRPr="006437A9">
        <w:rPr>
          <w:color w:val="000000" w:themeColor="text1"/>
          <w:lang w:val="en"/>
        </w:rPr>
        <w:t xml:space="preserve"> study was taken from </w:t>
      </w:r>
      <w:r w:rsidR="00325FB3">
        <w:rPr>
          <w:color w:val="000000" w:themeColor="text1"/>
          <w:lang w:val="en"/>
        </w:rPr>
        <w:t>……………</w:t>
      </w:r>
      <w:proofErr w:type="gramStart"/>
      <w:r w:rsidR="00325FB3">
        <w:rPr>
          <w:color w:val="000000" w:themeColor="text1"/>
          <w:lang w:val="en"/>
        </w:rPr>
        <w:t>…..</w:t>
      </w:r>
      <w:proofErr w:type="gramEnd"/>
      <w:r w:rsidR="00325FB3">
        <w:rPr>
          <w:color w:val="000000" w:themeColor="text1"/>
          <w:lang w:val="en"/>
        </w:rPr>
        <w:t xml:space="preserve"> </w:t>
      </w:r>
      <w:r w:rsidR="00B218FB" w:rsidRPr="006437A9">
        <w:rPr>
          <w:color w:val="000000" w:themeColor="text1"/>
          <w:lang w:val="en"/>
        </w:rPr>
        <w:t xml:space="preserve">The data </w:t>
      </w:r>
      <w:r w:rsidR="001A59F6" w:rsidRPr="006437A9">
        <w:rPr>
          <w:color w:val="000000" w:themeColor="text1"/>
          <w:lang w:val="en"/>
        </w:rPr>
        <w:t>were all words or expression</w:t>
      </w:r>
      <w:r w:rsidR="00F91D18" w:rsidRPr="006437A9">
        <w:rPr>
          <w:color w:val="000000" w:themeColor="text1"/>
          <w:lang w:val="en"/>
        </w:rPr>
        <w:t>s</w:t>
      </w:r>
      <w:r w:rsidR="001A59F6" w:rsidRPr="006437A9">
        <w:rPr>
          <w:color w:val="000000" w:themeColor="text1"/>
          <w:lang w:val="en"/>
        </w:rPr>
        <w:t xml:space="preserve"> of translingual practices found in </w:t>
      </w:r>
      <w:r w:rsidR="00325FB3">
        <w:rPr>
          <w:color w:val="000000" w:themeColor="text1"/>
          <w:lang w:val="en"/>
        </w:rPr>
        <w:t>……………….</w:t>
      </w:r>
    </w:p>
    <w:p w14:paraId="3D5EADA8" w14:textId="523F964C" w:rsidR="00A30C0E" w:rsidRPr="006437A9" w:rsidRDefault="00BB6E80" w:rsidP="00BE6B82">
      <w:pPr>
        <w:pStyle w:val="NormalWeb"/>
        <w:tabs>
          <w:tab w:val="left" w:pos="567"/>
        </w:tabs>
        <w:spacing w:before="0" w:beforeAutospacing="0" w:after="0" w:afterAutospacing="0" w:line="480" w:lineRule="auto"/>
        <w:ind w:hanging="426"/>
        <w:jc w:val="both"/>
        <w:rPr>
          <w:b/>
        </w:rPr>
      </w:pPr>
      <w:r w:rsidRPr="002D3D7E">
        <w:rPr>
          <w:b/>
        </w:rPr>
        <w:t>3.</w:t>
      </w:r>
      <w:r w:rsidR="006100EB" w:rsidRPr="002D3D7E">
        <w:rPr>
          <w:b/>
        </w:rPr>
        <w:t>5</w:t>
      </w:r>
      <w:r w:rsidRPr="002D3D7E">
        <w:rPr>
          <w:b/>
        </w:rPr>
        <w:t xml:space="preserve">. </w:t>
      </w:r>
      <w:r w:rsidRPr="002D3D7E">
        <w:rPr>
          <w:b/>
        </w:rPr>
        <w:tab/>
      </w:r>
      <w:r w:rsidR="00A30C0E" w:rsidRPr="002D3D7E">
        <w:rPr>
          <w:b/>
        </w:rPr>
        <w:t>Data Collection</w:t>
      </w:r>
      <w:r w:rsidR="000E0A4F" w:rsidRPr="002D3D7E">
        <w:rPr>
          <w:b/>
        </w:rPr>
        <w:t xml:space="preserve"> </w:t>
      </w:r>
      <w:r w:rsidR="00325FB3">
        <w:rPr>
          <w:b/>
        </w:rPr>
        <w:t>Instruments</w:t>
      </w:r>
    </w:p>
    <w:p w14:paraId="7E5A6A5B" w14:textId="3941585B" w:rsidR="0065505E" w:rsidRPr="006437A9" w:rsidRDefault="00325FB3" w:rsidP="00BE6B82">
      <w:pPr>
        <w:pStyle w:val="NormalWeb"/>
        <w:spacing w:before="0" w:beforeAutospacing="0" w:after="0" w:afterAutospacing="0" w:line="480" w:lineRule="auto"/>
        <w:jc w:val="both"/>
        <w:rPr>
          <w:color w:val="000000" w:themeColor="text1"/>
        </w:rPr>
      </w:pPr>
      <w:r>
        <w:rPr>
          <w:color w:val="000000" w:themeColor="text1"/>
        </w:rPr>
        <w:t>……………explain each data collection instrument, give justification for choosing each instrument, what information you seek to obtain from each data collection instrument …………………….</w:t>
      </w:r>
    </w:p>
    <w:p w14:paraId="02F18EF6" w14:textId="2C34578D" w:rsidR="0065505E" w:rsidRPr="006437A9" w:rsidRDefault="00325FB3" w:rsidP="00C05C38">
      <w:pPr>
        <w:pStyle w:val="NormalWeb"/>
        <w:spacing w:before="0" w:beforeAutospacing="0" w:after="0" w:afterAutospacing="0" w:line="480" w:lineRule="auto"/>
        <w:ind w:firstLine="426"/>
        <w:jc w:val="both"/>
        <w:rPr>
          <w:color w:val="000000" w:themeColor="text1"/>
        </w:rPr>
      </w:pPr>
      <w:r>
        <w:rPr>
          <w:color w:val="000000" w:themeColor="text1"/>
        </w:rPr>
        <w:t>………………………………</w:t>
      </w:r>
    </w:p>
    <w:p w14:paraId="762BF578" w14:textId="243E1569" w:rsidR="000E0A4F" w:rsidRPr="006437A9" w:rsidRDefault="00BB6E80" w:rsidP="00D6042E">
      <w:pPr>
        <w:tabs>
          <w:tab w:val="left" w:pos="567"/>
          <w:tab w:val="left" w:pos="1843"/>
        </w:tabs>
        <w:spacing w:line="480" w:lineRule="auto"/>
        <w:jc w:val="both"/>
        <w:rPr>
          <w:b/>
        </w:rPr>
      </w:pPr>
      <w:r w:rsidRPr="006437A9">
        <w:rPr>
          <w:b/>
        </w:rPr>
        <w:t>3.</w:t>
      </w:r>
      <w:r w:rsidR="005730F3" w:rsidRPr="006437A9">
        <w:rPr>
          <w:b/>
        </w:rPr>
        <w:t>5</w:t>
      </w:r>
      <w:r w:rsidRPr="006437A9">
        <w:rPr>
          <w:b/>
        </w:rPr>
        <w:t>.</w:t>
      </w:r>
      <w:r w:rsidR="000E0A4F" w:rsidRPr="006437A9">
        <w:rPr>
          <w:b/>
        </w:rPr>
        <w:t>1</w:t>
      </w:r>
      <w:r w:rsidR="00516969" w:rsidRPr="006437A9">
        <w:rPr>
          <w:b/>
        </w:rPr>
        <w:t xml:space="preserve">. </w:t>
      </w:r>
      <w:r w:rsidR="00325FB3">
        <w:rPr>
          <w:b/>
        </w:rPr>
        <w:t>[data collection instrument 1]</w:t>
      </w:r>
    </w:p>
    <w:p w14:paraId="3FE5FF53" w14:textId="78A01F2D" w:rsidR="00924A4D" w:rsidRPr="006437A9" w:rsidRDefault="00325FB3" w:rsidP="00717DD7">
      <w:pPr>
        <w:pStyle w:val="NormalWeb"/>
        <w:spacing w:before="0" w:beforeAutospacing="0" w:after="0" w:afterAutospacing="0" w:line="480" w:lineRule="auto"/>
        <w:ind w:left="567"/>
        <w:jc w:val="both"/>
        <w:rPr>
          <w:color w:val="000000"/>
          <w:lang w:val="en"/>
        </w:rPr>
      </w:pPr>
      <w:r>
        <w:rPr>
          <w:rStyle w:val="viiyi"/>
          <w:color w:val="000000"/>
          <w:lang w:val="en"/>
        </w:rPr>
        <w:t>……………………………………….</w:t>
      </w:r>
    </w:p>
    <w:p w14:paraId="6D1BD34D" w14:textId="6E7D5592" w:rsidR="002229BE" w:rsidRPr="006437A9" w:rsidRDefault="002229BE" w:rsidP="00BE6B82">
      <w:pPr>
        <w:spacing w:line="480" w:lineRule="auto"/>
        <w:ind w:left="426" w:hanging="426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lastRenderedPageBreak/>
        <w:t>3.</w:t>
      </w:r>
      <w:r w:rsidR="005730F3" w:rsidRPr="006437A9">
        <w:rPr>
          <w:b/>
          <w:color w:val="000000" w:themeColor="text1"/>
        </w:rPr>
        <w:t>5</w:t>
      </w:r>
      <w:r w:rsidRPr="006437A9">
        <w:rPr>
          <w:b/>
          <w:color w:val="000000" w:themeColor="text1"/>
        </w:rPr>
        <w:t xml:space="preserve">.2. </w:t>
      </w:r>
      <w:r w:rsidR="00325FB3">
        <w:rPr>
          <w:b/>
        </w:rPr>
        <w:t>[data collection instrument 2]</w:t>
      </w:r>
    </w:p>
    <w:p w14:paraId="7D39132E" w14:textId="1BF591DA" w:rsidR="00BE6B82" w:rsidRPr="006437A9" w:rsidRDefault="00325FB3" w:rsidP="00524228">
      <w:pPr>
        <w:tabs>
          <w:tab w:val="left" w:pos="851"/>
        </w:tabs>
        <w:spacing w:line="480" w:lineRule="auto"/>
        <w:ind w:left="567"/>
        <w:jc w:val="both"/>
      </w:pPr>
      <w:r>
        <w:rPr>
          <w:color w:val="000000" w:themeColor="text1"/>
        </w:rPr>
        <w:t>……………………………</w:t>
      </w:r>
    </w:p>
    <w:p w14:paraId="0E77EB19" w14:textId="4EFB539A" w:rsidR="00A30C0E" w:rsidRPr="006437A9" w:rsidRDefault="000E0A4F" w:rsidP="00524228">
      <w:pPr>
        <w:spacing w:line="480" w:lineRule="auto"/>
        <w:ind w:left="567" w:hanging="567"/>
        <w:jc w:val="both"/>
        <w:rPr>
          <w:b/>
        </w:rPr>
      </w:pPr>
      <w:r w:rsidRPr="006437A9">
        <w:rPr>
          <w:b/>
        </w:rPr>
        <w:t>3.</w:t>
      </w:r>
      <w:r w:rsidR="00524228" w:rsidRPr="006437A9">
        <w:rPr>
          <w:b/>
        </w:rPr>
        <w:t>5</w:t>
      </w:r>
      <w:r w:rsidRPr="006437A9">
        <w:rPr>
          <w:b/>
        </w:rPr>
        <w:t>.</w:t>
      </w:r>
      <w:r w:rsidR="002229BE" w:rsidRPr="006437A9">
        <w:rPr>
          <w:b/>
        </w:rPr>
        <w:t>3</w:t>
      </w:r>
      <w:r w:rsidR="005730F3" w:rsidRPr="006437A9">
        <w:rPr>
          <w:b/>
        </w:rPr>
        <w:t>.</w:t>
      </w:r>
      <w:r w:rsidRPr="006437A9">
        <w:rPr>
          <w:b/>
        </w:rPr>
        <w:t xml:space="preserve"> </w:t>
      </w:r>
      <w:r w:rsidR="00325FB3">
        <w:rPr>
          <w:b/>
        </w:rPr>
        <w:t>[data collection instrument 3]</w:t>
      </w:r>
    </w:p>
    <w:p w14:paraId="49BE124B" w14:textId="1AC32067" w:rsidR="00524228" w:rsidRPr="006437A9" w:rsidRDefault="000E0A4F" w:rsidP="00477000">
      <w:pPr>
        <w:tabs>
          <w:tab w:val="left" w:pos="851"/>
        </w:tabs>
        <w:spacing w:line="480" w:lineRule="auto"/>
        <w:ind w:left="567" w:firstLine="426"/>
        <w:jc w:val="both"/>
      </w:pPr>
      <w:r w:rsidRPr="006437A9">
        <w:t xml:space="preserve"> </w:t>
      </w:r>
    </w:p>
    <w:p w14:paraId="2AF89B52" w14:textId="670B5B14" w:rsidR="000E0A4F" w:rsidRPr="006437A9" w:rsidRDefault="000E0A4F" w:rsidP="00BE6B82">
      <w:pPr>
        <w:spacing w:line="480" w:lineRule="auto"/>
        <w:ind w:hanging="426"/>
        <w:jc w:val="both"/>
        <w:rPr>
          <w:b/>
          <w:color w:val="000000" w:themeColor="text1"/>
        </w:rPr>
      </w:pPr>
      <w:r w:rsidRPr="006437A9">
        <w:rPr>
          <w:b/>
          <w:color w:val="000000" w:themeColor="text1"/>
        </w:rPr>
        <w:t>3.</w:t>
      </w:r>
      <w:r w:rsidR="00BE6B82" w:rsidRPr="006437A9">
        <w:rPr>
          <w:b/>
          <w:color w:val="000000" w:themeColor="text1"/>
        </w:rPr>
        <w:t>6</w:t>
      </w:r>
      <w:r w:rsidRPr="006437A9">
        <w:rPr>
          <w:b/>
          <w:color w:val="000000" w:themeColor="text1"/>
        </w:rPr>
        <w:t>. Data Analysis</w:t>
      </w:r>
      <w:r w:rsidR="00DA08FE" w:rsidRPr="006437A9">
        <w:rPr>
          <w:b/>
          <w:color w:val="000000" w:themeColor="text1"/>
        </w:rPr>
        <w:t xml:space="preserve"> </w:t>
      </w:r>
      <w:r w:rsidR="00CF6AD3">
        <w:rPr>
          <w:b/>
          <w:color w:val="000000" w:themeColor="text1"/>
        </w:rPr>
        <w:t>method</w:t>
      </w:r>
    </w:p>
    <w:p w14:paraId="6BFCB36D" w14:textId="2B5DB3FE" w:rsidR="0043640F" w:rsidRPr="006437A9" w:rsidRDefault="00CF6AD3" w:rsidP="00BE6B82">
      <w:pPr>
        <w:spacing w:line="480" w:lineRule="auto"/>
        <w:jc w:val="both"/>
      </w:pPr>
      <w:r>
        <w:t xml:space="preserve">Explain the process of </w:t>
      </w:r>
      <w:proofErr w:type="spellStart"/>
      <w:r>
        <w:t>analyzing</w:t>
      </w:r>
      <w:proofErr w:type="spellEnd"/>
      <w:r>
        <w:t xml:space="preserve"> your data from each instrument…</w:t>
      </w:r>
      <w:proofErr w:type="gramStart"/>
      <w:r>
        <w:t>… .</w:t>
      </w:r>
      <w:proofErr w:type="gramEnd"/>
    </w:p>
    <w:p w14:paraId="12DDD724" w14:textId="44CEE3A0" w:rsidR="00C34D35" w:rsidRPr="006437A9" w:rsidRDefault="00C34D35" w:rsidP="00FD2DD1">
      <w:pPr>
        <w:spacing w:line="480" w:lineRule="auto"/>
        <w:ind w:hanging="567"/>
        <w:jc w:val="center"/>
      </w:pPr>
      <w:r w:rsidRPr="006437A9">
        <w:fldChar w:fldCharType="begin"/>
      </w:r>
      <w:r w:rsidRPr="006437A9">
        <w:instrText xml:space="preserve"> INCLUDEPICTURE "https://documents.lucid.app/documents/5f8b9461-e630-483d-a9e7-d6fc7c22a0b1/pages/0_0?a=710&amp;x=69&amp;y=7&amp;w=1562&amp;h=705&amp;store=1&amp;accept=image%2F*&amp;auth=LCA%20d464d0b6ed8727498fea2480f0532d69bf7d1a10-ts%3D1658559896" \* MERGEFORMATINET </w:instrText>
      </w:r>
      <w:r w:rsidRPr="006437A9">
        <w:fldChar w:fldCharType="separate"/>
      </w:r>
      <w:r w:rsidRPr="006437A9">
        <w:fldChar w:fldCharType="end"/>
      </w:r>
    </w:p>
    <w:p w14:paraId="22CE9BCB" w14:textId="4FFF4E7C" w:rsidR="005307C8" w:rsidRPr="006437A9" w:rsidRDefault="005307C8" w:rsidP="00C63ED0">
      <w:pPr>
        <w:spacing w:line="480" w:lineRule="auto"/>
        <w:ind w:firstLine="426"/>
        <w:jc w:val="both"/>
        <w:rPr>
          <w:iCs/>
        </w:rPr>
      </w:pPr>
    </w:p>
    <w:p w14:paraId="66360724" w14:textId="77777777" w:rsidR="003D25A5" w:rsidRPr="006437A9" w:rsidRDefault="003D25A5" w:rsidP="003D25A5">
      <w:pPr>
        <w:pStyle w:val="NormalWeb"/>
        <w:spacing w:before="0" w:beforeAutospacing="0" w:after="0" w:afterAutospacing="0" w:line="480" w:lineRule="auto"/>
        <w:ind w:left="567" w:firstLine="426"/>
      </w:pPr>
    </w:p>
    <w:p w14:paraId="738C5CDE" w14:textId="00F960F0" w:rsidR="00574420" w:rsidRPr="006437A9" w:rsidRDefault="00CD7C8B" w:rsidP="00816267">
      <w:pPr>
        <w:spacing w:line="480" w:lineRule="auto"/>
        <w:jc w:val="center"/>
      </w:pPr>
      <w:r w:rsidRPr="006437A9">
        <w:rPr>
          <w:b/>
          <w:color w:val="000000" w:themeColor="text1"/>
        </w:rPr>
        <w:br w:type="page"/>
      </w:r>
    </w:p>
    <w:p w14:paraId="61033C54" w14:textId="117589C2" w:rsidR="000A33B3" w:rsidRPr="006437A9" w:rsidRDefault="00ED2462" w:rsidP="00816267">
      <w:pPr>
        <w:jc w:val="center"/>
        <w:rPr>
          <w:b/>
        </w:rPr>
      </w:pPr>
      <w:r w:rsidRPr="006437A9">
        <w:rPr>
          <w:b/>
        </w:rPr>
        <w:lastRenderedPageBreak/>
        <w:t>REFERENCES</w:t>
      </w:r>
      <w:r w:rsidR="00CF6AD3">
        <w:rPr>
          <w:b/>
        </w:rPr>
        <w:t xml:space="preserve"> </w:t>
      </w:r>
      <w:r w:rsidR="00CF6AD3" w:rsidRPr="00CF6AD3">
        <w:rPr>
          <w:b/>
          <w:highlight w:val="yellow"/>
        </w:rPr>
        <w:t>(APA 7</w:t>
      </w:r>
      <w:r w:rsidR="00CF6AD3" w:rsidRPr="00CF6AD3">
        <w:rPr>
          <w:b/>
          <w:highlight w:val="yellow"/>
          <w:vertAlign w:val="superscript"/>
        </w:rPr>
        <w:t>th</w:t>
      </w:r>
      <w:r w:rsidR="00CF6AD3" w:rsidRPr="00CF6AD3">
        <w:rPr>
          <w:b/>
          <w:highlight w:val="yellow"/>
        </w:rPr>
        <w:t xml:space="preserve"> edition)</w:t>
      </w:r>
    </w:p>
    <w:p w14:paraId="520FF1DC" w14:textId="77777777" w:rsidR="006C0CFA" w:rsidRPr="006437A9" w:rsidRDefault="006C0CFA" w:rsidP="00CE6152">
      <w:pPr>
        <w:ind w:hanging="142"/>
        <w:rPr>
          <w:color w:val="000000" w:themeColor="text1"/>
        </w:rPr>
      </w:pPr>
    </w:p>
    <w:p w14:paraId="1D4B04C4" w14:textId="4EA3D34A" w:rsidR="00CD6DC3" w:rsidRDefault="00CD6DC3" w:rsidP="00816267">
      <w:pPr>
        <w:widowControl w:val="0"/>
        <w:autoSpaceDE w:val="0"/>
        <w:autoSpaceDN w:val="0"/>
        <w:adjustRightInd w:val="0"/>
        <w:spacing w:before="100" w:after="100" w:line="480" w:lineRule="auto"/>
        <w:ind w:left="480" w:hanging="480"/>
        <w:rPr>
          <w:b/>
        </w:rPr>
      </w:pPr>
    </w:p>
    <w:p w14:paraId="7DEDAC40" w14:textId="77777777" w:rsidR="00CD6DC3" w:rsidRDefault="00CD6DC3">
      <w:pPr>
        <w:rPr>
          <w:b/>
        </w:rPr>
      </w:pPr>
      <w:r>
        <w:rPr>
          <w:b/>
        </w:rPr>
        <w:br w:type="page"/>
      </w:r>
    </w:p>
    <w:p w14:paraId="141031A4" w14:textId="40FD9F94" w:rsidR="00CD6DC3" w:rsidRPr="009777CB" w:rsidRDefault="00CD6DC3" w:rsidP="00CD6DC3">
      <w:pPr>
        <w:spacing w:line="360" w:lineRule="auto"/>
      </w:pPr>
      <w:r w:rsidRPr="00D676C0">
        <w:rPr>
          <w:b/>
          <w:lang w:val="en-US"/>
        </w:rPr>
        <w:lastRenderedPageBreak/>
        <w:t>A</w:t>
      </w:r>
      <w:r w:rsidR="00CF6AD3">
        <w:rPr>
          <w:b/>
          <w:lang w:val="en-US"/>
        </w:rPr>
        <w:t xml:space="preserve">PPENDIX </w:t>
      </w:r>
      <w:r w:rsidR="006001B4">
        <w:rPr>
          <w:b/>
          <w:lang w:val="en-US"/>
        </w:rPr>
        <w:t>A</w:t>
      </w:r>
      <w:r>
        <w:rPr>
          <w:b/>
          <w:lang w:val="en-US"/>
        </w:rPr>
        <w:t>:</w:t>
      </w:r>
      <w:r w:rsidRPr="00D676C0">
        <w:rPr>
          <w:b/>
          <w:lang w:val="en-US"/>
        </w:rPr>
        <w:t xml:space="preserve"> Survey Items</w:t>
      </w:r>
    </w:p>
    <w:p w14:paraId="4C4D2849" w14:textId="77777777" w:rsidR="00CD6DC3" w:rsidRPr="000E367B" w:rsidRDefault="00CD6DC3" w:rsidP="00CD6DC3">
      <w:pPr>
        <w:spacing w:line="360" w:lineRule="auto"/>
        <w:jc w:val="center"/>
        <w:outlineLvl w:val="0"/>
        <w:rPr>
          <w:b/>
        </w:rPr>
      </w:pPr>
      <w:r w:rsidRPr="000E367B">
        <w:rPr>
          <w:b/>
        </w:rPr>
        <w:t>ANGKET PENELITIAN</w:t>
      </w:r>
    </w:p>
    <w:p w14:paraId="64DC2F94" w14:textId="50185B29" w:rsidR="00CD6DC3" w:rsidRDefault="00CF6AD3" w:rsidP="00CD6DC3">
      <w:pPr>
        <w:spacing w:line="480" w:lineRule="auto"/>
        <w:rPr>
          <w:b/>
          <w:lang w:val="en-US"/>
        </w:rPr>
      </w:pPr>
      <w:r>
        <w:rPr>
          <w:b/>
          <w:lang w:val="en-US"/>
        </w:rPr>
        <w:t>………………….</w:t>
      </w:r>
    </w:p>
    <w:p w14:paraId="078A4608" w14:textId="77777777" w:rsidR="00CF6AD3" w:rsidRDefault="00CF6AD3" w:rsidP="00CD6DC3">
      <w:pPr>
        <w:spacing w:line="480" w:lineRule="auto"/>
        <w:rPr>
          <w:b/>
          <w:lang w:val="en-US"/>
        </w:rPr>
      </w:pPr>
    </w:p>
    <w:p w14:paraId="3A0F6AD6" w14:textId="7C825E84" w:rsidR="00CF6AD3" w:rsidRDefault="00CF6AD3">
      <w:pPr>
        <w:rPr>
          <w:b/>
          <w:lang w:val="en-US"/>
        </w:rPr>
      </w:pPr>
      <w:r>
        <w:rPr>
          <w:b/>
          <w:lang w:val="en-US"/>
        </w:rPr>
        <w:br w:type="page"/>
      </w:r>
    </w:p>
    <w:p w14:paraId="3070F8CC" w14:textId="77777777" w:rsidR="00CF6AD3" w:rsidRPr="00D676C0" w:rsidRDefault="00CF6AD3" w:rsidP="00CD6DC3">
      <w:pPr>
        <w:spacing w:line="480" w:lineRule="auto"/>
        <w:rPr>
          <w:b/>
          <w:lang w:val="en-US"/>
        </w:rPr>
      </w:pPr>
    </w:p>
    <w:p w14:paraId="1B896A76" w14:textId="6F2EC397" w:rsidR="00CD6DC3" w:rsidRPr="0071435A" w:rsidRDefault="006001B4" w:rsidP="006001B4">
      <w:pPr>
        <w:rPr>
          <w:b/>
          <w:lang w:val="en-US"/>
        </w:rPr>
      </w:pPr>
      <w:r>
        <w:rPr>
          <w:b/>
          <w:lang w:val="en-US"/>
        </w:rPr>
        <w:t xml:space="preserve">APPENDIX B: </w:t>
      </w:r>
      <w:r w:rsidR="00CD6DC3" w:rsidRPr="0071435A">
        <w:rPr>
          <w:b/>
          <w:lang w:val="en-US"/>
        </w:rPr>
        <w:t xml:space="preserve">Interview </w:t>
      </w:r>
      <w:r w:rsidR="001B4049">
        <w:rPr>
          <w:b/>
          <w:lang w:val="en-US"/>
        </w:rPr>
        <w:t xml:space="preserve">Questions </w:t>
      </w:r>
      <w:r w:rsidR="00CD6DC3">
        <w:rPr>
          <w:b/>
          <w:lang w:val="en-US"/>
        </w:rPr>
        <w:t>for Instructors</w:t>
      </w:r>
    </w:p>
    <w:p w14:paraId="01C601A5" w14:textId="77777777" w:rsidR="00CD6DC3" w:rsidRPr="0071435A" w:rsidRDefault="00CD6DC3" w:rsidP="00CD6DC3">
      <w:pPr>
        <w:spacing w:line="276" w:lineRule="auto"/>
        <w:rPr>
          <w:b/>
          <w:color w:val="000000" w:themeColor="text1"/>
          <w:sz w:val="28"/>
          <w:szCs w:val="28"/>
        </w:rPr>
      </w:pPr>
    </w:p>
    <w:p w14:paraId="4D778760" w14:textId="77777777" w:rsidR="00433E03" w:rsidRPr="006437A9" w:rsidRDefault="00433E03" w:rsidP="00433E03">
      <w:pPr>
        <w:jc w:val="center"/>
        <w:rPr>
          <w:b/>
          <w:color w:val="000000" w:themeColor="text1"/>
        </w:rPr>
      </w:pPr>
      <w:r w:rsidRPr="006437A9">
        <w:rPr>
          <w:b/>
          <w:color w:val="000000" w:themeColor="text1"/>
        </w:rPr>
        <w:t xml:space="preserve">TRANSLINGUAL PRACTICE </w:t>
      </w:r>
      <w:r>
        <w:rPr>
          <w:b/>
          <w:color w:val="000000" w:themeColor="text1"/>
        </w:rPr>
        <w:t xml:space="preserve">OF DIGITAL </w:t>
      </w:r>
      <w:r w:rsidRPr="006437A9">
        <w:rPr>
          <w:b/>
          <w:color w:val="000000" w:themeColor="text1"/>
        </w:rPr>
        <w:t>EFL REMOTE LEARNING INTERACTIONS</w:t>
      </w:r>
      <w:r>
        <w:rPr>
          <w:b/>
          <w:color w:val="000000" w:themeColor="text1"/>
        </w:rPr>
        <w:t xml:space="preserve"> AT A</w:t>
      </w:r>
      <w:r w:rsidRPr="006437A9">
        <w:rPr>
          <w:b/>
          <w:color w:val="000000" w:themeColor="text1"/>
        </w:rPr>
        <w:t xml:space="preserve">N INDONESIAN TERTIARY LEVEL </w:t>
      </w:r>
    </w:p>
    <w:p w14:paraId="5A700184" w14:textId="77777777" w:rsidR="00CD6DC3" w:rsidRDefault="00CD6DC3" w:rsidP="00433E03">
      <w:pPr>
        <w:rPr>
          <w:b/>
          <w:lang w:val="en-US"/>
        </w:rPr>
      </w:pPr>
    </w:p>
    <w:p w14:paraId="15F7040A" w14:textId="77777777" w:rsidR="00CD6DC3" w:rsidRDefault="00CD6DC3" w:rsidP="00CD6DC3">
      <w:pPr>
        <w:rPr>
          <w:b/>
          <w:lang w:val="en-US"/>
        </w:rPr>
      </w:pPr>
      <w:r>
        <w:rPr>
          <w:b/>
          <w:lang w:val="en-US"/>
        </w:rPr>
        <w:t>Instructions:</w:t>
      </w:r>
    </w:p>
    <w:p w14:paraId="4062BA5E" w14:textId="77777777" w:rsidR="00CD6DC3" w:rsidRPr="007D494B" w:rsidRDefault="00CD6DC3" w:rsidP="00CD6DC3">
      <w:pPr>
        <w:pStyle w:val="NormalWeb"/>
      </w:pPr>
      <w:r w:rsidRPr="0071435A">
        <w:t xml:space="preserve">Please answer the following questions </w:t>
      </w:r>
      <w:r>
        <w:t>about translingual practices in EFL remote learning interactions</w:t>
      </w:r>
      <w:r w:rsidRPr="0071435A">
        <w:t>.</w:t>
      </w:r>
    </w:p>
    <w:p w14:paraId="09993117" w14:textId="2D8D535F" w:rsidR="00CD6DC3" w:rsidRDefault="00CF6AD3" w:rsidP="00CF6AD3">
      <w:pPr>
        <w:pStyle w:val="ListParagraph"/>
        <w:tabs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ind w:left="0"/>
        <w:rPr>
          <w:lang w:val="en-US"/>
        </w:rPr>
      </w:pPr>
      <w:r>
        <w:rPr>
          <w:lang w:val="en-US"/>
        </w:rPr>
        <w:t>……………………….</w:t>
      </w:r>
    </w:p>
    <w:p w14:paraId="3B1DE61D" w14:textId="783C056B" w:rsidR="001B4049" w:rsidRDefault="001B4049" w:rsidP="00CF6AD3">
      <w:pPr>
        <w:pStyle w:val="ListParagraph"/>
        <w:tabs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ind w:left="0"/>
        <w:rPr>
          <w:lang w:val="en-US"/>
        </w:rPr>
      </w:pPr>
      <w:r>
        <w:rPr>
          <w:lang w:val="en-US"/>
        </w:rPr>
        <w:t>Etc.</w:t>
      </w:r>
    </w:p>
    <w:p w14:paraId="1302CC16" w14:textId="77777777" w:rsidR="001B4049" w:rsidRPr="005A0DCF" w:rsidRDefault="001B4049" w:rsidP="00CF6AD3">
      <w:pPr>
        <w:pStyle w:val="ListParagraph"/>
        <w:tabs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ind w:left="0"/>
        <w:rPr>
          <w:color w:val="202124"/>
        </w:rPr>
      </w:pPr>
    </w:p>
    <w:sectPr w:rsidR="001B4049" w:rsidRPr="005A0DCF" w:rsidSect="00245EE0">
      <w:pgSz w:w="11900" w:h="16840"/>
      <w:pgMar w:top="2268" w:right="1701" w:bottom="1701" w:left="2268" w:header="709" w:footer="709" w:gutter="0"/>
      <w:pgNumType w:start="1" w:chapStyle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C45A7EE" w14:textId="77777777" w:rsidR="007E4E74" w:rsidRDefault="007E4E74" w:rsidP="00BF0F1C">
      <w:r>
        <w:separator/>
      </w:r>
    </w:p>
  </w:endnote>
  <w:endnote w:type="continuationSeparator" w:id="0">
    <w:p w14:paraId="4CC34FD0" w14:textId="77777777" w:rsidR="007E4E74" w:rsidRDefault="007E4E74" w:rsidP="00BF0F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7546E0A" w14:textId="77777777" w:rsidR="008D4A4D" w:rsidRDefault="008D4A4D" w:rsidP="00304C80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D0E3852" w14:textId="77777777" w:rsidR="008D4A4D" w:rsidRDefault="008D4A4D" w:rsidP="00304C80">
    <w:pPr>
      <w:pStyle w:val="Footer"/>
      <w:ind w:right="360"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2011558363"/>
      <w:docPartObj>
        <w:docPartGallery w:val="Page Numbers (Bottom of Page)"/>
        <w:docPartUnique/>
      </w:docPartObj>
    </w:sdtPr>
    <w:sdtContent>
      <w:p w14:paraId="26D42D83" w14:textId="4445D550" w:rsidR="008D4A4D" w:rsidRDefault="008D4A4D" w:rsidP="00304C8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63054A">
          <w:rPr>
            <w:rStyle w:val="PageNumber"/>
            <w:noProof/>
          </w:rPr>
          <w:t>214</w:t>
        </w:r>
        <w:r>
          <w:rPr>
            <w:rStyle w:val="PageNumber"/>
          </w:rPr>
          <w:fldChar w:fldCharType="end"/>
        </w:r>
      </w:p>
    </w:sdtContent>
  </w:sdt>
  <w:p w14:paraId="3729824F" w14:textId="6DC92204" w:rsidR="008D4A4D" w:rsidRDefault="008D4A4D" w:rsidP="00304C80">
    <w:pPr>
      <w:pStyle w:val="Footer"/>
      <w:framePr w:wrap="around" w:vAnchor="text" w:hAnchor="margin" w:xAlign="center" w:y="1"/>
      <w:ind w:right="360"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F6CE727" w14:textId="77777777" w:rsidR="007E4E74" w:rsidRDefault="007E4E74" w:rsidP="00BF0F1C">
      <w:r>
        <w:separator/>
      </w:r>
    </w:p>
  </w:footnote>
  <w:footnote w:type="continuationSeparator" w:id="0">
    <w:p w14:paraId="75279243" w14:textId="77777777" w:rsidR="007E4E74" w:rsidRDefault="007E4E74" w:rsidP="00BF0F1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181702488"/>
      <w:docPartObj>
        <w:docPartGallery w:val="Page Numbers (Top of Page)"/>
        <w:docPartUnique/>
      </w:docPartObj>
    </w:sdtPr>
    <w:sdtContent>
      <w:p w14:paraId="0934FEEB" w14:textId="75CBB6FB" w:rsidR="008D4A4D" w:rsidRDefault="008D4A4D" w:rsidP="00615B4F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sdt>
    <w:sdtPr>
      <w:rPr>
        <w:rStyle w:val="PageNumber"/>
      </w:rPr>
      <w:id w:val="-544518054"/>
      <w:docPartObj>
        <w:docPartGallery w:val="Page Numbers (Top of Page)"/>
        <w:docPartUnique/>
      </w:docPartObj>
    </w:sdtPr>
    <w:sdtContent>
      <w:p w14:paraId="294A869A" w14:textId="317EFD40" w:rsidR="008D4A4D" w:rsidRDefault="008D4A4D" w:rsidP="00F53A33">
        <w:pPr>
          <w:pStyle w:val="Header"/>
          <w:framePr w:wrap="none" w:vAnchor="text" w:hAnchor="margin" w:xAlign="right" w:y="1"/>
          <w:ind w:right="360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9826EE0" w14:textId="77777777" w:rsidR="008D4A4D" w:rsidRDefault="008D4A4D" w:rsidP="00F53A3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98F5302" w14:textId="5A0676B0" w:rsidR="008D4A4D" w:rsidRDefault="008D4A4D" w:rsidP="00615B4F">
    <w:pPr>
      <w:pStyle w:val="Header"/>
      <w:framePr w:wrap="none" w:vAnchor="text" w:hAnchor="margin" w:xAlign="right" w:y="1"/>
      <w:rPr>
        <w:rStyle w:val="PageNumber"/>
      </w:rPr>
    </w:pPr>
  </w:p>
  <w:p w14:paraId="684AE927" w14:textId="3EF9990A" w:rsidR="008D4A4D" w:rsidRDefault="008D4A4D" w:rsidP="00F53A33">
    <w:pPr>
      <w:pStyle w:val="Header"/>
      <w:framePr w:wrap="none" w:vAnchor="text" w:hAnchor="margin" w:xAlign="right" w:y="1"/>
      <w:ind w:right="360"/>
      <w:rPr>
        <w:rStyle w:val="PageNumber"/>
      </w:rPr>
    </w:pPr>
  </w:p>
  <w:p w14:paraId="163E0C74" w14:textId="77777777" w:rsidR="008D4A4D" w:rsidRDefault="008D4A4D" w:rsidP="00F53A33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5600FB"/>
    <w:multiLevelType w:val="hybridMultilevel"/>
    <w:tmpl w:val="ADD8DD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6345B9"/>
    <w:multiLevelType w:val="multilevel"/>
    <w:tmpl w:val="0AA0187A"/>
    <w:lvl w:ilvl="0">
      <w:start w:val="4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2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43A5409"/>
    <w:multiLevelType w:val="hybridMultilevel"/>
    <w:tmpl w:val="7028514A"/>
    <w:lvl w:ilvl="0" w:tplc="D788F9DE">
      <w:start w:val="1"/>
      <w:numFmt w:val="lowerLetter"/>
      <w:lvlText w:val="%1."/>
      <w:lvlJc w:val="left"/>
      <w:pPr>
        <w:ind w:left="1016" w:hanging="360"/>
      </w:pPr>
      <w:rPr>
        <w:strike w:val="0"/>
      </w:rPr>
    </w:lvl>
    <w:lvl w:ilvl="1" w:tplc="04090019" w:tentative="1">
      <w:start w:val="1"/>
      <w:numFmt w:val="lowerLetter"/>
      <w:lvlText w:val="%2."/>
      <w:lvlJc w:val="left"/>
      <w:pPr>
        <w:ind w:left="1736" w:hanging="360"/>
      </w:pPr>
    </w:lvl>
    <w:lvl w:ilvl="2" w:tplc="0409001B" w:tentative="1">
      <w:start w:val="1"/>
      <w:numFmt w:val="lowerRoman"/>
      <w:lvlText w:val="%3."/>
      <w:lvlJc w:val="right"/>
      <w:pPr>
        <w:ind w:left="2456" w:hanging="180"/>
      </w:pPr>
    </w:lvl>
    <w:lvl w:ilvl="3" w:tplc="0409000F" w:tentative="1">
      <w:start w:val="1"/>
      <w:numFmt w:val="decimal"/>
      <w:lvlText w:val="%4."/>
      <w:lvlJc w:val="left"/>
      <w:pPr>
        <w:ind w:left="3176" w:hanging="360"/>
      </w:pPr>
    </w:lvl>
    <w:lvl w:ilvl="4" w:tplc="04090019" w:tentative="1">
      <w:start w:val="1"/>
      <w:numFmt w:val="lowerLetter"/>
      <w:lvlText w:val="%5."/>
      <w:lvlJc w:val="left"/>
      <w:pPr>
        <w:ind w:left="3896" w:hanging="360"/>
      </w:pPr>
    </w:lvl>
    <w:lvl w:ilvl="5" w:tplc="0409001B" w:tentative="1">
      <w:start w:val="1"/>
      <w:numFmt w:val="lowerRoman"/>
      <w:lvlText w:val="%6."/>
      <w:lvlJc w:val="right"/>
      <w:pPr>
        <w:ind w:left="4616" w:hanging="180"/>
      </w:pPr>
    </w:lvl>
    <w:lvl w:ilvl="6" w:tplc="0409000F" w:tentative="1">
      <w:start w:val="1"/>
      <w:numFmt w:val="decimal"/>
      <w:lvlText w:val="%7."/>
      <w:lvlJc w:val="left"/>
      <w:pPr>
        <w:ind w:left="5336" w:hanging="360"/>
      </w:pPr>
    </w:lvl>
    <w:lvl w:ilvl="7" w:tplc="04090019" w:tentative="1">
      <w:start w:val="1"/>
      <w:numFmt w:val="lowerLetter"/>
      <w:lvlText w:val="%8."/>
      <w:lvlJc w:val="left"/>
      <w:pPr>
        <w:ind w:left="6056" w:hanging="360"/>
      </w:pPr>
    </w:lvl>
    <w:lvl w:ilvl="8" w:tplc="0409001B" w:tentative="1">
      <w:start w:val="1"/>
      <w:numFmt w:val="lowerRoman"/>
      <w:lvlText w:val="%9."/>
      <w:lvlJc w:val="right"/>
      <w:pPr>
        <w:ind w:left="6776" w:hanging="180"/>
      </w:pPr>
    </w:lvl>
  </w:abstractNum>
  <w:abstractNum w:abstractNumId="3" w15:restartNumberingAfterBreak="0">
    <w:nsid w:val="071434F2"/>
    <w:multiLevelType w:val="multilevel"/>
    <w:tmpl w:val="0A40BCAE"/>
    <w:lvl w:ilvl="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3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0778441A"/>
    <w:multiLevelType w:val="hybridMultilevel"/>
    <w:tmpl w:val="0928AB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8E57B4B"/>
    <w:multiLevelType w:val="hybridMultilevel"/>
    <w:tmpl w:val="29FE69AC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6D0C6E"/>
    <w:multiLevelType w:val="multilevel"/>
    <w:tmpl w:val="FFF4FB30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0D647533"/>
    <w:multiLevelType w:val="hybridMultilevel"/>
    <w:tmpl w:val="D1E60EEA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>
      <w:start w:val="1"/>
      <w:numFmt w:val="lowerLetter"/>
      <w:lvlText w:val="%2."/>
      <w:lvlJc w:val="left"/>
      <w:pPr>
        <w:ind w:left="3283" w:hanging="360"/>
      </w:pPr>
    </w:lvl>
    <w:lvl w:ilvl="2" w:tplc="0409001B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8" w15:restartNumberingAfterBreak="0">
    <w:nsid w:val="150B72E3"/>
    <w:multiLevelType w:val="multilevel"/>
    <w:tmpl w:val="9F02986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."/>
      <w:lvlJc w:val="left"/>
      <w:pPr>
        <w:ind w:left="960" w:hanging="60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1DB96C9E"/>
    <w:multiLevelType w:val="multilevel"/>
    <w:tmpl w:val="63F046E8"/>
    <w:lvl w:ilvl="0">
      <w:start w:val="4"/>
      <w:numFmt w:val="decimal"/>
      <w:lvlText w:val="%1."/>
      <w:lvlJc w:val="left"/>
      <w:pPr>
        <w:ind w:left="540" w:hanging="540"/>
      </w:pPr>
      <w:rPr>
        <w:rFonts w:ascii="Times New Roman" w:hAnsi="Times New Roman" w:cs="Times New Roman" w:hint="default"/>
        <w:b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ascii="Times New Roman" w:hAnsi="Times New Roman" w:cs="Times New Roman"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ascii="Times New Roman" w:hAnsi="Times New Roman" w:cs="Times New Roman" w:hint="default"/>
        <w:b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ascii="Times New Roman" w:hAnsi="Times New Roman" w:cs="Times New Roman"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ascii="Times New Roman" w:hAnsi="Times New Roman" w:cs="Times New Roman"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ascii="Times New Roman" w:hAnsi="Times New Roman" w:cs="Times New Roman"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ascii="Times New Roman" w:hAnsi="Times New Roman" w:cs="Times New Roman"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ascii="Times New Roman" w:hAnsi="Times New Roman" w:cs="Times New Roman"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ascii="Times New Roman" w:hAnsi="Times New Roman" w:cs="Times New Roman" w:hint="default"/>
        <w:b/>
      </w:rPr>
    </w:lvl>
  </w:abstractNum>
  <w:abstractNum w:abstractNumId="10" w15:restartNumberingAfterBreak="0">
    <w:nsid w:val="264720EB"/>
    <w:multiLevelType w:val="hybridMultilevel"/>
    <w:tmpl w:val="24FAEB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99D180F"/>
    <w:multiLevelType w:val="hybridMultilevel"/>
    <w:tmpl w:val="F6A6C8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AC166E"/>
    <w:multiLevelType w:val="hybridMultilevel"/>
    <w:tmpl w:val="0C0A4E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15D0A44"/>
    <w:multiLevelType w:val="multilevel"/>
    <w:tmpl w:val="CF547E3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540"/>
      </w:pPr>
      <w:rPr>
        <w:rFonts w:ascii="Times New Roman" w:hAnsi="Times New Roman" w:cs="Times New Roman" w:hint="default"/>
        <w:b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ascii="Times New Roman" w:hAnsi="Times New Roman" w:cs="Times New Roman" w:hint="default"/>
        <w:b/>
      </w:rPr>
    </w:lvl>
    <w:lvl w:ilvl="3">
      <w:start w:val="1"/>
      <w:numFmt w:val="decimal"/>
      <w:isLgl/>
      <w:lvlText w:val="%1.%2.%3.%4."/>
      <w:lvlJc w:val="left"/>
      <w:pPr>
        <w:ind w:left="1620" w:hanging="720"/>
      </w:pPr>
      <w:rPr>
        <w:rFonts w:ascii="Times New Roman" w:hAnsi="Times New Roman" w:cs="Times New Roman" w:hint="default"/>
        <w:b/>
      </w:rPr>
    </w:lvl>
    <w:lvl w:ilvl="4">
      <w:start w:val="1"/>
      <w:numFmt w:val="decimal"/>
      <w:isLgl/>
      <w:lvlText w:val="%1.%2.%3.%4.%5."/>
      <w:lvlJc w:val="left"/>
      <w:pPr>
        <w:ind w:left="2160" w:hanging="1080"/>
      </w:pPr>
      <w:rPr>
        <w:rFonts w:ascii="Times New Roman" w:hAnsi="Times New Roman" w:cs="Times New Roman" w:hint="default"/>
        <w:b/>
      </w:rPr>
    </w:lvl>
    <w:lvl w:ilvl="5">
      <w:start w:val="1"/>
      <w:numFmt w:val="decimal"/>
      <w:isLgl/>
      <w:lvlText w:val="%1.%2.%3.%4.%5.%6."/>
      <w:lvlJc w:val="left"/>
      <w:pPr>
        <w:ind w:left="2340" w:hanging="1080"/>
      </w:pPr>
      <w:rPr>
        <w:rFonts w:ascii="Times New Roman" w:hAnsi="Times New Roman" w:cs="Times New Roman"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2880" w:hanging="1440"/>
      </w:pPr>
      <w:rPr>
        <w:rFonts w:ascii="Times New Roman" w:hAnsi="Times New Roman" w:cs="Times New Roman"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3060" w:hanging="1440"/>
      </w:pPr>
      <w:rPr>
        <w:rFonts w:ascii="Times New Roman" w:hAnsi="Times New Roman" w:cs="Times New Roman"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3600" w:hanging="1800"/>
      </w:pPr>
      <w:rPr>
        <w:rFonts w:ascii="Times New Roman" w:hAnsi="Times New Roman" w:cs="Times New Roman" w:hint="default"/>
        <w:b/>
      </w:rPr>
    </w:lvl>
  </w:abstractNum>
  <w:abstractNum w:abstractNumId="14" w15:restartNumberingAfterBreak="0">
    <w:nsid w:val="31EB3BA4"/>
    <w:multiLevelType w:val="hybridMultilevel"/>
    <w:tmpl w:val="5FC43D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9A06926"/>
    <w:multiLevelType w:val="multilevel"/>
    <w:tmpl w:val="5554D5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12D0BF0"/>
    <w:multiLevelType w:val="hybridMultilevel"/>
    <w:tmpl w:val="4BE637DA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42126370"/>
    <w:multiLevelType w:val="hybridMultilevel"/>
    <w:tmpl w:val="E3A853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3EA1EB3"/>
    <w:multiLevelType w:val="hybridMultilevel"/>
    <w:tmpl w:val="CC14A5C0"/>
    <w:lvl w:ilvl="0" w:tplc="D45457D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853564A"/>
    <w:multiLevelType w:val="hybridMultilevel"/>
    <w:tmpl w:val="03621C74"/>
    <w:lvl w:ilvl="0" w:tplc="04090019">
      <w:start w:val="1"/>
      <w:numFmt w:val="lowerLetter"/>
      <w:lvlText w:val="%1."/>
      <w:lvlJc w:val="left"/>
      <w:pPr>
        <w:ind w:left="1140" w:hanging="360"/>
      </w:pPr>
    </w:lvl>
    <w:lvl w:ilvl="1" w:tplc="04090019">
      <w:start w:val="1"/>
      <w:numFmt w:val="lowerLetter"/>
      <w:lvlText w:val="%2."/>
      <w:lvlJc w:val="left"/>
      <w:pPr>
        <w:ind w:left="1860" w:hanging="360"/>
      </w:pPr>
    </w:lvl>
    <w:lvl w:ilvl="2" w:tplc="F9FE0E84">
      <w:start w:val="1"/>
      <w:numFmt w:val="decimal"/>
      <w:lvlText w:val="%3."/>
      <w:lvlJc w:val="left"/>
      <w:pPr>
        <w:ind w:left="276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20" w15:restartNumberingAfterBreak="0">
    <w:nsid w:val="4D8E175C"/>
    <w:multiLevelType w:val="hybridMultilevel"/>
    <w:tmpl w:val="5FC43D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E624FE6"/>
    <w:multiLevelType w:val="multilevel"/>
    <w:tmpl w:val="C4465424"/>
    <w:lvl w:ilvl="0">
      <w:start w:val="4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51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382" w:hanging="720"/>
      </w:pPr>
      <w:rPr>
        <w:rFonts w:hint="default"/>
      </w:rPr>
    </w:lvl>
    <w:lvl w:ilvl="3">
      <w:start w:val="2"/>
      <w:numFmt w:val="decimal"/>
      <w:lvlText w:val="%1.%2.%3.%4."/>
      <w:lvlJc w:val="left"/>
      <w:pPr>
        <w:ind w:left="1713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0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2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57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448" w:hanging="1800"/>
      </w:pPr>
      <w:rPr>
        <w:rFonts w:hint="default"/>
      </w:rPr>
    </w:lvl>
  </w:abstractNum>
  <w:abstractNum w:abstractNumId="22" w15:restartNumberingAfterBreak="0">
    <w:nsid w:val="4F007A3F"/>
    <w:multiLevelType w:val="hybridMultilevel"/>
    <w:tmpl w:val="0FB6110A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3" w15:restartNumberingAfterBreak="0">
    <w:nsid w:val="540D3F53"/>
    <w:multiLevelType w:val="hybridMultilevel"/>
    <w:tmpl w:val="6944B906"/>
    <w:lvl w:ilvl="0" w:tplc="BDC24406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C284F512">
      <w:start w:val="1"/>
      <w:numFmt w:val="lowerLetter"/>
      <w:lvlText w:val="%2."/>
      <w:lvlJc w:val="left"/>
      <w:pPr>
        <w:ind w:left="11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24" w15:restartNumberingAfterBreak="0">
    <w:nsid w:val="54871540"/>
    <w:multiLevelType w:val="hybridMultilevel"/>
    <w:tmpl w:val="FAF07B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4B569D2"/>
    <w:multiLevelType w:val="hybridMultilevel"/>
    <w:tmpl w:val="D1E60EEA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>
      <w:start w:val="1"/>
      <w:numFmt w:val="lowerLetter"/>
      <w:lvlText w:val="%2."/>
      <w:lvlJc w:val="left"/>
      <w:pPr>
        <w:ind w:left="3283" w:hanging="360"/>
      </w:pPr>
    </w:lvl>
    <w:lvl w:ilvl="2" w:tplc="0409001B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6" w15:restartNumberingAfterBreak="0">
    <w:nsid w:val="560D7506"/>
    <w:multiLevelType w:val="hybridMultilevel"/>
    <w:tmpl w:val="6602D3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8DE129E"/>
    <w:multiLevelType w:val="hybridMultilevel"/>
    <w:tmpl w:val="11068162"/>
    <w:lvl w:ilvl="0" w:tplc="0409000F">
      <w:start w:val="1"/>
      <w:numFmt w:val="decimal"/>
      <w:lvlText w:val="%1."/>
      <w:lvlJc w:val="left"/>
      <w:pPr>
        <w:ind w:left="317" w:hanging="360"/>
      </w:pPr>
    </w:lvl>
    <w:lvl w:ilvl="1" w:tplc="04090019" w:tentative="1">
      <w:start w:val="1"/>
      <w:numFmt w:val="lowerLetter"/>
      <w:lvlText w:val="%2."/>
      <w:lvlJc w:val="left"/>
      <w:pPr>
        <w:ind w:left="1037" w:hanging="360"/>
      </w:pPr>
    </w:lvl>
    <w:lvl w:ilvl="2" w:tplc="0409001B" w:tentative="1">
      <w:start w:val="1"/>
      <w:numFmt w:val="lowerRoman"/>
      <w:lvlText w:val="%3."/>
      <w:lvlJc w:val="right"/>
      <w:pPr>
        <w:ind w:left="1757" w:hanging="180"/>
      </w:pPr>
    </w:lvl>
    <w:lvl w:ilvl="3" w:tplc="1B9EEB48">
      <w:start w:val="1"/>
      <w:numFmt w:val="decimal"/>
      <w:lvlText w:val="%4."/>
      <w:lvlJc w:val="left"/>
      <w:pPr>
        <w:ind w:left="2477" w:hanging="360"/>
      </w:pPr>
      <w:rPr>
        <w:rFonts w:ascii="Times New Roman" w:eastAsia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ind w:left="3197" w:hanging="360"/>
      </w:pPr>
    </w:lvl>
    <w:lvl w:ilvl="5" w:tplc="0409001B" w:tentative="1">
      <w:start w:val="1"/>
      <w:numFmt w:val="lowerRoman"/>
      <w:lvlText w:val="%6."/>
      <w:lvlJc w:val="right"/>
      <w:pPr>
        <w:ind w:left="3917" w:hanging="180"/>
      </w:pPr>
    </w:lvl>
    <w:lvl w:ilvl="6" w:tplc="0409000F" w:tentative="1">
      <w:start w:val="1"/>
      <w:numFmt w:val="decimal"/>
      <w:lvlText w:val="%7."/>
      <w:lvlJc w:val="left"/>
      <w:pPr>
        <w:ind w:left="4637" w:hanging="360"/>
      </w:pPr>
    </w:lvl>
    <w:lvl w:ilvl="7" w:tplc="04090019" w:tentative="1">
      <w:start w:val="1"/>
      <w:numFmt w:val="lowerLetter"/>
      <w:lvlText w:val="%8."/>
      <w:lvlJc w:val="left"/>
      <w:pPr>
        <w:ind w:left="5357" w:hanging="360"/>
      </w:pPr>
    </w:lvl>
    <w:lvl w:ilvl="8" w:tplc="0409001B" w:tentative="1">
      <w:start w:val="1"/>
      <w:numFmt w:val="lowerRoman"/>
      <w:lvlText w:val="%9."/>
      <w:lvlJc w:val="right"/>
      <w:pPr>
        <w:ind w:left="6077" w:hanging="180"/>
      </w:pPr>
    </w:lvl>
  </w:abstractNum>
  <w:abstractNum w:abstractNumId="28" w15:restartNumberingAfterBreak="0">
    <w:nsid w:val="5A820784"/>
    <w:multiLevelType w:val="hybridMultilevel"/>
    <w:tmpl w:val="0C0A4E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F37055F"/>
    <w:multiLevelType w:val="hybridMultilevel"/>
    <w:tmpl w:val="1D549456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F4762FC"/>
    <w:multiLevelType w:val="hybridMultilevel"/>
    <w:tmpl w:val="2FF67B5C"/>
    <w:lvl w:ilvl="0" w:tplc="0409000F">
      <w:start w:val="1"/>
      <w:numFmt w:val="decimal"/>
      <w:lvlText w:val="%1."/>
      <w:lvlJc w:val="left"/>
      <w:pPr>
        <w:ind w:left="2988" w:hanging="360"/>
      </w:pPr>
    </w:lvl>
    <w:lvl w:ilvl="1" w:tplc="04090019" w:tentative="1">
      <w:start w:val="1"/>
      <w:numFmt w:val="lowerLetter"/>
      <w:lvlText w:val="%2."/>
      <w:lvlJc w:val="left"/>
      <w:pPr>
        <w:ind w:left="3708" w:hanging="360"/>
      </w:pPr>
    </w:lvl>
    <w:lvl w:ilvl="2" w:tplc="0409001B" w:tentative="1">
      <w:start w:val="1"/>
      <w:numFmt w:val="lowerRoman"/>
      <w:lvlText w:val="%3."/>
      <w:lvlJc w:val="right"/>
      <w:pPr>
        <w:ind w:left="4428" w:hanging="180"/>
      </w:pPr>
    </w:lvl>
    <w:lvl w:ilvl="3" w:tplc="0409000F" w:tentative="1">
      <w:start w:val="1"/>
      <w:numFmt w:val="decimal"/>
      <w:lvlText w:val="%4."/>
      <w:lvlJc w:val="left"/>
      <w:pPr>
        <w:ind w:left="5148" w:hanging="360"/>
      </w:pPr>
    </w:lvl>
    <w:lvl w:ilvl="4" w:tplc="04090019" w:tentative="1">
      <w:start w:val="1"/>
      <w:numFmt w:val="lowerLetter"/>
      <w:lvlText w:val="%5."/>
      <w:lvlJc w:val="left"/>
      <w:pPr>
        <w:ind w:left="5868" w:hanging="360"/>
      </w:pPr>
    </w:lvl>
    <w:lvl w:ilvl="5" w:tplc="0409001B" w:tentative="1">
      <w:start w:val="1"/>
      <w:numFmt w:val="lowerRoman"/>
      <w:lvlText w:val="%6."/>
      <w:lvlJc w:val="right"/>
      <w:pPr>
        <w:ind w:left="6588" w:hanging="180"/>
      </w:pPr>
    </w:lvl>
    <w:lvl w:ilvl="6" w:tplc="0409000F" w:tentative="1">
      <w:start w:val="1"/>
      <w:numFmt w:val="decimal"/>
      <w:lvlText w:val="%7."/>
      <w:lvlJc w:val="left"/>
      <w:pPr>
        <w:ind w:left="7308" w:hanging="360"/>
      </w:pPr>
    </w:lvl>
    <w:lvl w:ilvl="7" w:tplc="04090019" w:tentative="1">
      <w:start w:val="1"/>
      <w:numFmt w:val="lowerLetter"/>
      <w:lvlText w:val="%8."/>
      <w:lvlJc w:val="left"/>
      <w:pPr>
        <w:ind w:left="8028" w:hanging="360"/>
      </w:pPr>
    </w:lvl>
    <w:lvl w:ilvl="8" w:tplc="0409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31" w15:restartNumberingAfterBreak="0">
    <w:nsid w:val="6FB41BD8"/>
    <w:multiLevelType w:val="multilevel"/>
    <w:tmpl w:val="A69C50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725E4BB9"/>
    <w:multiLevelType w:val="hybridMultilevel"/>
    <w:tmpl w:val="5FC43D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68C2587"/>
    <w:multiLevelType w:val="multilevel"/>
    <w:tmpl w:val="A5B20CA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4" w15:restartNumberingAfterBreak="0">
    <w:nsid w:val="76C406B1"/>
    <w:multiLevelType w:val="hybridMultilevel"/>
    <w:tmpl w:val="24FAEB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84B1874"/>
    <w:multiLevelType w:val="hybridMultilevel"/>
    <w:tmpl w:val="9D5447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D143A93"/>
    <w:multiLevelType w:val="hybridMultilevel"/>
    <w:tmpl w:val="3EE06D4A"/>
    <w:lvl w:ilvl="0" w:tplc="17AEC076">
      <w:start w:val="1"/>
      <w:numFmt w:val="decimal"/>
      <w:lvlText w:val="%1."/>
      <w:lvlJc w:val="left"/>
      <w:pPr>
        <w:ind w:left="2563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7" w15:restartNumberingAfterBreak="0">
    <w:nsid w:val="7D712EE2"/>
    <w:multiLevelType w:val="hybridMultilevel"/>
    <w:tmpl w:val="BF7A61FA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F454FF9"/>
    <w:multiLevelType w:val="hybridMultilevel"/>
    <w:tmpl w:val="0712842E"/>
    <w:lvl w:ilvl="0" w:tplc="4C220B28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94107729">
    <w:abstractNumId w:val="23"/>
  </w:num>
  <w:num w:numId="2" w16cid:durableId="2119790280">
    <w:abstractNumId w:val="11"/>
  </w:num>
  <w:num w:numId="3" w16cid:durableId="248544261">
    <w:abstractNumId w:val="18"/>
  </w:num>
  <w:num w:numId="4" w16cid:durableId="770708079">
    <w:abstractNumId w:val="19"/>
  </w:num>
  <w:num w:numId="5" w16cid:durableId="1656762744">
    <w:abstractNumId w:val="15"/>
  </w:num>
  <w:num w:numId="6" w16cid:durableId="1802991815">
    <w:abstractNumId w:val="20"/>
  </w:num>
  <w:num w:numId="7" w16cid:durableId="1666934647">
    <w:abstractNumId w:val="14"/>
  </w:num>
  <w:num w:numId="8" w16cid:durableId="1741059916">
    <w:abstractNumId w:val="32"/>
  </w:num>
  <w:num w:numId="9" w16cid:durableId="2023433473">
    <w:abstractNumId w:val="13"/>
  </w:num>
  <w:num w:numId="10" w16cid:durableId="92945155">
    <w:abstractNumId w:val="17"/>
  </w:num>
  <w:num w:numId="11" w16cid:durableId="1861699864">
    <w:abstractNumId w:val="2"/>
  </w:num>
  <w:num w:numId="12" w16cid:durableId="539784054">
    <w:abstractNumId w:val="24"/>
  </w:num>
  <w:num w:numId="13" w16cid:durableId="184055722">
    <w:abstractNumId w:val="3"/>
  </w:num>
  <w:num w:numId="14" w16cid:durableId="772897550">
    <w:abstractNumId w:val="0"/>
  </w:num>
  <w:num w:numId="15" w16cid:durableId="752822521">
    <w:abstractNumId w:val="33"/>
  </w:num>
  <w:num w:numId="16" w16cid:durableId="341710502">
    <w:abstractNumId w:val="16"/>
  </w:num>
  <w:num w:numId="17" w16cid:durableId="745761788">
    <w:abstractNumId w:val="9"/>
  </w:num>
  <w:num w:numId="18" w16cid:durableId="1256129169">
    <w:abstractNumId w:val="25"/>
  </w:num>
  <w:num w:numId="19" w16cid:durableId="1309869764">
    <w:abstractNumId w:val="22"/>
  </w:num>
  <w:num w:numId="20" w16cid:durableId="1718502549">
    <w:abstractNumId w:val="36"/>
  </w:num>
  <w:num w:numId="21" w16cid:durableId="1934165873">
    <w:abstractNumId w:val="27"/>
  </w:num>
  <w:num w:numId="22" w16cid:durableId="1092815673">
    <w:abstractNumId w:val="21"/>
  </w:num>
  <w:num w:numId="23" w16cid:durableId="2143109349">
    <w:abstractNumId w:val="1"/>
  </w:num>
  <w:num w:numId="24" w16cid:durableId="1631596938">
    <w:abstractNumId w:val="7"/>
  </w:num>
  <w:num w:numId="25" w16cid:durableId="1547643071">
    <w:abstractNumId w:val="38"/>
  </w:num>
  <w:num w:numId="26" w16cid:durableId="1458834707">
    <w:abstractNumId w:val="35"/>
  </w:num>
  <w:num w:numId="27" w16cid:durableId="44791965">
    <w:abstractNumId w:val="26"/>
  </w:num>
  <w:num w:numId="28" w16cid:durableId="2100249777">
    <w:abstractNumId w:val="8"/>
  </w:num>
  <w:num w:numId="29" w16cid:durableId="1717660742">
    <w:abstractNumId w:val="30"/>
  </w:num>
  <w:num w:numId="30" w16cid:durableId="1924298298">
    <w:abstractNumId w:val="6"/>
  </w:num>
  <w:num w:numId="31" w16cid:durableId="2118328370">
    <w:abstractNumId w:val="10"/>
  </w:num>
  <w:num w:numId="32" w16cid:durableId="1511066166">
    <w:abstractNumId w:val="34"/>
  </w:num>
  <w:num w:numId="33" w16cid:durableId="478233637">
    <w:abstractNumId w:val="31"/>
  </w:num>
  <w:num w:numId="34" w16cid:durableId="612708656">
    <w:abstractNumId w:val="37"/>
  </w:num>
  <w:num w:numId="35" w16cid:durableId="871070399">
    <w:abstractNumId w:val="5"/>
  </w:num>
  <w:num w:numId="36" w16cid:durableId="807279369">
    <w:abstractNumId w:val="29"/>
  </w:num>
  <w:num w:numId="37" w16cid:durableId="1542593853">
    <w:abstractNumId w:val="4"/>
  </w:num>
  <w:num w:numId="38" w16cid:durableId="1709451052">
    <w:abstractNumId w:val="12"/>
  </w:num>
  <w:num w:numId="39" w16cid:durableId="1563249521">
    <w:abstractNumId w:val="28"/>
  </w:num>
  <w:numIdMacAtCleanup w:val="3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oNotDisplayPageBoundaries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F0F1C"/>
    <w:rsid w:val="00000AB5"/>
    <w:rsid w:val="00001089"/>
    <w:rsid w:val="00001B31"/>
    <w:rsid w:val="00001BE6"/>
    <w:rsid w:val="00001E6D"/>
    <w:rsid w:val="00002AA7"/>
    <w:rsid w:val="00003403"/>
    <w:rsid w:val="000036A6"/>
    <w:rsid w:val="00003870"/>
    <w:rsid w:val="00003C5E"/>
    <w:rsid w:val="0000417A"/>
    <w:rsid w:val="000046B2"/>
    <w:rsid w:val="000047F6"/>
    <w:rsid w:val="00004ADB"/>
    <w:rsid w:val="00004D8F"/>
    <w:rsid w:val="00004FAD"/>
    <w:rsid w:val="00004FCC"/>
    <w:rsid w:val="000052B9"/>
    <w:rsid w:val="00005729"/>
    <w:rsid w:val="0000595D"/>
    <w:rsid w:val="000059B0"/>
    <w:rsid w:val="000064F6"/>
    <w:rsid w:val="000065F9"/>
    <w:rsid w:val="000069DA"/>
    <w:rsid w:val="00007252"/>
    <w:rsid w:val="00010066"/>
    <w:rsid w:val="0001035E"/>
    <w:rsid w:val="000107B3"/>
    <w:rsid w:val="0001081C"/>
    <w:rsid w:val="00011BC2"/>
    <w:rsid w:val="00011C1A"/>
    <w:rsid w:val="0001220D"/>
    <w:rsid w:val="00012375"/>
    <w:rsid w:val="00012442"/>
    <w:rsid w:val="00012BB4"/>
    <w:rsid w:val="000130C7"/>
    <w:rsid w:val="000134D2"/>
    <w:rsid w:val="00013A7F"/>
    <w:rsid w:val="00013BA1"/>
    <w:rsid w:val="00013E1F"/>
    <w:rsid w:val="00014358"/>
    <w:rsid w:val="00014452"/>
    <w:rsid w:val="000144C5"/>
    <w:rsid w:val="0001561C"/>
    <w:rsid w:val="00016950"/>
    <w:rsid w:val="00016A7D"/>
    <w:rsid w:val="00016BD3"/>
    <w:rsid w:val="00016BEB"/>
    <w:rsid w:val="0001783F"/>
    <w:rsid w:val="0001787A"/>
    <w:rsid w:val="0002068C"/>
    <w:rsid w:val="00020C8A"/>
    <w:rsid w:val="00020DFF"/>
    <w:rsid w:val="0002103A"/>
    <w:rsid w:val="00021483"/>
    <w:rsid w:val="0002148A"/>
    <w:rsid w:val="00021715"/>
    <w:rsid w:val="000222B6"/>
    <w:rsid w:val="0002245E"/>
    <w:rsid w:val="000226B0"/>
    <w:rsid w:val="00022770"/>
    <w:rsid w:val="000229D8"/>
    <w:rsid w:val="00023125"/>
    <w:rsid w:val="00023152"/>
    <w:rsid w:val="00023A4D"/>
    <w:rsid w:val="00024113"/>
    <w:rsid w:val="000241DF"/>
    <w:rsid w:val="00024349"/>
    <w:rsid w:val="00024752"/>
    <w:rsid w:val="000248AD"/>
    <w:rsid w:val="000250BE"/>
    <w:rsid w:val="00025BD0"/>
    <w:rsid w:val="00026031"/>
    <w:rsid w:val="0002672C"/>
    <w:rsid w:val="000268A3"/>
    <w:rsid w:val="00027507"/>
    <w:rsid w:val="00027C47"/>
    <w:rsid w:val="00027DE6"/>
    <w:rsid w:val="00030ABE"/>
    <w:rsid w:val="0003108A"/>
    <w:rsid w:val="000312D7"/>
    <w:rsid w:val="00031749"/>
    <w:rsid w:val="000331F3"/>
    <w:rsid w:val="000333AE"/>
    <w:rsid w:val="000333B4"/>
    <w:rsid w:val="00034626"/>
    <w:rsid w:val="00034880"/>
    <w:rsid w:val="0003508A"/>
    <w:rsid w:val="000358B0"/>
    <w:rsid w:val="00035C83"/>
    <w:rsid w:val="00035E1E"/>
    <w:rsid w:val="00036756"/>
    <w:rsid w:val="00036AD2"/>
    <w:rsid w:val="00036C1B"/>
    <w:rsid w:val="00036CBD"/>
    <w:rsid w:val="00036DE7"/>
    <w:rsid w:val="00036FEE"/>
    <w:rsid w:val="000376D7"/>
    <w:rsid w:val="0004007C"/>
    <w:rsid w:val="0004009D"/>
    <w:rsid w:val="0004020B"/>
    <w:rsid w:val="0004056F"/>
    <w:rsid w:val="00040799"/>
    <w:rsid w:val="0004080F"/>
    <w:rsid w:val="00041C7F"/>
    <w:rsid w:val="00041F99"/>
    <w:rsid w:val="00042270"/>
    <w:rsid w:val="000426CF"/>
    <w:rsid w:val="0004286B"/>
    <w:rsid w:val="00042C29"/>
    <w:rsid w:val="00042D94"/>
    <w:rsid w:val="00042E5C"/>
    <w:rsid w:val="0004371A"/>
    <w:rsid w:val="000438DE"/>
    <w:rsid w:val="00043C06"/>
    <w:rsid w:val="00043C98"/>
    <w:rsid w:val="000446CF"/>
    <w:rsid w:val="00044EE9"/>
    <w:rsid w:val="00045290"/>
    <w:rsid w:val="000453AC"/>
    <w:rsid w:val="00045AE7"/>
    <w:rsid w:val="00046656"/>
    <w:rsid w:val="00046A13"/>
    <w:rsid w:val="00046DCB"/>
    <w:rsid w:val="00046FC3"/>
    <w:rsid w:val="0004742C"/>
    <w:rsid w:val="000506C6"/>
    <w:rsid w:val="00050746"/>
    <w:rsid w:val="000507D0"/>
    <w:rsid w:val="00050926"/>
    <w:rsid w:val="000511C3"/>
    <w:rsid w:val="00052012"/>
    <w:rsid w:val="0005253B"/>
    <w:rsid w:val="0005267A"/>
    <w:rsid w:val="00052EC2"/>
    <w:rsid w:val="000533A3"/>
    <w:rsid w:val="000534B4"/>
    <w:rsid w:val="000538D4"/>
    <w:rsid w:val="000547B0"/>
    <w:rsid w:val="00054996"/>
    <w:rsid w:val="00055290"/>
    <w:rsid w:val="00055744"/>
    <w:rsid w:val="00055AC4"/>
    <w:rsid w:val="00056716"/>
    <w:rsid w:val="00056D29"/>
    <w:rsid w:val="000570F5"/>
    <w:rsid w:val="00057209"/>
    <w:rsid w:val="00057BEC"/>
    <w:rsid w:val="00060184"/>
    <w:rsid w:val="00060342"/>
    <w:rsid w:val="000606C2"/>
    <w:rsid w:val="00060F8B"/>
    <w:rsid w:val="00061749"/>
    <w:rsid w:val="000617B8"/>
    <w:rsid w:val="00061CDC"/>
    <w:rsid w:val="0006224B"/>
    <w:rsid w:val="00062375"/>
    <w:rsid w:val="00062725"/>
    <w:rsid w:val="00063391"/>
    <w:rsid w:val="00063497"/>
    <w:rsid w:val="00063B81"/>
    <w:rsid w:val="00063B8C"/>
    <w:rsid w:val="00063B8E"/>
    <w:rsid w:val="000643AC"/>
    <w:rsid w:val="000647E6"/>
    <w:rsid w:val="00064C51"/>
    <w:rsid w:val="00065515"/>
    <w:rsid w:val="00065673"/>
    <w:rsid w:val="00065C40"/>
    <w:rsid w:val="00065E1E"/>
    <w:rsid w:val="00065E62"/>
    <w:rsid w:val="00066184"/>
    <w:rsid w:val="00066822"/>
    <w:rsid w:val="000668EA"/>
    <w:rsid w:val="00066984"/>
    <w:rsid w:val="00067013"/>
    <w:rsid w:val="00067037"/>
    <w:rsid w:val="00067E18"/>
    <w:rsid w:val="00067FC1"/>
    <w:rsid w:val="00070108"/>
    <w:rsid w:val="0007014E"/>
    <w:rsid w:val="00070395"/>
    <w:rsid w:val="00070531"/>
    <w:rsid w:val="000707DC"/>
    <w:rsid w:val="000709BC"/>
    <w:rsid w:val="00070AFA"/>
    <w:rsid w:val="00070B89"/>
    <w:rsid w:val="00070FC1"/>
    <w:rsid w:val="000718F7"/>
    <w:rsid w:val="00071C6E"/>
    <w:rsid w:val="00072BDC"/>
    <w:rsid w:val="00072D3D"/>
    <w:rsid w:val="000733EA"/>
    <w:rsid w:val="00073D3C"/>
    <w:rsid w:val="00074904"/>
    <w:rsid w:val="00075025"/>
    <w:rsid w:val="00075276"/>
    <w:rsid w:val="00075A89"/>
    <w:rsid w:val="00075DA2"/>
    <w:rsid w:val="00076074"/>
    <w:rsid w:val="0007632F"/>
    <w:rsid w:val="000763A1"/>
    <w:rsid w:val="000763D4"/>
    <w:rsid w:val="000766D5"/>
    <w:rsid w:val="00076A57"/>
    <w:rsid w:val="00076B90"/>
    <w:rsid w:val="00077754"/>
    <w:rsid w:val="00077F6A"/>
    <w:rsid w:val="00080127"/>
    <w:rsid w:val="00080349"/>
    <w:rsid w:val="0008076E"/>
    <w:rsid w:val="000807D1"/>
    <w:rsid w:val="000810D6"/>
    <w:rsid w:val="00081AAF"/>
    <w:rsid w:val="00081E6C"/>
    <w:rsid w:val="00082069"/>
    <w:rsid w:val="000828DD"/>
    <w:rsid w:val="00082A4C"/>
    <w:rsid w:val="00082C1D"/>
    <w:rsid w:val="00082DAE"/>
    <w:rsid w:val="000833AD"/>
    <w:rsid w:val="0008377E"/>
    <w:rsid w:val="00083C77"/>
    <w:rsid w:val="000841E5"/>
    <w:rsid w:val="0008455D"/>
    <w:rsid w:val="00084A07"/>
    <w:rsid w:val="00084A46"/>
    <w:rsid w:val="000851A2"/>
    <w:rsid w:val="000851C6"/>
    <w:rsid w:val="000852E9"/>
    <w:rsid w:val="00085799"/>
    <w:rsid w:val="000857C1"/>
    <w:rsid w:val="00085AD3"/>
    <w:rsid w:val="00085BEE"/>
    <w:rsid w:val="000866EA"/>
    <w:rsid w:val="000869B0"/>
    <w:rsid w:val="00086F11"/>
    <w:rsid w:val="000870D1"/>
    <w:rsid w:val="000874B5"/>
    <w:rsid w:val="00087563"/>
    <w:rsid w:val="0008761F"/>
    <w:rsid w:val="00087F7F"/>
    <w:rsid w:val="000907F4"/>
    <w:rsid w:val="000910F7"/>
    <w:rsid w:val="00091317"/>
    <w:rsid w:val="000915D2"/>
    <w:rsid w:val="00091880"/>
    <w:rsid w:val="00091BA1"/>
    <w:rsid w:val="00091E40"/>
    <w:rsid w:val="00092725"/>
    <w:rsid w:val="000928ED"/>
    <w:rsid w:val="00092EB4"/>
    <w:rsid w:val="00092FDD"/>
    <w:rsid w:val="000936F4"/>
    <w:rsid w:val="0009383C"/>
    <w:rsid w:val="0009393E"/>
    <w:rsid w:val="0009395C"/>
    <w:rsid w:val="00093B76"/>
    <w:rsid w:val="00093BDB"/>
    <w:rsid w:val="00093F9A"/>
    <w:rsid w:val="00093FD1"/>
    <w:rsid w:val="00093FE0"/>
    <w:rsid w:val="00094566"/>
    <w:rsid w:val="000946C2"/>
    <w:rsid w:val="00095999"/>
    <w:rsid w:val="00095B60"/>
    <w:rsid w:val="00095BB5"/>
    <w:rsid w:val="000968A2"/>
    <w:rsid w:val="00096F4A"/>
    <w:rsid w:val="00097F1F"/>
    <w:rsid w:val="000A01BA"/>
    <w:rsid w:val="000A01F6"/>
    <w:rsid w:val="000A08C9"/>
    <w:rsid w:val="000A127D"/>
    <w:rsid w:val="000A1450"/>
    <w:rsid w:val="000A14CE"/>
    <w:rsid w:val="000A22F9"/>
    <w:rsid w:val="000A260E"/>
    <w:rsid w:val="000A2867"/>
    <w:rsid w:val="000A2B7E"/>
    <w:rsid w:val="000A2CBD"/>
    <w:rsid w:val="000A2DC3"/>
    <w:rsid w:val="000A3236"/>
    <w:rsid w:val="000A33B3"/>
    <w:rsid w:val="000A34DC"/>
    <w:rsid w:val="000A3524"/>
    <w:rsid w:val="000A3B0A"/>
    <w:rsid w:val="000A421E"/>
    <w:rsid w:val="000A4225"/>
    <w:rsid w:val="000A49CC"/>
    <w:rsid w:val="000A4D92"/>
    <w:rsid w:val="000A5075"/>
    <w:rsid w:val="000A5C34"/>
    <w:rsid w:val="000A5C81"/>
    <w:rsid w:val="000A601A"/>
    <w:rsid w:val="000A64CE"/>
    <w:rsid w:val="000A652A"/>
    <w:rsid w:val="000A668E"/>
    <w:rsid w:val="000A725A"/>
    <w:rsid w:val="000A7B0F"/>
    <w:rsid w:val="000B028E"/>
    <w:rsid w:val="000B0B6E"/>
    <w:rsid w:val="000B10AD"/>
    <w:rsid w:val="000B20F8"/>
    <w:rsid w:val="000B22BE"/>
    <w:rsid w:val="000B2BF1"/>
    <w:rsid w:val="000B2D44"/>
    <w:rsid w:val="000B3967"/>
    <w:rsid w:val="000B3E15"/>
    <w:rsid w:val="000B49B2"/>
    <w:rsid w:val="000B4B42"/>
    <w:rsid w:val="000B51DC"/>
    <w:rsid w:val="000B5398"/>
    <w:rsid w:val="000B5655"/>
    <w:rsid w:val="000B5FA3"/>
    <w:rsid w:val="000B61E9"/>
    <w:rsid w:val="000B6A4B"/>
    <w:rsid w:val="000B6F74"/>
    <w:rsid w:val="000B71AB"/>
    <w:rsid w:val="000B71E1"/>
    <w:rsid w:val="000B7338"/>
    <w:rsid w:val="000B7999"/>
    <w:rsid w:val="000C034B"/>
    <w:rsid w:val="000C06F8"/>
    <w:rsid w:val="000C0947"/>
    <w:rsid w:val="000C1135"/>
    <w:rsid w:val="000C1161"/>
    <w:rsid w:val="000C27E8"/>
    <w:rsid w:val="000C318A"/>
    <w:rsid w:val="000C3214"/>
    <w:rsid w:val="000C33FB"/>
    <w:rsid w:val="000C3A42"/>
    <w:rsid w:val="000C3AA5"/>
    <w:rsid w:val="000C3E0F"/>
    <w:rsid w:val="000C4101"/>
    <w:rsid w:val="000C445F"/>
    <w:rsid w:val="000C4C7F"/>
    <w:rsid w:val="000C51A9"/>
    <w:rsid w:val="000C5807"/>
    <w:rsid w:val="000C5E3E"/>
    <w:rsid w:val="000C6417"/>
    <w:rsid w:val="000C6478"/>
    <w:rsid w:val="000C668C"/>
    <w:rsid w:val="000C697C"/>
    <w:rsid w:val="000C69B4"/>
    <w:rsid w:val="000C6A77"/>
    <w:rsid w:val="000C6C2D"/>
    <w:rsid w:val="000C71F5"/>
    <w:rsid w:val="000C746F"/>
    <w:rsid w:val="000C7710"/>
    <w:rsid w:val="000C77C7"/>
    <w:rsid w:val="000C79EF"/>
    <w:rsid w:val="000C7BA5"/>
    <w:rsid w:val="000C7C04"/>
    <w:rsid w:val="000D0303"/>
    <w:rsid w:val="000D0C0B"/>
    <w:rsid w:val="000D1B64"/>
    <w:rsid w:val="000D289D"/>
    <w:rsid w:val="000D2A65"/>
    <w:rsid w:val="000D2AE7"/>
    <w:rsid w:val="000D32DF"/>
    <w:rsid w:val="000D32F2"/>
    <w:rsid w:val="000D3CB1"/>
    <w:rsid w:val="000D3F46"/>
    <w:rsid w:val="000D40C2"/>
    <w:rsid w:val="000D41C2"/>
    <w:rsid w:val="000D472B"/>
    <w:rsid w:val="000D4B19"/>
    <w:rsid w:val="000D4DBB"/>
    <w:rsid w:val="000D5AC9"/>
    <w:rsid w:val="000D5B56"/>
    <w:rsid w:val="000D5D8D"/>
    <w:rsid w:val="000D5D9D"/>
    <w:rsid w:val="000D67BB"/>
    <w:rsid w:val="000D686D"/>
    <w:rsid w:val="000D71D0"/>
    <w:rsid w:val="000D73B2"/>
    <w:rsid w:val="000D7AC6"/>
    <w:rsid w:val="000D7AE8"/>
    <w:rsid w:val="000E045E"/>
    <w:rsid w:val="000E0687"/>
    <w:rsid w:val="000E073C"/>
    <w:rsid w:val="000E077D"/>
    <w:rsid w:val="000E07BD"/>
    <w:rsid w:val="000E0806"/>
    <w:rsid w:val="000E08AE"/>
    <w:rsid w:val="000E0A4F"/>
    <w:rsid w:val="000E0AF4"/>
    <w:rsid w:val="000E0D65"/>
    <w:rsid w:val="000E10EC"/>
    <w:rsid w:val="000E161B"/>
    <w:rsid w:val="000E1BED"/>
    <w:rsid w:val="000E2D0E"/>
    <w:rsid w:val="000E333A"/>
    <w:rsid w:val="000E37D9"/>
    <w:rsid w:val="000E3DE7"/>
    <w:rsid w:val="000E406D"/>
    <w:rsid w:val="000E4113"/>
    <w:rsid w:val="000E4418"/>
    <w:rsid w:val="000E4427"/>
    <w:rsid w:val="000E44DA"/>
    <w:rsid w:val="000E4AE3"/>
    <w:rsid w:val="000E4C41"/>
    <w:rsid w:val="000E5344"/>
    <w:rsid w:val="000E6152"/>
    <w:rsid w:val="000E6262"/>
    <w:rsid w:val="000E6865"/>
    <w:rsid w:val="000E6AFB"/>
    <w:rsid w:val="000E6F42"/>
    <w:rsid w:val="000E71D1"/>
    <w:rsid w:val="000E72E5"/>
    <w:rsid w:val="000E7544"/>
    <w:rsid w:val="000F0113"/>
    <w:rsid w:val="000F03F3"/>
    <w:rsid w:val="000F0A44"/>
    <w:rsid w:val="000F0C2E"/>
    <w:rsid w:val="000F106B"/>
    <w:rsid w:val="000F17B4"/>
    <w:rsid w:val="000F1C65"/>
    <w:rsid w:val="000F2338"/>
    <w:rsid w:val="000F2347"/>
    <w:rsid w:val="000F248D"/>
    <w:rsid w:val="000F2503"/>
    <w:rsid w:val="000F2651"/>
    <w:rsid w:val="000F26C6"/>
    <w:rsid w:val="000F2713"/>
    <w:rsid w:val="000F2899"/>
    <w:rsid w:val="000F29E6"/>
    <w:rsid w:val="000F2FF7"/>
    <w:rsid w:val="000F30A8"/>
    <w:rsid w:val="000F331C"/>
    <w:rsid w:val="000F3BF9"/>
    <w:rsid w:val="000F4A07"/>
    <w:rsid w:val="000F4C7D"/>
    <w:rsid w:val="000F4D16"/>
    <w:rsid w:val="000F5159"/>
    <w:rsid w:val="000F5D7B"/>
    <w:rsid w:val="000F6184"/>
    <w:rsid w:val="000F63C9"/>
    <w:rsid w:val="000F641E"/>
    <w:rsid w:val="000F69DF"/>
    <w:rsid w:val="000F7032"/>
    <w:rsid w:val="000F75F5"/>
    <w:rsid w:val="001003E9"/>
    <w:rsid w:val="00100B7D"/>
    <w:rsid w:val="00101026"/>
    <w:rsid w:val="00101A69"/>
    <w:rsid w:val="00101B5B"/>
    <w:rsid w:val="0010207D"/>
    <w:rsid w:val="001022D3"/>
    <w:rsid w:val="0010256D"/>
    <w:rsid w:val="00103525"/>
    <w:rsid w:val="00103622"/>
    <w:rsid w:val="001038E4"/>
    <w:rsid w:val="001039E6"/>
    <w:rsid w:val="00103ED1"/>
    <w:rsid w:val="00103FE0"/>
    <w:rsid w:val="001043F5"/>
    <w:rsid w:val="001048C8"/>
    <w:rsid w:val="00104BB4"/>
    <w:rsid w:val="00104CEB"/>
    <w:rsid w:val="00105621"/>
    <w:rsid w:val="00105CFB"/>
    <w:rsid w:val="00106431"/>
    <w:rsid w:val="001069E1"/>
    <w:rsid w:val="00107305"/>
    <w:rsid w:val="001073ED"/>
    <w:rsid w:val="001075F4"/>
    <w:rsid w:val="001075F9"/>
    <w:rsid w:val="0010762E"/>
    <w:rsid w:val="00107AE9"/>
    <w:rsid w:val="001103E1"/>
    <w:rsid w:val="0011071D"/>
    <w:rsid w:val="00110E2F"/>
    <w:rsid w:val="00110FFA"/>
    <w:rsid w:val="00111CD1"/>
    <w:rsid w:val="00112294"/>
    <w:rsid w:val="001127B9"/>
    <w:rsid w:val="001127BA"/>
    <w:rsid w:val="0011294D"/>
    <w:rsid w:val="0011297D"/>
    <w:rsid w:val="0011299F"/>
    <w:rsid w:val="00112B71"/>
    <w:rsid w:val="00112F9C"/>
    <w:rsid w:val="00113296"/>
    <w:rsid w:val="0011344E"/>
    <w:rsid w:val="00113A36"/>
    <w:rsid w:val="00113A41"/>
    <w:rsid w:val="00114432"/>
    <w:rsid w:val="00114BD0"/>
    <w:rsid w:val="00115455"/>
    <w:rsid w:val="001159CB"/>
    <w:rsid w:val="00115A37"/>
    <w:rsid w:val="00115AA4"/>
    <w:rsid w:val="00116036"/>
    <w:rsid w:val="001161D0"/>
    <w:rsid w:val="00117164"/>
    <w:rsid w:val="001171C3"/>
    <w:rsid w:val="001172D7"/>
    <w:rsid w:val="00117ECB"/>
    <w:rsid w:val="0012002D"/>
    <w:rsid w:val="00120386"/>
    <w:rsid w:val="001205FB"/>
    <w:rsid w:val="00120CA5"/>
    <w:rsid w:val="00120E44"/>
    <w:rsid w:val="00121322"/>
    <w:rsid w:val="00121885"/>
    <w:rsid w:val="00121E6B"/>
    <w:rsid w:val="00121EAB"/>
    <w:rsid w:val="00122274"/>
    <w:rsid w:val="00123837"/>
    <w:rsid w:val="00123E61"/>
    <w:rsid w:val="00124338"/>
    <w:rsid w:val="0012513C"/>
    <w:rsid w:val="001251E0"/>
    <w:rsid w:val="00125CE6"/>
    <w:rsid w:val="00125F6D"/>
    <w:rsid w:val="00125FDE"/>
    <w:rsid w:val="00126023"/>
    <w:rsid w:val="00126072"/>
    <w:rsid w:val="00126264"/>
    <w:rsid w:val="00126387"/>
    <w:rsid w:val="0012687B"/>
    <w:rsid w:val="001269EA"/>
    <w:rsid w:val="0012702E"/>
    <w:rsid w:val="001275B1"/>
    <w:rsid w:val="00127E3F"/>
    <w:rsid w:val="00127FA4"/>
    <w:rsid w:val="001300E4"/>
    <w:rsid w:val="00130559"/>
    <w:rsid w:val="001305F2"/>
    <w:rsid w:val="0013060D"/>
    <w:rsid w:val="0013088B"/>
    <w:rsid w:val="001308C3"/>
    <w:rsid w:val="00130DA3"/>
    <w:rsid w:val="00130F3B"/>
    <w:rsid w:val="00131306"/>
    <w:rsid w:val="001313D3"/>
    <w:rsid w:val="0013196D"/>
    <w:rsid w:val="00131D1A"/>
    <w:rsid w:val="0013219F"/>
    <w:rsid w:val="001322DF"/>
    <w:rsid w:val="00132611"/>
    <w:rsid w:val="0013278B"/>
    <w:rsid w:val="00132990"/>
    <w:rsid w:val="00132C4B"/>
    <w:rsid w:val="00132DEF"/>
    <w:rsid w:val="001331D4"/>
    <w:rsid w:val="00133D7C"/>
    <w:rsid w:val="001340A0"/>
    <w:rsid w:val="00134121"/>
    <w:rsid w:val="001345B7"/>
    <w:rsid w:val="00134966"/>
    <w:rsid w:val="00134C53"/>
    <w:rsid w:val="00134E26"/>
    <w:rsid w:val="00135042"/>
    <w:rsid w:val="001351B6"/>
    <w:rsid w:val="00135564"/>
    <w:rsid w:val="001355AC"/>
    <w:rsid w:val="001357E0"/>
    <w:rsid w:val="00136372"/>
    <w:rsid w:val="001363F4"/>
    <w:rsid w:val="0013641F"/>
    <w:rsid w:val="0013642A"/>
    <w:rsid w:val="00136951"/>
    <w:rsid w:val="00136D79"/>
    <w:rsid w:val="00137025"/>
    <w:rsid w:val="001370C8"/>
    <w:rsid w:val="0013711E"/>
    <w:rsid w:val="00137566"/>
    <w:rsid w:val="001375F5"/>
    <w:rsid w:val="00137D44"/>
    <w:rsid w:val="00137F42"/>
    <w:rsid w:val="00137F99"/>
    <w:rsid w:val="001404DD"/>
    <w:rsid w:val="00140719"/>
    <w:rsid w:val="00140A4D"/>
    <w:rsid w:val="00140E0A"/>
    <w:rsid w:val="001416D6"/>
    <w:rsid w:val="00141AB7"/>
    <w:rsid w:val="00141B3F"/>
    <w:rsid w:val="00141C09"/>
    <w:rsid w:val="00141C36"/>
    <w:rsid w:val="0014249F"/>
    <w:rsid w:val="001427EA"/>
    <w:rsid w:val="00142913"/>
    <w:rsid w:val="00142981"/>
    <w:rsid w:val="00142C51"/>
    <w:rsid w:val="00143252"/>
    <w:rsid w:val="0014339E"/>
    <w:rsid w:val="0014397E"/>
    <w:rsid w:val="00144358"/>
    <w:rsid w:val="00144CAC"/>
    <w:rsid w:val="00145162"/>
    <w:rsid w:val="001451DD"/>
    <w:rsid w:val="00145DD5"/>
    <w:rsid w:val="0014645B"/>
    <w:rsid w:val="00146565"/>
    <w:rsid w:val="001465BE"/>
    <w:rsid w:val="00146CF7"/>
    <w:rsid w:val="00146D6E"/>
    <w:rsid w:val="00147171"/>
    <w:rsid w:val="00150BA6"/>
    <w:rsid w:val="00150D82"/>
    <w:rsid w:val="00150D87"/>
    <w:rsid w:val="00150D9A"/>
    <w:rsid w:val="001511FD"/>
    <w:rsid w:val="0015131F"/>
    <w:rsid w:val="001513CF"/>
    <w:rsid w:val="00151BA0"/>
    <w:rsid w:val="00151D10"/>
    <w:rsid w:val="001523FC"/>
    <w:rsid w:val="001529B5"/>
    <w:rsid w:val="001537E3"/>
    <w:rsid w:val="00153C29"/>
    <w:rsid w:val="0015409B"/>
    <w:rsid w:val="001544B7"/>
    <w:rsid w:val="0015466C"/>
    <w:rsid w:val="001547CF"/>
    <w:rsid w:val="0015517E"/>
    <w:rsid w:val="0015570E"/>
    <w:rsid w:val="00155B4C"/>
    <w:rsid w:val="00156369"/>
    <w:rsid w:val="00156717"/>
    <w:rsid w:val="00156813"/>
    <w:rsid w:val="00156D91"/>
    <w:rsid w:val="00156FF4"/>
    <w:rsid w:val="00157372"/>
    <w:rsid w:val="001577E5"/>
    <w:rsid w:val="00157DB4"/>
    <w:rsid w:val="00157E21"/>
    <w:rsid w:val="001617B9"/>
    <w:rsid w:val="00161808"/>
    <w:rsid w:val="00161B44"/>
    <w:rsid w:val="001625E8"/>
    <w:rsid w:val="00162812"/>
    <w:rsid w:val="00162D85"/>
    <w:rsid w:val="0016315C"/>
    <w:rsid w:val="00163BE0"/>
    <w:rsid w:val="00163E4C"/>
    <w:rsid w:val="00164115"/>
    <w:rsid w:val="0016430E"/>
    <w:rsid w:val="001648E4"/>
    <w:rsid w:val="00164927"/>
    <w:rsid w:val="00164CA1"/>
    <w:rsid w:val="00164D72"/>
    <w:rsid w:val="00164DA7"/>
    <w:rsid w:val="001650FA"/>
    <w:rsid w:val="0016540C"/>
    <w:rsid w:val="00165800"/>
    <w:rsid w:val="00165860"/>
    <w:rsid w:val="00165F0A"/>
    <w:rsid w:val="0016620A"/>
    <w:rsid w:val="001679A4"/>
    <w:rsid w:val="0017018D"/>
    <w:rsid w:val="00170A82"/>
    <w:rsid w:val="00170F0A"/>
    <w:rsid w:val="00170F28"/>
    <w:rsid w:val="00170FA3"/>
    <w:rsid w:val="00171101"/>
    <w:rsid w:val="00171265"/>
    <w:rsid w:val="001713A1"/>
    <w:rsid w:val="00171F1F"/>
    <w:rsid w:val="00172726"/>
    <w:rsid w:val="00172A11"/>
    <w:rsid w:val="00172AFD"/>
    <w:rsid w:val="00172BB6"/>
    <w:rsid w:val="00172F1A"/>
    <w:rsid w:val="00173EC8"/>
    <w:rsid w:val="00174315"/>
    <w:rsid w:val="0017448F"/>
    <w:rsid w:val="001749A4"/>
    <w:rsid w:val="0017572B"/>
    <w:rsid w:val="00175E11"/>
    <w:rsid w:val="00175F15"/>
    <w:rsid w:val="001763E9"/>
    <w:rsid w:val="001765A2"/>
    <w:rsid w:val="001768F2"/>
    <w:rsid w:val="00177443"/>
    <w:rsid w:val="0017744F"/>
    <w:rsid w:val="0018010B"/>
    <w:rsid w:val="001805B2"/>
    <w:rsid w:val="0018142B"/>
    <w:rsid w:val="0018156A"/>
    <w:rsid w:val="00181632"/>
    <w:rsid w:val="001816CD"/>
    <w:rsid w:val="00181BF7"/>
    <w:rsid w:val="00181D18"/>
    <w:rsid w:val="00181E51"/>
    <w:rsid w:val="001824FF"/>
    <w:rsid w:val="0018265A"/>
    <w:rsid w:val="00182A82"/>
    <w:rsid w:val="00182C16"/>
    <w:rsid w:val="0018337F"/>
    <w:rsid w:val="00185B67"/>
    <w:rsid w:val="00185F26"/>
    <w:rsid w:val="001867BA"/>
    <w:rsid w:val="001876C2"/>
    <w:rsid w:val="00187893"/>
    <w:rsid w:val="001878D1"/>
    <w:rsid w:val="00187FEF"/>
    <w:rsid w:val="0019120E"/>
    <w:rsid w:val="00191C29"/>
    <w:rsid w:val="00191C6E"/>
    <w:rsid w:val="001923D0"/>
    <w:rsid w:val="001926C0"/>
    <w:rsid w:val="00192735"/>
    <w:rsid w:val="00193C08"/>
    <w:rsid w:val="00194258"/>
    <w:rsid w:val="001945F4"/>
    <w:rsid w:val="00194C48"/>
    <w:rsid w:val="00195613"/>
    <w:rsid w:val="00195684"/>
    <w:rsid w:val="00195752"/>
    <w:rsid w:val="00196561"/>
    <w:rsid w:val="00196B68"/>
    <w:rsid w:val="001973CA"/>
    <w:rsid w:val="00197C70"/>
    <w:rsid w:val="00197D74"/>
    <w:rsid w:val="00197DF5"/>
    <w:rsid w:val="001A1328"/>
    <w:rsid w:val="001A2013"/>
    <w:rsid w:val="001A228E"/>
    <w:rsid w:val="001A23DF"/>
    <w:rsid w:val="001A27A7"/>
    <w:rsid w:val="001A2CE1"/>
    <w:rsid w:val="001A38E3"/>
    <w:rsid w:val="001A3BE5"/>
    <w:rsid w:val="001A4082"/>
    <w:rsid w:val="001A4133"/>
    <w:rsid w:val="001A4459"/>
    <w:rsid w:val="001A553A"/>
    <w:rsid w:val="001A5646"/>
    <w:rsid w:val="001A59F6"/>
    <w:rsid w:val="001A5D9B"/>
    <w:rsid w:val="001A5FE5"/>
    <w:rsid w:val="001A629D"/>
    <w:rsid w:val="001A6336"/>
    <w:rsid w:val="001A64E1"/>
    <w:rsid w:val="001A6644"/>
    <w:rsid w:val="001A6962"/>
    <w:rsid w:val="001A79EB"/>
    <w:rsid w:val="001B0372"/>
    <w:rsid w:val="001B0515"/>
    <w:rsid w:val="001B0965"/>
    <w:rsid w:val="001B0E07"/>
    <w:rsid w:val="001B16F5"/>
    <w:rsid w:val="001B1AD9"/>
    <w:rsid w:val="001B1CBC"/>
    <w:rsid w:val="001B2374"/>
    <w:rsid w:val="001B24CC"/>
    <w:rsid w:val="001B277F"/>
    <w:rsid w:val="001B2844"/>
    <w:rsid w:val="001B2B4E"/>
    <w:rsid w:val="001B2E8C"/>
    <w:rsid w:val="001B3586"/>
    <w:rsid w:val="001B39A5"/>
    <w:rsid w:val="001B39E6"/>
    <w:rsid w:val="001B3A04"/>
    <w:rsid w:val="001B3ABC"/>
    <w:rsid w:val="001B4049"/>
    <w:rsid w:val="001B4A7B"/>
    <w:rsid w:val="001B4D91"/>
    <w:rsid w:val="001B4E91"/>
    <w:rsid w:val="001B50D4"/>
    <w:rsid w:val="001B64DD"/>
    <w:rsid w:val="001B76D5"/>
    <w:rsid w:val="001B7830"/>
    <w:rsid w:val="001B7A33"/>
    <w:rsid w:val="001B7F48"/>
    <w:rsid w:val="001C028A"/>
    <w:rsid w:val="001C0661"/>
    <w:rsid w:val="001C0991"/>
    <w:rsid w:val="001C0CB6"/>
    <w:rsid w:val="001C0DB4"/>
    <w:rsid w:val="001C1175"/>
    <w:rsid w:val="001C165B"/>
    <w:rsid w:val="001C1BC1"/>
    <w:rsid w:val="001C2619"/>
    <w:rsid w:val="001C26DF"/>
    <w:rsid w:val="001C305A"/>
    <w:rsid w:val="001C3276"/>
    <w:rsid w:val="001C3E29"/>
    <w:rsid w:val="001C3F55"/>
    <w:rsid w:val="001C44D5"/>
    <w:rsid w:val="001C4B7B"/>
    <w:rsid w:val="001C4E42"/>
    <w:rsid w:val="001C4E7E"/>
    <w:rsid w:val="001C5215"/>
    <w:rsid w:val="001C5390"/>
    <w:rsid w:val="001C5582"/>
    <w:rsid w:val="001C5977"/>
    <w:rsid w:val="001C60CD"/>
    <w:rsid w:val="001C6BC0"/>
    <w:rsid w:val="001C7494"/>
    <w:rsid w:val="001C7694"/>
    <w:rsid w:val="001C78DC"/>
    <w:rsid w:val="001C795D"/>
    <w:rsid w:val="001C7E78"/>
    <w:rsid w:val="001D017C"/>
    <w:rsid w:val="001D0581"/>
    <w:rsid w:val="001D0AC4"/>
    <w:rsid w:val="001D1069"/>
    <w:rsid w:val="001D1223"/>
    <w:rsid w:val="001D12CF"/>
    <w:rsid w:val="001D1403"/>
    <w:rsid w:val="001D1582"/>
    <w:rsid w:val="001D164B"/>
    <w:rsid w:val="001D19FE"/>
    <w:rsid w:val="001D27E6"/>
    <w:rsid w:val="001D2CEE"/>
    <w:rsid w:val="001D3B59"/>
    <w:rsid w:val="001D3D09"/>
    <w:rsid w:val="001D40CC"/>
    <w:rsid w:val="001D4117"/>
    <w:rsid w:val="001D4579"/>
    <w:rsid w:val="001D4F9B"/>
    <w:rsid w:val="001D516C"/>
    <w:rsid w:val="001D566C"/>
    <w:rsid w:val="001D5CC2"/>
    <w:rsid w:val="001D5D70"/>
    <w:rsid w:val="001D61F6"/>
    <w:rsid w:val="001D62AE"/>
    <w:rsid w:val="001D66EA"/>
    <w:rsid w:val="001D7096"/>
    <w:rsid w:val="001E0446"/>
    <w:rsid w:val="001E0CC0"/>
    <w:rsid w:val="001E0D35"/>
    <w:rsid w:val="001E1D6C"/>
    <w:rsid w:val="001E22B0"/>
    <w:rsid w:val="001E2947"/>
    <w:rsid w:val="001E29A5"/>
    <w:rsid w:val="001E31FA"/>
    <w:rsid w:val="001E322E"/>
    <w:rsid w:val="001E353E"/>
    <w:rsid w:val="001E3C41"/>
    <w:rsid w:val="001E3C5D"/>
    <w:rsid w:val="001E3CAC"/>
    <w:rsid w:val="001E488C"/>
    <w:rsid w:val="001E4B93"/>
    <w:rsid w:val="001E50A5"/>
    <w:rsid w:val="001E575A"/>
    <w:rsid w:val="001E5C52"/>
    <w:rsid w:val="001E67B1"/>
    <w:rsid w:val="001E6DBC"/>
    <w:rsid w:val="001E7A7D"/>
    <w:rsid w:val="001F0223"/>
    <w:rsid w:val="001F04D0"/>
    <w:rsid w:val="001F0643"/>
    <w:rsid w:val="001F066C"/>
    <w:rsid w:val="001F0886"/>
    <w:rsid w:val="001F0CC3"/>
    <w:rsid w:val="001F1089"/>
    <w:rsid w:val="001F1153"/>
    <w:rsid w:val="001F1883"/>
    <w:rsid w:val="001F1DF7"/>
    <w:rsid w:val="001F2C80"/>
    <w:rsid w:val="001F2EF5"/>
    <w:rsid w:val="001F319A"/>
    <w:rsid w:val="001F3226"/>
    <w:rsid w:val="001F3E2A"/>
    <w:rsid w:val="001F40EB"/>
    <w:rsid w:val="001F41D6"/>
    <w:rsid w:val="001F4508"/>
    <w:rsid w:val="001F4888"/>
    <w:rsid w:val="001F4BF8"/>
    <w:rsid w:val="001F514B"/>
    <w:rsid w:val="001F5A40"/>
    <w:rsid w:val="001F5BD2"/>
    <w:rsid w:val="001F5C32"/>
    <w:rsid w:val="001F65D8"/>
    <w:rsid w:val="001F66C6"/>
    <w:rsid w:val="001F6BD3"/>
    <w:rsid w:val="001F71A5"/>
    <w:rsid w:val="001F758D"/>
    <w:rsid w:val="001F7B04"/>
    <w:rsid w:val="00200026"/>
    <w:rsid w:val="002001E5"/>
    <w:rsid w:val="00200BA3"/>
    <w:rsid w:val="00200BFF"/>
    <w:rsid w:val="0020154D"/>
    <w:rsid w:val="00201CFE"/>
    <w:rsid w:val="00203026"/>
    <w:rsid w:val="00203B8C"/>
    <w:rsid w:val="00203D61"/>
    <w:rsid w:val="00203EDA"/>
    <w:rsid w:val="002041DA"/>
    <w:rsid w:val="00204572"/>
    <w:rsid w:val="002046E8"/>
    <w:rsid w:val="002048DE"/>
    <w:rsid w:val="002049CB"/>
    <w:rsid w:val="00204AF1"/>
    <w:rsid w:val="00205254"/>
    <w:rsid w:val="002055D4"/>
    <w:rsid w:val="002056DD"/>
    <w:rsid w:val="002064EB"/>
    <w:rsid w:val="00207325"/>
    <w:rsid w:val="002076A8"/>
    <w:rsid w:val="00207832"/>
    <w:rsid w:val="00207A18"/>
    <w:rsid w:val="00207C29"/>
    <w:rsid w:val="002105BC"/>
    <w:rsid w:val="002105F2"/>
    <w:rsid w:val="00210822"/>
    <w:rsid w:val="00210A82"/>
    <w:rsid w:val="00210D25"/>
    <w:rsid w:val="00211A1B"/>
    <w:rsid w:val="00211A6B"/>
    <w:rsid w:val="0021246F"/>
    <w:rsid w:val="00212A07"/>
    <w:rsid w:val="00212AE5"/>
    <w:rsid w:val="00212AFE"/>
    <w:rsid w:val="00212B9C"/>
    <w:rsid w:val="00213207"/>
    <w:rsid w:val="002136A0"/>
    <w:rsid w:val="00213E43"/>
    <w:rsid w:val="0021410F"/>
    <w:rsid w:val="00214637"/>
    <w:rsid w:val="00214DBD"/>
    <w:rsid w:val="00214FFC"/>
    <w:rsid w:val="00215266"/>
    <w:rsid w:val="002155F1"/>
    <w:rsid w:val="00215B73"/>
    <w:rsid w:val="00215DC5"/>
    <w:rsid w:val="00216251"/>
    <w:rsid w:val="002172F4"/>
    <w:rsid w:val="00217C2F"/>
    <w:rsid w:val="00217D80"/>
    <w:rsid w:val="0022042B"/>
    <w:rsid w:val="002207EB"/>
    <w:rsid w:val="00220BCE"/>
    <w:rsid w:val="00220D99"/>
    <w:rsid w:val="0022106B"/>
    <w:rsid w:val="0022113E"/>
    <w:rsid w:val="0022127A"/>
    <w:rsid w:val="00221385"/>
    <w:rsid w:val="002216B6"/>
    <w:rsid w:val="0022171C"/>
    <w:rsid w:val="0022175B"/>
    <w:rsid w:val="002220F8"/>
    <w:rsid w:val="00222183"/>
    <w:rsid w:val="00222547"/>
    <w:rsid w:val="002229BE"/>
    <w:rsid w:val="00223372"/>
    <w:rsid w:val="00223381"/>
    <w:rsid w:val="0022389E"/>
    <w:rsid w:val="00223FFB"/>
    <w:rsid w:val="002240C0"/>
    <w:rsid w:val="00224408"/>
    <w:rsid w:val="00224AA7"/>
    <w:rsid w:val="00224F7C"/>
    <w:rsid w:val="00224FCC"/>
    <w:rsid w:val="00225449"/>
    <w:rsid w:val="00225E1F"/>
    <w:rsid w:val="00226713"/>
    <w:rsid w:val="0022696C"/>
    <w:rsid w:val="00226B8F"/>
    <w:rsid w:val="00227155"/>
    <w:rsid w:val="0022729D"/>
    <w:rsid w:val="00227576"/>
    <w:rsid w:val="00227802"/>
    <w:rsid w:val="00227E02"/>
    <w:rsid w:val="0023136E"/>
    <w:rsid w:val="002314F7"/>
    <w:rsid w:val="002317DC"/>
    <w:rsid w:val="0023220B"/>
    <w:rsid w:val="0023221B"/>
    <w:rsid w:val="002324A8"/>
    <w:rsid w:val="00233100"/>
    <w:rsid w:val="00233828"/>
    <w:rsid w:val="00233924"/>
    <w:rsid w:val="00233965"/>
    <w:rsid w:val="00233A47"/>
    <w:rsid w:val="00233B89"/>
    <w:rsid w:val="00233EA6"/>
    <w:rsid w:val="002344B3"/>
    <w:rsid w:val="00234B61"/>
    <w:rsid w:val="002351ED"/>
    <w:rsid w:val="00235DEE"/>
    <w:rsid w:val="00236C6E"/>
    <w:rsid w:val="00236C7E"/>
    <w:rsid w:val="00236D0A"/>
    <w:rsid w:val="00237F19"/>
    <w:rsid w:val="00240672"/>
    <w:rsid w:val="00240951"/>
    <w:rsid w:val="00240BCD"/>
    <w:rsid w:val="00240D9B"/>
    <w:rsid w:val="00240E8E"/>
    <w:rsid w:val="00240EEA"/>
    <w:rsid w:val="00240EEC"/>
    <w:rsid w:val="00240F17"/>
    <w:rsid w:val="0024193A"/>
    <w:rsid w:val="00241C7E"/>
    <w:rsid w:val="00242963"/>
    <w:rsid w:val="00242B60"/>
    <w:rsid w:val="00242C26"/>
    <w:rsid w:val="00242C39"/>
    <w:rsid w:val="00242D5D"/>
    <w:rsid w:val="00243C7F"/>
    <w:rsid w:val="00243E5F"/>
    <w:rsid w:val="00244396"/>
    <w:rsid w:val="00244486"/>
    <w:rsid w:val="00245824"/>
    <w:rsid w:val="0024589A"/>
    <w:rsid w:val="00245EE0"/>
    <w:rsid w:val="002466AD"/>
    <w:rsid w:val="00246C2A"/>
    <w:rsid w:val="00246DB3"/>
    <w:rsid w:val="00247361"/>
    <w:rsid w:val="002501CA"/>
    <w:rsid w:val="00251354"/>
    <w:rsid w:val="002519CC"/>
    <w:rsid w:val="00251A94"/>
    <w:rsid w:val="00252038"/>
    <w:rsid w:val="002523FD"/>
    <w:rsid w:val="002526CA"/>
    <w:rsid w:val="00252A4D"/>
    <w:rsid w:val="00252B1A"/>
    <w:rsid w:val="002532CC"/>
    <w:rsid w:val="00253D81"/>
    <w:rsid w:val="00253E01"/>
    <w:rsid w:val="0025419B"/>
    <w:rsid w:val="00254393"/>
    <w:rsid w:val="002549BB"/>
    <w:rsid w:val="00254DD0"/>
    <w:rsid w:val="00254F69"/>
    <w:rsid w:val="0025512B"/>
    <w:rsid w:val="002551B1"/>
    <w:rsid w:val="002552B1"/>
    <w:rsid w:val="0025534C"/>
    <w:rsid w:val="00255401"/>
    <w:rsid w:val="00255494"/>
    <w:rsid w:val="002555D7"/>
    <w:rsid w:val="00255997"/>
    <w:rsid w:val="002559F9"/>
    <w:rsid w:val="00255DF9"/>
    <w:rsid w:val="00256111"/>
    <w:rsid w:val="00256E0E"/>
    <w:rsid w:val="00257073"/>
    <w:rsid w:val="002571D4"/>
    <w:rsid w:val="002571F0"/>
    <w:rsid w:val="00257BDF"/>
    <w:rsid w:val="0026078C"/>
    <w:rsid w:val="00260F68"/>
    <w:rsid w:val="002616B9"/>
    <w:rsid w:val="00261B25"/>
    <w:rsid w:val="00261BCA"/>
    <w:rsid w:val="0026220F"/>
    <w:rsid w:val="0026295D"/>
    <w:rsid w:val="002634FF"/>
    <w:rsid w:val="002639F5"/>
    <w:rsid w:val="00263C0D"/>
    <w:rsid w:val="00263C6F"/>
    <w:rsid w:val="00263DD5"/>
    <w:rsid w:val="002642BB"/>
    <w:rsid w:val="00264371"/>
    <w:rsid w:val="00264775"/>
    <w:rsid w:val="00264A53"/>
    <w:rsid w:val="00264AD8"/>
    <w:rsid w:val="0026516F"/>
    <w:rsid w:val="00265AE5"/>
    <w:rsid w:val="00265FE9"/>
    <w:rsid w:val="002664FC"/>
    <w:rsid w:val="0026660B"/>
    <w:rsid w:val="0026661D"/>
    <w:rsid w:val="002667E7"/>
    <w:rsid w:val="00266804"/>
    <w:rsid w:val="00266C4F"/>
    <w:rsid w:val="00266F0D"/>
    <w:rsid w:val="002676BC"/>
    <w:rsid w:val="00270179"/>
    <w:rsid w:val="00270823"/>
    <w:rsid w:val="00270B74"/>
    <w:rsid w:val="00270D6D"/>
    <w:rsid w:val="0027104A"/>
    <w:rsid w:val="002717CD"/>
    <w:rsid w:val="002720D5"/>
    <w:rsid w:val="0027252A"/>
    <w:rsid w:val="00272617"/>
    <w:rsid w:val="002727C9"/>
    <w:rsid w:val="00272AEA"/>
    <w:rsid w:val="00272C68"/>
    <w:rsid w:val="002730F0"/>
    <w:rsid w:val="002736A6"/>
    <w:rsid w:val="002739BA"/>
    <w:rsid w:val="00273C1B"/>
    <w:rsid w:val="00273D2F"/>
    <w:rsid w:val="002740B2"/>
    <w:rsid w:val="002741EF"/>
    <w:rsid w:val="0027456E"/>
    <w:rsid w:val="002748A1"/>
    <w:rsid w:val="002748F4"/>
    <w:rsid w:val="00274D85"/>
    <w:rsid w:val="0027504C"/>
    <w:rsid w:val="00275286"/>
    <w:rsid w:val="00275681"/>
    <w:rsid w:val="002758BC"/>
    <w:rsid w:val="002759FF"/>
    <w:rsid w:val="00275B2B"/>
    <w:rsid w:val="00275F04"/>
    <w:rsid w:val="0027653A"/>
    <w:rsid w:val="002766BC"/>
    <w:rsid w:val="0027684F"/>
    <w:rsid w:val="00276F4E"/>
    <w:rsid w:val="0027706C"/>
    <w:rsid w:val="0027771F"/>
    <w:rsid w:val="00277A5B"/>
    <w:rsid w:val="00277A7C"/>
    <w:rsid w:val="00277B01"/>
    <w:rsid w:val="00277D65"/>
    <w:rsid w:val="00280860"/>
    <w:rsid w:val="002808B3"/>
    <w:rsid w:val="00281796"/>
    <w:rsid w:val="00281DA0"/>
    <w:rsid w:val="002823E8"/>
    <w:rsid w:val="00282524"/>
    <w:rsid w:val="00282953"/>
    <w:rsid w:val="00282A09"/>
    <w:rsid w:val="00282B11"/>
    <w:rsid w:val="00283337"/>
    <w:rsid w:val="002833F0"/>
    <w:rsid w:val="002836D8"/>
    <w:rsid w:val="0028371C"/>
    <w:rsid w:val="0028456C"/>
    <w:rsid w:val="00284AF6"/>
    <w:rsid w:val="00285052"/>
    <w:rsid w:val="002850F8"/>
    <w:rsid w:val="00285B0F"/>
    <w:rsid w:val="00285DBC"/>
    <w:rsid w:val="002863B5"/>
    <w:rsid w:val="0028777C"/>
    <w:rsid w:val="00287D6B"/>
    <w:rsid w:val="0029050B"/>
    <w:rsid w:val="00290D73"/>
    <w:rsid w:val="002918BA"/>
    <w:rsid w:val="00291D1F"/>
    <w:rsid w:val="002929F3"/>
    <w:rsid w:val="00292A29"/>
    <w:rsid w:val="00292B11"/>
    <w:rsid w:val="00293DEC"/>
    <w:rsid w:val="00295266"/>
    <w:rsid w:val="00295DE6"/>
    <w:rsid w:val="00296440"/>
    <w:rsid w:val="00296731"/>
    <w:rsid w:val="00296882"/>
    <w:rsid w:val="002973B8"/>
    <w:rsid w:val="0029793B"/>
    <w:rsid w:val="002979C4"/>
    <w:rsid w:val="00297BB4"/>
    <w:rsid w:val="00297E5C"/>
    <w:rsid w:val="00297F0F"/>
    <w:rsid w:val="00297F86"/>
    <w:rsid w:val="002A00CB"/>
    <w:rsid w:val="002A045F"/>
    <w:rsid w:val="002A0761"/>
    <w:rsid w:val="002A088D"/>
    <w:rsid w:val="002A08FD"/>
    <w:rsid w:val="002A0E08"/>
    <w:rsid w:val="002A12DF"/>
    <w:rsid w:val="002A13AD"/>
    <w:rsid w:val="002A14B9"/>
    <w:rsid w:val="002A1908"/>
    <w:rsid w:val="002A1FE6"/>
    <w:rsid w:val="002A30D8"/>
    <w:rsid w:val="002A3231"/>
    <w:rsid w:val="002A37A9"/>
    <w:rsid w:val="002A37BF"/>
    <w:rsid w:val="002A3B4C"/>
    <w:rsid w:val="002A3BF6"/>
    <w:rsid w:val="002A3C6D"/>
    <w:rsid w:val="002A4374"/>
    <w:rsid w:val="002A48F7"/>
    <w:rsid w:val="002A4C80"/>
    <w:rsid w:val="002A4DD7"/>
    <w:rsid w:val="002A5172"/>
    <w:rsid w:val="002A5217"/>
    <w:rsid w:val="002A5374"/>
    <w:rsid w:val="002A5428"/>
    <w:rsid w:val="002A56D4"/>
    <w:rsid w:val="002A5CB7"/>
    <w:rsid w:val="002A6A73"/>
    <w:rsid w:val="002A7466"/>
    <w:rsid w:val="002A74B4"/>
    <w:rsid w:val="002A797E"/>
    <w:rsid w:val="002B0DD5"/>
    <w:rsid w:val="002B151D"/>
    <w:rsid w:val="002B1A2C"/>
    <w:rsid w:val="002B1B48"/>
    <w:rsid w:val="002B24FD"/>
    <w:rsid w:val="002B271C"/>
    <w:rsid w:val="002B2FD3"/>
    <w:rsid w:val="002B323B"/>
    <w:rsid w:val="002B34BC"/>
    <w:rsid w:val="002B36E8"/>
    <w:rsid w:val="002B37FC"/>
    <w:rsid w:val="002B3850"/>
    <w:rsid w:val="002B3C00"/>
    <w:rsid w:val="002B41AB"/>
    <w:rsid w:val="002B4629"/>
    <w:rsid w:val="002B4CA3"/>
    <w:rsid w:val="002B542D"/>
    <w:rsid w:val="002B64E2"/>
    <w:rsid w:val="002B6877"/>
    <w:rsid w:val="002B6ACD"/>
    <w:rsid w:val="002B6E82"/>
    <w:rsid w:val="002B75A9"/>
    <w:rsid w:val="002B761B"/>
    <w:rsid w:val="002B7D95"/>
    <w:rsid w:val="002B7E77"/>
    <w:rsid w:val="002B7E87"/>
    <w:rsid w:val="002C02FC"/>
    <w:rsid w:val="002C03EA"/>
    <w:rsid w:val="002C0E3B"/>
    <w:rsid w:val="002C12E4"/>
    <w:rsid w:val="002C13B6"/>
    <w:rsid w:val="002C1531"/>
    <w:rsid w:val="002C2FAB"/>
    <w:rsid w:val="002C4231"/>
    <w:rsid w:val="002C48FD"/>
    <w:rsid w:val="002C4D69"/>
    <w:rsid w:val="002C5083"/>
    <w:rsid w:val="002C581A"/>
    <w:rsid w:val="002C5ABF"/>
    <w:rsid w:val="002C5CC5"/>
    <w:rsid w:val="002C60C7"/>
    <w:rsid w:val="002C6337"/>
    <w:rsid w:val="002C634F"/>
    <w:rsid w:val="002C6C1C"/>
    <w:rsid w:val="002C6C59"/>
    <w:rsid w:val="002C6CE7"/>
    <w:rsid w:val="002C7623"/>
    <w:rsid w:val="002C7634"/>
    <w:rsid w:val="002C77CF"/>
    <w:rsid w:val="002C7938"/>
    <w:rsid w:val="002D0D85"/>
    <w:rsid w:val="002D0DA9"/>
    <w:rsid w:val="002D0DD5"/>
    <w:rsid w:val="002D0E00"/>
    <w:rsid w:val="002D1106"/>
    <w:rsid w:val="002D1490"/>
    <w:rsid w:val="002D1A8C"/>
    <w:rsid w:val="002D24F3"/>
    <w:rsid w:val="002D28B7"/>
    <w:rsid w:val="002D2B35"/>
    <w:rsid w:val="002D3547"/>
    <w:rsid w:val="002D390E"/>
    <w:rsid w:val="002D3A62"/>
    <w:rsid w:val="002D3B7A"/>
    <w:rsid w:val="002D3C88"/>
    <w:rsid w:val="002D3D7E"/>
    <w:rsid w:val="002D3D99"/>
    <w:rsid w:val="002D3F6B"/>
    <w:rsid w:val="002D3F8B"/>
    <w:rsid w:val="002D40A1"/>
    <w:rsid w:val="002D49CA"/>
    <w:rsid w:val="002D4B23"/>
    <w:rsid w:val="002D4C89"/>
    <w:rsid w:val="002D5CE7"/>
    <w:rsid w:val="002D5F4D"/>
    <w:rsid w:val="002D60BB"/>
    <w:rsid w:val="002D659A"/>
    <w:rsid w:val="002D65A1"/>
    <w:rsid w:val="002D683E"/>
    <w:rsid w:val="002D7321"/>
    <w:rsid w:val="002D7EF9"/>
    <w:rsid w:val="002D7F9A"/>
    <w:rsid w:val="002E015D"/>
    <w:rsid w:val="002E0255"/>
    <w:rsid w:val="002E040D"/>
    <w:rsid w:val="002E0AEF"/>
    <w:rsid w:val="002E1D66"/>
    <w:rsid w:val="002E1DA8"/>
    <w:rsid w:val="002E1DAC"/>
    <w:rsid w:val="002E202A"/>
    <w:rsid w:val="002E2CF1"/>
    <w:rsid w:val="002E2D9C"/>
    <w:rsid w:val="002E3218"/>
    <w:rsid w:val="002E35A0"/>
    <w:rsid w:val="002E3DFE"/>
    <w:rsid w:val="002E491E"/>
    <w:rsid w:val="002E509F"/>
    <w:rsid w:val="002E58C1"/>
    <w:rsid w:val="002E58DA"/>
    <w:rsid w:val="002E59F9"/>
    <w:rsid w:val="002E5DE9"/>
    <w:rsid w:val="002E5FC7"/>
    <w:rsid w:val="002E62F2"/>
    <w:rsid w:val="002E69D6"/>
    <w:rsid w:val="002E6D36"/>
    <w:rsid w:val="002E6FB4"/>
    <w:rsid w:val="002E7B30"/>
    <w:rsid w:val="002F141B"/>
    <w:rsid w:val="002F148C"/>
    <w:rsid w:val="002F29CC"/>
    <w:rsid w:val="002F2E7A"/>
    <w:rsid w:val="002F36B8"/>
    <w:rsid w:val="002F4233"/>
    <w:rsid w:val="002F4296"/>
    <w:rsid w:val="002F4842"/>
    <w:rsid w:val="002F4C0D"/>
    <w:rsid w:val="002F4EF2"/>
    <w:rsid w:val="002F5844"/>
    <w:rsid w:val="002F5DF9"/>
    <w:rsid w:val="002F67CB"/>
    <w:rsid w:val="002F6A02"/>
    <w:rsid w:val="002F6A6D"/>
    <w:rsid w:val="002F7623"/>
    <w:rsid w:val="002F7FC3"/>
    <w:rsid w:val="003008C2"/>
    <w:rsid w:val="003009ED"/>
    <w:rsid w:val="00300F5E"/>
    <w:rsid w:val="00301009"/>
    <w:rsid w:val="003014E4"/>
    <w:rsid w:val="00301686"/>
    <w:rsid w:val="00301A33"/>
    <w:rsid w:val="00301BA9"/>
    <w:rsid w:val="00301DFE"/>
    <w:rsid w:val="00302163"/>
    <w:rsid w:val="003021B5"/>
    <w:rsid w:val="003021CC"/>
    <w:rsid w:val="003021EA"/>
    <w:rsid w:val="003027A7"/>
    <w:rsid w:val="003028C0"/>
    <w:rsid w:val="00303086"/>
    <w:rsid w:val="003032FA"/>
    <w:rsid w:val="00303DCB"/>
    <w:rsid w:val="00304810"/>
    <w:rsid w:val="00304C80"/>
    <w:rsid w:val="0030524B"/>
    <w:rsid w:val="003053F4"/>
    <w:rsid w:val="003063AF"/>
    <w:rsid w:val="0030668D"/>
    <w:rsid w:val="003066E7"/>
    <w:rsid w:val="00306C3D"/>
    <w:rsid w:val="00306F33"/>
    <w:rsid w:val="00307B53"/>
    <w:rsid w:val="00307C7A"/>
    <w:rsid w:val="00307C89"/>
    <w:rsid w:val="00307CDB"/>
    <w:rsid w:val="00307D7F"/>
    <w:rsid w:val="00307F61"/>
    <w:rsid w:val="00310383"/>
    <w:rsid w:val="00310477"/>
    <w:rsid w:val="0031052C"/>
    <w:rsid w:val="00310BB9"/>
    <w:rsid w:val="00310D86"/>
    <w:rsid w:val="00310F74"/>
    <w:rsid w:val="00311537"/>
    <w:rsid w:val="00311A80"/>
    <w:rsid w:val="00311B70"/>
    <w:rsid w:val="00311B9C"/>
    <w:rsid w:val="00311C62"/>
    <w:rsid w:val="00311FA4"/>
    <w:rsid w:val="003121C8"/>
    <w:rsid w:val="00312632"/>
    <w:rsid w:val="00312639"/>
    <w:rsid w:val="003128CE"/>
    <w:rsid w:val="0031296C"/>
    <w:rsid w:val="00312A51"/>
    <w:rsid w:val="00313305"/>
    <w:rsid w:val="00314117"/>
    <w:rsid w:val="0031449E"/>
    <w:rsid w:val="0031480B"/>
    <w:rsid w:val="00315620"/>
    <w:rsid w:val="00315B28"/>
    <w:rsid w:val="00315C2A"/>
    <w:rsid w:val="00315E7B"/>
    <w:rsid w:val="003162AA"/>
    <w:rsid w:val="003162CB"/>
    <w:rsid w:val="00316883"/>
    <w:rsid w:val="00317761"/>
    <w:rsid w:val="00320227"/>
    <w:rsid w:val="0032062F"/>
    <w:rsid w:val="00320906"/>
    <w:rsid w:val="003215D7"/>
    <w:rsid w:val="003216C9"/>
    <w:rsid w:val="0032196C"/>
    <w:rsid w:val="00321BD2"/>
    <w:rsid w:val="00322A76"/>
    <w:rsid w:val="003230A3"/>
    <w:rsid w:val="00323216"/>
    <w:rsid w:val="00323246"/>
    <w:rsid w:val="003235DF"/>
    <w:rsid w:val="00323C8C"/>
    <w:rsid w:val="0032462F"/>
    <w:rsid w:val="00324978"/>
    <w:rsid w:val="00324DCD"/>
    <w:rsid w:val="00324F86"/>
    <w:rsid w:val="003250D3"/>
    <w:rsid w:val="003253CA"/>
    <w:rsid w:val="003256C5"/>
    <w:rsid w:val="00325843"/>
    <w:rsid w:val="00325CFE"/>
    <w:rsid w:val="00325FB3"/>
    <w:rsid w:val="0032680B"/>
    <w:rsid w:val="00326939"/>
    <w:rsid w:val="00326948"/>
    <w:rsid w:val="003269A5"/>
    <w:rsid w:val="00326A4C"/>
    <w:rsid w:val="0032714C"/>
    <w:rsid w:val="00327392"/>
    <w:rsid w:val="003277FF"/>
    <w:rsid w:val="00327D46"/>
    <w:rsid w:val="00327E60"/>
    <w:rsid w:val="00327ECC"/>
    <w:rsid w:val="00327FE7"/>
    <w:rsid w:val="003302D5"/>
    <w:rsid w:val="003302E9"/>
    <w:rsid w:val="00330669"/>
    <w:rsid w:val="003308D2"/>
    <w:rsid w:val="00330E5A"/>
    <w:rsid w:val="00331040"/>
    <w:rsid w:val="0033186F"/>
    <w:rsid w:val="00331E1E"/>
    <w:rsid w:val="003324DD"/>
    <w:rsid w:val="003327E4"/>
    <w:rsid w:val="00332B73"/>
    <w:rsid w:val="00332D8A"/>
    <w:rsid w:val="00333763"/>
    <w:rsid w:val="00333C93"/>
    <w:rsid w:val="00333D1C"/>
    <w:rsid w:val="00334773"/>
    <w:rsid w:val="00334EB7"/>
    <w:rsid w:val="00334ED1"/>
    <w:rsid w:val="003352FB"/>
    <w:rsid w:val="003357CE"/>
    <w:rsid w:val="003357F7"/>
    <w:rsid w:val="00335C33"/>
    <w:rsid w:val="00335CF2"/>
    <w:rsid w:val="0033623D"/>
    <w:rsid w:val="003362B9"/>
    <w:rsid w:val="00336570"/>
    <w:rsid w:val="00336A2C"/>
    <w:rsid w:val="00336B1C"/>
    <w:rsid w:val="00336C19"/>
    <w:rsid w:val="0033723B"/>
    <w:rsid w:val="003372F6"/>
    <w:rsid w:val="003377AC"/>
    <w:rsid w:val="0033787B"/>
    <w:rsid w:val="00337D7C"/>
    <w:rsid w:val="00337E79"/>
    <w:rsid w:val="00340342"/>
    <w:rsid w:val="003406AB"/>
    <w:rsid w:val="003407AE"/>
    <w:rsid w:val="00340C4A"/>
    <w:rsid w:val="00340C8E"/>
    <w:rsid w:val="00342BF7"/>
    <w:rsid w:val="003434BD"/>
    <w:rsid w:val="00343E96"/>
    <w:rsid w:val="00343F99"/>
    <w:rsid w:val="00344A53"/>
    <w:rsid w:val="00344BAA"/>
    <w:rsid w:val="0034516E"/>
    <w:rsid w:val="00345575"/>
    <w:rsid w:val="00345685"/>
    <w:rsid w:val="003457E6"/>
    <w:rsid w:val="00345AE1"/>
    <w:rsid w:val="00346C91"/>
    <w:rsid w:val="00346D0B"/>
    <w:rsid w:val="00346F01"/>
    <w:rsid w:val="0034701B"/>
    <w:rsid w:val="00347B7B"/>
    <w:rsid w:val="00347F0E"/>
    <w:rsid w:val="00350816"/>
    <w:rsid w:val="003509DD"/>
    <w:rsid w:val="00350E9B"/>
    <w:rsid w:val="00350FB9"/>
    <w:rsid w:val="00351128"/>
    <w:rsid w:val="0035144E"/>
    <w:rsid w:val="0035162D"/>
    <w:rsid w:val="003516C3"/>
    <w:rsid w:val="00351ED5"/>
    <w:rsid w:val="00352068"/>
    <w:rsid w:val="00352284"/>
    <w:rsid w:val="00352A84"/>
    <w:rsid w:val="00352BFC"/>
    <w:rsid w:val="00353859"/>
    <w:rsid w:val="003544C5"/>
    <w:rsid w:val="003549C0"/>
    <w:rsid w:val="00354B36"/>
    <w:rsid w:val="003553E9"/>
    <w:rsid w:val="003563C6"/>
    <w:rsid w:val="00356994"/>
    <w:rsid w:val="00356D8A"/>
    <w:rsid w:val="00357534"/>
    <w:rsid w:val="0035787E"/>
    <w:rsid w:val="00357E60"/>
    <w:rsid w:val="00357EF6"/>
    <w:rsid w:val="00360B1B"/>
    <w:rsid w:val="00361775"/>
    <w:rsid w:val="003617A4"/>
    <w:rsid w:val="00361B49"/>
    <w:rsid w:val="00362219"/>
    <w:rsid w:val="00362376"/>
    <w:rsid w:val="00362AB2"/>
    <w:rsid w:val="00363861"/>
    <w:rsid w:val="003639F4"/>
    <w:rsid w:val="00363C8D"/>
    <w:rsid w:val="00363D41"/>
    <w:rsid w:val="003642B4"/>
    <w:rsid w:val="00364680"/>
    <w:rsid w:val="00364EDA"/>
    <w:rsid w:val="00365954"/>
    <w:rsid w:val="003659BE"/>
    <w:rsid w:val="00365F88"/>
    <w:rsid w:val="0036743E"/>
    <w:rsid w:val="0036775D"/>
    <w:rsid w:val="00370545"/>
    <w:rsid w:val="0037072E"/>
    <w:rsid w:val="003708D4"/>
    <w:rsid w:val="003724C1"/>
    <w:rsid w:val="00372875"/>
    <w:rsid w:val="0037289A"/>
    <w:rsid w:val="00373960"/>
    <w:rsid w:val="00374148"/>
    <w:rsid w:val="00374171"/>
    <w:rsid w:val="0037448B"/>
    <w:rsid w:val="003745A2"/>
    <w:rsid w:val="00374877"/>
    <w:rsid w:val="003748A8"/>
    <w:rsid w:val="00374CB5"/>
    <w:rsid w:val="00374D60"/>
    <w:rsid w:val="00374FC9"/>
    <w:rsid w:val="00375280"/>
    <w:rsid w:val="00375E2F"/>
    <w:rsid w:val="00376118"/>
    <w:rsid w:val="003762D3"/>
    <w:rsid w:val="00376641"/>
    <w:rsid w:val="003767A5"/>
    <w:rsid w:val="00377554"/>
    <w:rsid w:val="00380004"/>
    <w:rsid w:val="00380635"/>
    <w:rsid w:val="00380647"/>
    <w:rsid w:val="0038080D"/>
    <w:rsid w:val="00380B94"/>
    <w:rsid w:val="00381807"/>
    <w:rsid w:val="00381A5E"/>
    <w:rsid w:val="00382101"/>
    <w:rsid w:val="00383292"/>
    <w:rsid w:val="003832E0"/>
    <w:rsid w:val="003837F9"/>
    <w:rsid w:val="00383C93"/>
    <w:rsid w:val="00383D51"/>
    <w:rsid w:val="00383FA1"/>
    <w:rsid w:val="003840B9"/>
    <w:rsid w:val="00384154"/>
    <w:rsid w:val="00384664"/>
    <w:rsid w:val="00384C33"/>
    <w:rsid w:val="00384DE7"/>
    <w:rsid w:val="00384FC9"/>
    <w:rsid w:val="00385783"/>
    <w:rsid w:val="00385A45"/>
    <w:rsid w:val="00385AC9"/>
    <w:rsid w:val="00385DFC"/>
    <w:rsid w:val="00385F00"/>
    <w:rsid w:val="00385F39"/>
    <w:rsid w:val="00386103"/>
    <w:rsid w:val="003866F3"/>
    <w:rsid w:val="00386DBA"/>
    <w:rsid w:val="003872DE"/>
    <w:rsid w:val="003873A0"/>
    <w:rsid w:val="00387679"/>
    <w:rsid w:val="0038780A"/>
    <w:rsid w:val="00387C4C"/>
    <w:rsid w:val="003900F4"/>
    <w:rsid w:val="003905AB"/>
    <w:rsid w:val="00390981"/>
    <w:rsid w:val="003909B4"/>
    <w:rsid w:val="003909C0"/>
    <w:rsid w:val="00390E29"/>
    <w:rsid w:val="0039158F"/>
    <w:rsid w:val="003915C4"/>
    <w:rsid w:val="003916B7"/>
    <w:rsid w:val="003917F0"/>
    <w:rsid w:val="00391B20"/>
    <w:rsid w:val="0039250F"/>
    <w:rsid w:val="00392831"/>
    <w:rsid w:val="0039295F"/>
    <w:rsid w:val="003930A5"/>
    <w:rsid w:val="0039311A"/>
    <w:rsid w:val="00393835"/>
    <w:rsid w:val="00393FC8"/>
    <w:rsid w:val="00394564"/>
    <w:rsid w:val="0039488D"/>
    <w:rsid w:val="00395410"/>
    <w:rsid w:val="00395616"/>
    <w:rsid w:val="00395B59"/>
    <w:rsid w:val="00395CF9"/>
    <w:rsid w:val="0039614A"/>
    <w:rsid w:val="003963FC"/>
    <w:rsid w:val="00396B8E"/>
    <w:rsid w:val="0039731F"/>
    <w:rsid w:val="003973B2"/>
    <w:rsid w:val="0039755F"/>
    <w:rsid w:val="00397A36"/>
    <w:rsid w:val="00397D13"/>
    <w:rsid w:val="003A0163"/>
    <w:rsid w:val="003A03B0"/>
    <w:rsid w:val="003A067C"/>
    <w:rsid w:val="003A0937"/>
    <w:rsid w:val="003A111A"/>
    <w:rsid w:val="003A1297"/>
    <w:rsid w:val="003A1440"/>
    <w:rsid w:val="003A1550"/>
    <w:rsid w:val="003A19EA"/>
    <w:rsid w:val="003A1AC4"/>
    <w:rsid w:val="003A1C65"/>
    <w:rsid w:val="003A1C86"/>
    <w:rsid w:val="003A29BC"/>
    <w:rsid w:val="003A2CBA"/>
    <w:rsid w:val="003A2ECB"/>
    <w:rsid w:val="003A32CB"/>
    <w:rsid w:val="003A3FB7"/>
    <w:rsid w:val="003A42CC"/>
    <w:rsid w:val="003A4F5B"/>
    <w:rsid w:val="003A5085"/>
    <w:rsid w:val="003A5AC2"/>
    <w:rsid w:val="003A5CF3"/>
    <w:rsid w:val="003A5E66"/>
    <w:rsid w:val="003A614E"/>
    <w:rsid w:val="003A652B"/>
    <w:rsid w:val="003A6741"/>
    <w:rsid w:val="003A6AA3"/>
    <w:rsid w:val="003A70EB"/>
    <w:rsid w:val="003A72B9"/>
    <w:rsid w:val="003A75B0"/>
    <w:rsid w:val="003A7748"/>
    <w:rsid w:val="003B00BC"/>
    <w:rsid w:val="003B02F6"/>
    <w:rsid w:val="003B04B0"/>
    <w:rsid w:val="003B055B"/>
    <w:rsid w:val="003B0562"/>
    <w:rsid w:val="003B0C65"/>
    <w:rsid w:val="003B0CE6"/>
    <w:rsid w:val="003B1106"/>
    <w:rsid w:val="003B135D"/>
    <w:rsid w:val="003B15E4"/>
    <w:rsid w:val="003B1ADB"/>
    <w:rsid w:val="003B2620"/>
    <w:rsid w:val="003B265B"/>
    <w:rsid w:val="003B2883"/>
    <w:rsid w:val="003B2B5F"/>
    <w:rsid w:val="003B3019"/>
    <w:rsid w:val="003B30A6"/>
    <w:rsid w:val="003B3D38"/>
    <w:rsid w:val="003B41ED"/>
    <w:rsid w:val="003B44F7"/>
    <w:rsid w:val="003B45DA"/>
    <w:rsid w:val="003B4648"/>
    <w:rsid w:val="003B4BF0"/>
    <w:rsid w:val="003B4E5B"/>
    <w:rsid w:val="003B525B"/>
    <w:rsid w:val="003B52E0"/>
    <w:rsid w:val="003B5375"/>
    <w:rsid w:val="003B5EF5"/>
    <w:rsid w:val="003B61FC"/>
    <w:rsid w:val="003B6B18"/>
    <w:rsid w:val="003B6BF3"/>
    <w:rsid w:val="003B7064"/>
    <w:rsid w:val="003B71C1"/>
    <w:rsid w:val="003B728F"/>
    <w:rsid w:val="003B73C6"/>
    <w:rsid w:val="003B74B6"/>
    <w:rsid w:val="003B7E07"/>
    <w:rsid w:val="003C0730"/>
    <w:rsid w:val="003C080C"/>
    <w:rsid w:val="003C0A3E"/>
    <w:rsid w:val="003C1003"/>
    <w:rsid w:val="003C1468"/>
    <w:rsid w:val="003C18B9"/>
    <w:rsid w:val="003C19D1"/>
    <w:rsid w:val="003C20F2"/>
    <w:rsid w:val="003C2E6C"/>
    <w:rsid w:val="003C33C7"/>
    <w:rsid w:val="003C37DC"/>
    <w:rsid w:val="003C3DD6"/>
    <w:rsid w:val="003C3E5A"/>
    <w:rsid w:val="003C3ED6"/>
    <w:rsid w:val="003C3F7E"/>
    <w:rsid w:val="003C44B1"/>
    <w:rsid w:val="003C4CE4"/>
    <w:rsid w:val="003C5548"/>
    <w:rsid w:val="003C6943"/>
    <w:rsid w:val="003C710F"/>
    <w:rsid w:val="003C7782"/>
    <w:rsid w:val="003C7BB3"/>
    <w:rsid w:val="003C7CF1"/>
    <w:rsid w:val="003C7F69"/>
    <w:rsid w:val="003D0FA7"/>
    <w:rsid w:val="003D157A"/>
    <w:rsid w:val="003D161A"/>
    <w:rsid w:val="003D1BC7"/>
    <w:rsid w:val="003D211C"/>
    <w:rsid w:val="003D25A5"/>
    <w:rsid w:val="003D3414"/>
    <w:rsid w:val="003D367A"/>
    <w:rsid w:val="003D3A44"/>
    <w:rsid w:val="003D3BCD"/>
    <w:rsid w:val="003D3E79"/>
    <w:rsid w:val="003D4008"/>
    <w:rsid w:val="003D40D4"/>
    <w:rsid w:val="003D45C4"/>
    <w:rsid w:val="003D4BC7"/>
    <w:rsid w:val="003D584A"/>
    <w:rsid w:val="003D584D"/>
    <w:rsid w:val="003D5D6D"/>
    <w:rsid w:val="003D5DBE"/>
    <w:rsid w:val="003D626F"/>
    <w:rsid w:val="003D72C1"/>
    <w:rsid w:val="003D72E8"/>
    <w:rsid w:val="003D7333"/>
    <w:rsid w:val="003E0723"/>
    <w:rsid w:val="003E12A9"/>
    <w:rsid w:val="003E1664"/>
    <w:rsid w:val="003E1751"/>
    <w:rsid w:val="003E1A08"/>
    <w:rsid w:val="003E29D5"/>
    <w:rsid w:val="003E30E0"/>
    <w:rsid w:val="003E327D"/>
    <w:rsid w:val="003E3943"/>
    <w:rsid w:val="003E3972"/>
    <w:rsid w:val="003E3CA6"/>
    <w:rsid w:val="003E4FF8"/>
    <w:rsid w:val="003E502A"/>
    <w:rsid w:val="003E5454"/>
    <w:rsid w:val="003E583E"/>
    <w:rsid w:val="003E5ABD"/>
    <w:rsid w:val="003E5B1F"/>
    <w:rsid w:val="003E5F1A"/>
    <w:rsid w:val="003E61C8"/>
    <w:rsid w:val="003E687B"/>
    <w:rsid w:val="003E6BE2"/>
    <w:rsid w:val="003E6FF4"/>
    <w:rsid w:val="003E7B04"/>
    <w:rsid w:val="003E7F28"/>
    <w:rsid w:val="003F07AA"/>
    <w:rsid w:val="003F0ED5"/>
    <w:rsid w:val="003F1B33"/>
    <w:rsid w:val="003F2446"/>
    <w:rsid w:val="003F24AB"/>
    <w:rsid w:val="003F2E1E"/>
    <w:rsid w:val="003F33C0"/>
    <w:rsid w:val="003F4222"/>
    <w:rsid w:val="003F43D3"/>
    <w:rsid w:val="003F4727"/>
    <w:rsid w:val="003F4AF7"/>
    <w:rsid w:val="003F4F3C"/>
    <w:rsid w:val="003F4F87"/>
    <w:rsid w:val="003F5376"/>
    <w:rsid w:val="003F53A9"/>
    <w:rsid w:val="003F548F"/>
    <w:rsid w:val="003F5581"/>
    <w:rsid w:val="003F5CAE"/>
    <w:rsid w:val="003F6228"/>
    <w:rsid w:val="003F64DC"/>
    <w:rsid w:val="003F6777"/>
    <w:rsid w:val="003F6CF5"/>
    <w:rsid w:val="003F7548"/>
    <w:rsid w:val="003F7866"/>
    <w:rsid w:val="003F7AA7"/>
    <w:rsid w:val="003F7F7A"/>
    <w:rsid w:val="00400262"/>
    <w:rsid w:val="00400703"/>
    <w:rsid w:val="004008D3"/>
    <w:rsid w:val="00400DA9"/>
    <w:rsid w:val="00401276"/>
    <w:rsid w:val="004013AC"/>
    <w:rsid w:val="00401B7C"/>
    <w:rsid w:val="00401B94"/>
    <w:rsid w:val="00401BED"/>
    <w:rsid w:val="00401ED0"/>
    <w:rsid w:val="00402AE4"/>
    <w:rsid w:val="00403430"/>
    <w:rsid w:val="00403708"/>
    <w:rsid w:val="00403852"/>
    <w:rsid w:val="004041D2"/>
    <w:rsid w:val="0040477B"/>
    <w:rsid w:val="00404921"/>
    <w:rsid w:val="00404AAA"/>
    <w:rsid w:val="00405A12"/>
    <w:rsid w:val="00405B05"/>
    <w:rsid w:val="00405DD1"/>
    <w:rsid w:val="00405F76"/>
    <w:rsid w:val="00405FE5"/>
    <w:rsid w:val="0040742F"/>
    <w:rsid w:val="00407488"/>
    <w:rsid w:val="00407B39"/>
    <w:rsid w:val="00407C11"/>
    <w:rsid w:val="00407D40"/>
    <w:rsid w:val="004104E9"/>
    <w:rsid w:val="004115D8"/>
    <w:rsid w:val="00411A63"/>
    <w:rsid w:val="00411CE1"/>
    <w:rsid w:val="00411DAD"/>
    <w:rsid w:val="004123BA"/>
    <w:rsid w:val="0041277D"/>
    <w:rsid w:val="00413542"/>
    <w:rsid w:val="00413BA5"/>
    <w:rsid w:val="00414125"/>
    <w:rsid w:val="00414E1A"/>
    <w:rsid w:val="00415300"/>
    <w:rsid w:val="00415B81"/>
    <w:rsid w:val="00415FFE"/>
    <w:rsid w:val="00416B39"/>
    <w:rsid w:val="00416DD1"/>
    <w:rsid w:val="004172B3"/>
    <w:rsid w:val="00417C00"/>
    <w:rsid w:val="004206BA"/>
    <w:rsid w:val="00420B3C"/>
    <w:rsid w:val="00421334"/>
    <w:rsid w:val="00421421"/>
    <w:rsid w:val="0042146A"/>
    <w:rsid w:val="00421719"/>
    <w:rsid w:val="004219CA"/>
    <w:rsid w:val="00421F4E"/>
    <w:rsid w:val="0042287D"/>
    <w:rsid w:val="00422DE2"/>
    <w:rsid w:val="0042363C"/>
    <w:rsid w:val="00423BD6"/>
    <w:rsid w:val="00424403"/>
    <w:rsid w:val="00424674"/>
    <w:rsid w:val="00424D74"/>
    <w:rsid w:val="00425928"/>
    <w:rsid w:val="00425C01"/>
    <w:rsid w:val="0042611B"/>
    <w:rsid w:val="00426171"/>
    <w:rsid w:val="004264B5"/>
    <w:rsid w:val="00426BCD"/>
    <w:rsid w:val="00426CE5"/>
    <w:rsid w:val="0042729F"/>
    <w:rsid w:val="0042732A"/>
    <w:rsid w:val="004273F5"/>
    <w:rsid w:val="004274A5"/>
    <w:rsid w:val="00427945"/>
    <w:rsid w:val="00427DF1"/>
    <w:rsid w:val="00427EE4"/>
    <w:rsid w:val="00430167"/>
    <w:rsid w:val="0043062A"/>
    <w:rsid w:val="00431130"/>
    <w:rsid w:val="00431A4D"/>
    <w:rsid w:val="00431E1D"/>
    <w:rsid w:val="00431EA8"/>
    <w:rsid w:val="0043256A"/>
    <w:rsid w:val="004329E9"/>
    <w:rsid w:val="00432DB1"/>
    <w:rsid w:val="00432E86"/>
    <w:rsid w:val="00432E8A"/>
    <w:rsid w:val="004331FE"/>
    <w:rsid w:val="004334ED"/>
    <w:rsid w:val="00433E03"/>
    <w:rsid w:val="00434078"/>
    <w:rsid w:val="00434C88"/>
    <w:rsid w:val="004357C8"/>
    <w:rsid w:val="00435E0B"/>
    <w:rsid w:val="00435E71"/>
    <w:rsid w:val="00436406"/>
    <w:rsid w:val="0043640F"/>
    <w:rsid w:val="004366F6"/>
    <w:rsid w:val="0043743A"/>
    <w:rsid w:val="00437A11"/>
    <w:rsid w:val="00437E37"/>
    <w:rsid w:val="00440145"/>
    <w:rsid w:val="004404F1"/>
    <w:rsid w:val="00441154"/>
    <w:rsid w:val="00441A21"/>
    <w:rsid w:val="0044218B"/>
    <w:rsid w:val="00442314"/>
    <w:rsid w:val="00442508"/>
    <w:rsid w:val="00442594"/>
    <w:rsid w:val="00442D91"/>
    <w:rsid w:val="00443786"/>
    <w:rsid w:val="00443BCC"/>
    <w:rsid w:val="00443CB0"/>
    <w:rsid w:val="00443FB3"/>
    <w:rsid w:val="0044440D"/>
    <w:rsid w:val="00444A90"/>
    <w:rsid w:val="00444E26"/>
    <w:rsid w:val="004453D3"/>
    <w:rsid w:val="00445A58"/>
    <w:rsid w:val="00446019"/>
    <w:rsid w:val="0044663D"/>
    <w:rsid w:val="00446698"/>
    <w:rsid w:val="00446747"/>
    <w:rsid w:val="00446D4C"/>
    <w:rsid w:val="00446DE8"/>
    <w:rsid w:val="004470E8"/>
    <w:rsid w:val="0044731B"/>
    <w:rsid w:val="00447A1C"/>
    <w:rsid w:val="00447F00"/>
    <w:rsid w:val="004501BB"/>
    <w:rsid w:val="004501FB"/>
    <w:rsid w:val="00451318"/>
    <w:rsid w:val="00451346"/>
    <w:rsid w:val="004514B0"/>
    <w:rsid w:val="00451E70"/>
    <w:rsid w:val="00452311"/>
    <w:rsid w:val="00452548"/>
    <w:rsid w:val="0045267E"/>
    <w:rsid w:val="004527E1"/>
    <w:rsid w:val="0045317F"/>
    <w:rsid w:val="00453645"/>
    <w:rsid w:val="00453C30"/>
    <w:rsid w:val="004549FE"/>
    <w:rsid w:val="00454B3E"/>
    <w:rsid w:val="004550A6"/>
    <w:rsid w:val="004557EF"/>
    <w:rsid w:val="004559C6"/>
    <w:rsid w:val="00456074"/>
    <w:rsid w:val="00456363"/>
    <w:rsid w:val="004563BD"/>
    <w:rsid w:val="00456EBE"/>
    <w:rsid w:val="00457261"/>
    <w:rsid w:val="0045734F"/>
    <w:rsid w:val="0045752B"/>
    <w:rsid w:val="004576F1"/>
    <w:rsid w:val="0045780F"/>
    <w:rsid w:val="00460B71"/>
    <w:rsid w:val="00460E47"/>
    <w:rsid w:val="00461053"/>
    <w:rsid w:val="0046167F"/>
    <w:rsid w:val="004618E6"/>
    <w:rsid w:val="00461925"/>
    <w:rsid w:val="00461B13"/>
    <w:rsid w:val="00461B3F"/>
    <w:rsid w:val="00462351"/>
    <w:rsid w:val="00462622"/>
    <w:rsid w:val="00462855"/>
    <w:rsid w:val="004628E4"/>
    <w:rsid w:val="004630D3"/>
    <w:rsid w:val="0046321A"/>
    <w:rsid w:val="00463B4B"/>
    <w:rsid w:val="00464005"/>
    <w:rsid w:val="00464DFF"/>
    <w:rsid w:val="00464F37"/>
    <w:rsid w:val="00465222"/>
    <w:rsid w:val="004653C1"/>
    <w:rsid w:val="004654BB"/>
    <w:rsid w:val="00465777"/>
    <w:rsid w:val="00465EA5"/>
    <w:rsid w:val="00466A12"/>
    <w:rsid w:val="00466B27"/>
    <w:rsid w:val="00470A68"/>
    <w:rsid w:val="0047110F"/>
    <w:rsid w:val="00471A99"/>
    <w:rsid w:val="00472831"/>
    <w:rsid w:val="00473767"/>
    <w:rsid w:val="00473AB2"/>
    <w:rsid w:val="00473E1C"/>
    <w:rsid w:val="004741DA"/>
    <w:rsid w:val="00474C78"/>
    <w:rsid w:val="00474D2B"/>
    <w:rsid w:val="004753BB"/>
    <w:rsid w:val="00475A9A"/>
    <w:rsid w:val="00475B81"/>
    <w:rsid w:val="00475FEB"/>
    <w:rsid w:val="0047616C"/>
    <w:rsid w:val="004761F9"/>
    <w:rsid w:val="0047658E"/>
    <w:rsid w:val="00476F22"/>
    <w:rsid w:val="00477000"/>
    <w:rsid w:val="00477305"/>
    <w:rsid w:val="00477461"/>
    <w:rsid w:val="00477E90"/>
    <w:rsid w:val="0048020A"/>
    <w:rsid w:val="00480396"/>
    <w:rsid w:val="00480455"/>
    <w:rsid w:val="004804C4"/>
    <w:rsid w:val="00480709"/>
    <w:rsid w:val="00480856"/>
    <w:rsid w:val="00480E8C"/>
    <w:rsid w:val="00480EC8"/>
    <w:rsid w:val="0048119C"/>
    <w:rsid w:val="00481246"/>
    <w:rsid w:val="00481866"/>
    <w:rsid w:val="004819A4"/>
    <w:rsid w:val="00481B03"/>
    <w:rsid w:val="00481EB7"/>
    <w:rsid w:val="0048282B"/>
    <w:rsid w:val="00482C48"/>
    <w:rsid w:val="004834A6"/>
    <w:rsid w:val="00483596"/>
    <w:rsid w:val="00483649"/>
    <w:rsid w:val="00483AA3"/>
    <w:rsid w:val="004841CA"/>
    <w:rsid w:val="004843C2"/>
    <w:rsid w:val="0048584E"/>
    <w:rsid w:val="004864AF"/>
    <w:rsid w:val="004865E1"/>
    <w:rsid w:val="004865F5"/>
    <w:rsid w:val="004867BB"/>
    <w:rsid w:val="00486B67"/>
    <w:rsid w:val="00486F0D"/>
    <w:rsid w:val="0048744E"/>
    <w:rsid w:val="00487603"/>
    <w:rsid w:val="004876CC"/>
    <w:rsid w:val="00487B2E"/>
    <w:rsid w:val="004902D1"/>
    <w:rsid w:val="004908B5"/>
    <w:rsid w:val="0049177A"/>
    <w:rsid w:val="0049257A"/>
    <w:rsid w:val="00492DBA"/>
    <w:rsid w:val="004931D4"/>
    <w:rsid w:val="004932BA"/>
    <w:rsid w:val="00493443"/>
    <w:rsid w:val="00493874"/>
    <w:rsid w:val="00493DF8"/>
    <w:rsid w:val="0049448F"/>
    <w:rsid w:val="004947E8"/>
    <w:rsid w:val="004955E6"/>
    <w:rsid w:val="00495724"/>
    <w:rsid w:val="004958E3"/>
    <w:rsid w:val="00495D75"/>
    <w:rsid w:val="00495EB3"/>
    <w:rsid w:val="00496106"/>
    <w:rsid w:val="004962C3"/>
    <w:rsid w:val="00496702"/>
    <w:rsid w:val="0049695E"/>
    <w:rsid w:val="0049699C"/>
    <w:rsid w:val="004976FC"/>
    <w:rsid w:val="0049790C"/>
    <w:rsid w:val="00497D4B"/>
    <w:rsid w:val="004A0263"/>
    <w:rsid w:val="004A09EF"/>
    <w:rsid w:val="004A1164"/>
    <w:rsid w:val="004A11B2"/>
    <w:rsid w:val="004A1681"/>
    <w:rsid w:val="004A17F5"/>
    <w:rsid w:val="004A1919"/>
    <w:rsid w:val="004A1981"/>
    <w:rsid w:val="004A1C8A"/>
    <w:rsid w:val="004A1F57"/>
    <w:rsid w:val="004A28AF"/>
    <w:rsid w:val="004A2E60"/>
    <w:rsid w:val="004A2EC8"/>
    <w:rsid w:val="004A39B4"/>
    <w:rsid w:val="004A3C37"/>
    <w:rsid w:val="004A40C3"/>
    <w:rsid w:val="004A41A2"/>
    <w:rsid w:val="004A55F4"/>
    <w:rsid w:val="004A5DDD"/>
    <w:rsid w:val="004A61C0"/>
    <w:rsid w:val="004A64D6"/>
    <w:rsid w:val="004A6AB9"/>
    <w:rsid w:val="004A6B92"/>
    <w:rsid w:val="004A77BF"/>
    <w:rsid w:val="004A7F8B"/>
    <w:rsid w:val="004B018B"/>
    <w:rsid w:val="004B020A"/>
    <w:rsid w:val="004B03F2"/>
    <w:rsid w:val="004B0721"/>
    <w:rsid w:val="004B0AE6"/>
    <w:rsid w:val="004B0E48"/>
    <w:rsid w:val="004B0F21"/>
    <w:rsid w:val="004B109A"/>
    <w:rsid w:val="004B16B3"/>
    <w:rsid w:val="004B1FC7"/>
    <w:rsid w:val="004B21AD"/>
    <w:rsid w:val="004B2E3B"/>
    <w:rsid w:val="004B33D1"/>
    <w:rsid w:val="004B38BC"/>
    <w:rsid w:val="004B3DF8"/>
    <w:rsid w:val="004B40A7"/>
    <w:rsid w:val="004B433B"/>
    <w:rsid w:val="004B4EA8"/>
    <w:rsid w:val="004B5244"/>
    <w:rsid w:val="004B53EC"/>
    <w:rsid w:val="004B55D1"/>
    <w:rsid w:val="004B5DAD"/>
    <w:rsid w:val="004B6F3A"/>
    <w:rsid w:val="004B71C8"/>
    <w:rsid w:val="004B7690"/>
    <w:rsid w:val="004B77C6"/>
    <w:rsid w:val="004B7802"/>
    <w:rsid w:val="004B7AED"/>
    <w:rsid w:val="004B7C64"/>
    <w:rsid w:val="004B7FC5"/>
    <w:rsid w:val="004C003D"/>
    <w:rsid w:val="004C0E03"/>
    <w:rsid w:val="004C122C"/>
    <w:rsid w:val="004C1266"/>
    <w:rsid w:val="004C171C"/>
    <w:rsid w:val="004C18F5"/>
    <w:rsid w:val="004C1C20"/>
    <w:rsid w:val="004C1DB2"/>
    <w:rsid w:val="004C23A3"/>
    <w:rsid w:val="004C25F5"/>
    <w:rsid w:val="004C28B9"/>
    <w:rsid w:val="004C2C70"/>
    <w:rsid w:val="004C2FC4"/>
    <w:rsid w:val="004C3909"/>
    <w:rsid w:val="004C3913"/>
    <w:rsid w:val="004C39A1"/>
    <w:rsid w:val="004C39F4"/>
    <w:rsid w:val="004C3D9C"/>
    <w:rsid w:val="004C4122"/>
    <w:rsid w:val="004C507D"/>
    <w:rsid w:val="004C53BD"/>
    <w:rsid w:val="004C53DC"/>
    <w:rsid w:val="004C58EA"/>
    <w:rsid w:val="004C607A"/>
    <w:rsid w:val="004C6826"/>
    <w:rsid w:val="004C7329"/>
    <w:rsid w:val="004C7626"/>
    <w:rsid w:val="004C76B6"/>
    <w:rsid w:val="004C7D97"/>
    <w:rsid w:val="004D002B"/>
    <w:rsid w:val="004D0597"/>
    <w:rsid w:val="004D0794"/>
    <w:rsid w:val="004D08A2"/>
    <w:rsid w:val="004D0E0E"/>
    <w:rsid w:val="004D0F5A"/>
    <w:rsid w:val="004D140C"/>
    <w:rsid w:val="004D14D6"/>
    <w:rsid w:val="004D16DA"/>
    <w:rsid w:val="004D1E06"/>
    <w:rsid w:val="004D2745"/>
    <w:rsid w:val="004D275C"/>
    <w:rsid w:val="004D27E3"/>
    <w:rsid w:val="004D28F1"/>
    <w:rsid w:val="004D2B6C"/>
    <w:rsid w:val="004D2B8E"/>
    <w:rsid w:val="004D2BCB"/>
    <w:rsid w:val="004D2D5C"/>
    <w:rsid w:val="004D30BD"/>
    <w:rsid w:val="004D3ADB"/>
    <w:rsid w:val="004D3C36"/>
    <w:rsid w:val="004D471B"/>
    <w:rsid w:val="004D4782"/>
    <w:rsid w:val="004D4830"/>
    <w:rsid w:val="004D4AEB"/>
    <w:rsid w:val="004D4B2A"/>
    <w:rsid w:val="004D4CB4"/>
    <w:rsid w:val="004D59EA"/>
    <w:rsid w:val="004D5B94"/>
    <w:rsid w:val="004D6713"/>
    <w:rsid w:val="004D6E00"/>
    <w:rsid w:val="004D790E"/>
    <w:rsid w:val="004E0130"/>
    <w:rsid w:val="004E1313"/>
    <w:rsid w:val="004E2399"/>
    <w:rsid w:val="004E2887"/>
    <w:rsid w:val="004E2A73"/>
    <w:rsid w:val="004E2CB2"/>
    <w:rsid w:val="004E2FD8"/>
    <w:rsid w:val="004E3BBF"/>
    <w:rsid w:val="004E4342"/>
    <w:rsid w:val="004E45CE"/>
    <w:rsid w:val="004E4E46"/>
    <w:rsid w:val="004E563D"/>
    <w:rsid w:val="004E56B6"/>
    <w:rsid w:val="004E60DB"/>
    <w:rsid w:val="004E65CC"/>
    <w:rsid w:val="004E69C0"/>
    <w:rsid w:val="004E6A42"/>
    <w:rsid w:val="004E700F"/>
    <w:rsid w:val="004E726A"/>
    <w:rsid w:val="004E760F"/>
    <w:rsid w:val="004E7C8C"/>
    <w:rsid w:val="004F0102"/>
    <w:rsid w:val="004F06C1"/>
    <w:rsid w:val="004F09FC"/>
    <w:rsid w:val="004F0E70"/>
    <w:rsid w:val="004F12E0"/>
    <w:rsid w:val="004F13C7"/>
    <w:rsid w:val="004F19D1"/>
    <w:rsid w:val="004F2B72"/>
    <w:rsid w:val="004F2BD1"/>
    <w:rsid w:val="004F2CD9"/>
    <w:rsid w:val="004F3485"/>
    <w:rsid w:val="004F386A"/>
    <w:rsid w:val="004F39D5"/>
    <w:rsid w:val="004F3FB7"/>
    <w:rsid w:val="004F4294"/>
    <w:rsid w:val="004F45F3"/>
    <w:rsid w:val="004F463C"/>
    <w:rsid w:val="004F4F22"/>
    <w:rsid w:val="004F53DA"/>
    <w:rsid w:val="004F589C"/>
    <w:rsid w:val="004F5927"/>
    <w:rsid w:val="004F5CC7"/>
    <w:rsid w:val="004F5F80"/>
    <w:rsid w:val="004F5F9F"/>
    <w:rsid w:val="004F5FD8"/>
    <w:rsid w:val="004F6B84"/>
    <w:rsid w:val="004F6E32"/>
    <w:rsid w:val="004F7078"/>
    <w:rsid w:val="00500749"/>
    <w:rsid w:val="00500A2B"/>
    <w:rsid w:val="00500B2B"/>
    <w:rsid w:val="00500D8D"/>
    <w:rsid w:val="005013AE"/>
    <w:rsid w:val="0050140E"/>
    <w:rsid w:val="00501FE4"/>
    <w:rsid w:val="005020FC"/>
    <w:rsid w:val="005029CD"/>
    <w:rsid w:val="00503256"/>
    <w:rsid w:val="00503297"/>
    <w:rsid w:val="00503E63"/>
    <w:rsid w:val="00503F09"/>
    <w:rsid w:val="00503F38"/>
    <w:rsid w:val="0050406B"/>
    <w:rsid w:val="00504D0E"/>
    <w:rsid w:val="00505400"/>
    <w:rsid w:val="0050558B"/>
    <w:rsid w:val="00505F47"/>
    <w:rsid w:val="0050617A"/>
    <w:rsid w:val="00506463"/>
    <w:rsid w:val="0050647E"/>
    <w:rsid w:val="00506810"/>
    <w:rsid w:val="00506A99"/>
    <w:rsid w:val="00506E3C"/>
    <w:rsid w:val="0050777C"/>
    <w:rsid w:val="005078FE"/>
    <w:rsid w:val="005079AF"/>
    <w:rsid w:val="00510569"/>
    <w:rsid w:val="0051069F"/>
    <w:rsid w:val="00510B45"/>
    <w:rsid w:val="00510FB9"/>
    <w:rsid w:val="005114F0"/>
    <w:rsid w:val="0051176C"/>
    <w:rsid w:val="00512311"/>
    <w:rsid w:val="00512819"/>
    <w:rsid w:val="00512D22"/>
    <w:rsid w:val="00512D47"/>
    <w:rsid w:val="00512FB9"/>
    <w:rsid w:val="00513071"/>
    <w:rsid w:val="0051363F"/>
    <w:rsid w:val="0051365A"/>
    <w:rsid w:val="00513B97"/>
    <w:rsid w:val="00513C04"/>
    <w:rsid w:val="00513CFD"/>
    <w:rsid w:val="0051469B"/>
    <w:rsid w:val="00514723"/>
    <w:rsid w:val="00514A35"/>
    <w:rsid w:val="00514E58"/>
    <w:rsid w:val="0051558E"/>
    <w:rsid w:val="0051578F"/>
    <w:rsid w:val="005168D4"/>
    <w:rsid w:val="00516969"/>
    <w:rsid w:val="00516D37"/>
    <w:rsid w:val="00517106"/>
    <w:rsid w:val="00517228"/>
    <w:rsid w:val="00517C94"/>
    <w:rsid w:val="00517DC8"/>
    <w:rsid w:val="005210F8"/>
    <w:rsid w:val="00521831"/>
    <w:rsid w:val="00521D1E"/>
    <w:rsid w:val="00521EC8"/>
    <w:rsid w:val="005221CF"/>
    <w:rsid w:val="005228B1"/>
    <w:rsid w:val="00522AB7"/>
    <w:rsid w:val="00522C63"/>
    <w:rsid w:val="00522E13"/>
    <w:rsid w:val="005235CE"/>
    <w:rsid w:val="00524228"/>
    <w:rsid w:val="0052531D"/>
    <w:rsid w:val="00525B89"/>
    <w:rsid w:val="00525C18"/>
    <w:rsid w:val="00525D18"/>
    <w:rsid w:val="00525E43"/>
    <w:rsid w:val="00527035"/>
    <w:rsid w:val="00527E2C"/>
    <w:rsid w:val="00530202"/>
    <w:rsid w:val="005304D3"/>
    <w:rsid w:val="005307C8"/>
    <w:rsid w:val="00530A0B"/>
    <w:rsid w:val="00530C97"/>
    <w:rsid w:val="005315F9"/>
    <w:rsid w:val="005316AA"/>
    <w:rsid w:val="00531DCA"/>
    <w:rsid w:val="00531DE2"/>
    <w:rsid w:val="0053250F"/>
    <w:rsid w:val="00532791"/>
    <w:rsid w:val="00532877"/>
    <w:rsid w:val="00532A3C"/>
    <w:rsid w:val="00533272"/>
    <w:rsid w:val="00533B77"/>
    <w:rsid w:val="005347D5"/>
    <w:rsid w:val="0053482F"/>
    <w:rsid w:val="005349C3"/>
    <w:rsid w:val="00534A98"/>
    <w:rsid w:val="005352EF"/>
    <w:rsid w:val="00535593"/>
    <w:rsid w:val="005358FE"/>
    <w:rsid w:val="0053598E"/>
    <w:rsid w:val="00535BC1"/>
    <w:rsid w:val="0053604C"/>
    <w:rsid w:val="005360CF"/>
    <w:rsid w:val="005361E9"/>
    <w:rsid w:val="00536220"/>
    <w:rsid w:val="00536B0E"/>
    <w:rsid w:val="00536D0F"/>
    <w:rsid w:val="00536DFE"/>
    <w:rsid w:val="005372E7"/>
    <w:rsid w:val="005378BB"/>
    <w:rsid w:val="0054066A"/>
    <w:rsid w:val="0054068F"/>
    <w:rsid w:val="0054141D"/>
    <w:rsid w:val="00541488"/>
    <w:rsid w:val="005425A2"/>
    <w:rsid w:val="00542696"/>
    <w:rsid w:val="0054272C"/>
    <w:rsid w:val="00542A9C"/>
    <w:rsid w:val="00542B83"/>
    <w:rsid w:val="00543384"/>
    <w:rsid w:val="00543463"/>
    <w:rsid w:val="00543CA0"/>
    <w:rsid w:val="00544AFB"/>
    <w:rsid w:val="00545352"/>
    <w:rsid w:val="00545686"/>
    <w:rsid w:val="00545E88"/>
    <w:rsid w:val="00546062"/>
    <w:rsid w:val="0054613C"/>
    <w:rsid w:val="00546C45"/>
    <w:rsid w:val="00547788"/>
    <w:rsid w:val="00547870"/>
    <w:rsid w:val="00547EC6"/>
    <w:rsid w:val="00547ED6"/>
    <w:rsid w:val="005506C9"/>
    <w:rsid w:val="00551088"/>
    <w:rsid w:val="005518F1"/>
    <w:rsid w:val="00551A4B"/>
    <w:rsid w:val="005526D8"/>
    <w:rsid w:val="00552C7F"/>
    <w:rsid w:val="00553A0F"/>
    <w:rsid w:val="00554066"/>
    <w:rsid w:val="005544A2"/>
    <w:rsid w:val="00554867"/>
    <w:rsid w:val="00554DAC"/>
    <w:rsid w:val="005551C2"/>
    <w:rsid w:val="005551D0"/>
    <w:rsid w:val="00555F52"/>
    <w:rsid w:val="00555FC2"/>
    <w:rsid w:val="005560D2"/>
    <w:rsid w:val="005564B2"/>
    <w:rsid w:val="00556585"/>
    <w:rsid w:val="00556632"/>
    <w:rsid w:val="005568A1"/>
    <w:rsid w:val="00556B00"/>
    <w:rsid w:val="00557674"/>
    <w:rsid w:val="00557829"/>
    <w:rsid w:val="005600AC"/>
    <w:rsid w:val="005603DB"/>
    <w:rsid w:val="00560BDF"/>
    <w:rsid w:val="00560DCB"/>
    <w:rsid w:val="00560EE4"/>
    <w:rsid w:val="005610AE"/>
    <w:rsid w:val="005611D9"/>
    <w:rsid w:val="0056229B"/>
    <w:rsid w:val="005625BD"/>
    <w:rsid w:val="005625D7"/>
    <w:rsid w:val="005626A5"/>
    <w:rsid w:val="00562AED"/>
    <w:rsid w:val="00562C82"/>
    <w:rsid w:val="005633E4"/>
    <w:rsid w:val="005639D8"/>
    <w:rsid w:val="00564612"/>
    <w:rsid w:val="0056468A"/>
    <w:rsid w:val="00564706"/>
    <w:rsid w:val="00564AEB"/>
    <w:rsid w:val="00564EF6"/>
    <w:rsid w:val="00564F82"/>
    <w:rsid w:val="00565470"/>
    <w:rsid w:val="00565589"/>
    <w:rsid w:val="005661D7"/>
    <w:rsid w:val="0056672D"/>
    <w:rsid w:val="005668CA"/>
    <w:rsid w:val="00566CED"/>
    <w:rsid w:val="00566DBA"/>
    <w:rsid w:val="0056722B"/>
    <w:rsid w:val="00567ECC"/>
    <w:rsid w:val="00570022"/>
    <w:rsid w:val="00570CB1"/>
    <w:rsid w:val="00571189"/>
    <w:rsid w:val="0057133D"/>
    <w:rsid w:val="0057165B"/>
    <w:rsid w:val="005716D5"/>
    <w:rsid w:val="00571D56"/>
    <w:rsid w:val="005724EF"/>
    <w:rsid w:val="005726C3"/>
    <w:rsid w:val="0057293D"/>
    <w:rsid w:val="00572B7D"/>
    <w:rsid w:val="00572F28"/>
    <w:rsid w:val="005730F3"/>
    <w:rsid w:val="005734BE"/>
    <w:rsid w:val="00573ED0"/>
    <w:rsid w:val="00574420"/>
    <w:rsid w:val="0057453C"/>
    <w:rsid w:val="00574AB0"/>
    <w:rsid w:val="0057581A"/>
    <w:rsid w:val="00575B19"/>
    <w:rsid w:val="0057615D"/>
    <w:rsid w:val="005767C9"/>
    <w:rsid w:val="005771EB"/>
    <w:rsid w:val="005776C5"/>
    <w:rsid w:val="0057796E"/>
    <w:rsid w:val="00577F99"/>
    <w:rsid w:val="00580152"/>
    <w:rsid w:val="005801C1"/>
    <w:rsid w:val="0058025E"/>
    <w:rsid w:val="005802F4"/>
    <w:rsid w:val="0058054B"/>
    <w:rsid w:val="0058072D"/>
    <w:rsid w:val="00580C9D"/>
    <w:rsid w:val="005817E6"/>
    <w:rsid w:val="00581E16"/>
    <w:rsid w:val="005821F0"/>
    <w:rsid w:val="005825F5"/>
    <w:rsid w:val="00582AED"/>
    <w:rsid w:val="0058321A"/>
    <w:rsid w:val="005836DA"/>
    <w:rsid w:val="00583A4E"/>
    <w:rsid w:val="00583ABA"/>
    <w:rsid w:val="0058445D"/>
    <w:rsid w:val="005846C1"/>
    <w:rsid w:val="0058524B"/>
    <w:rsid w:val="00585587"/>
    <w:rsid w:val="00585943"/>
    <w:rsid w:val="00585F02"/>
    <w:rsid w:val="0058648C"/>
    <w:rsid w:val="00586AAE"/>
    <w:rsid w:val="00586B46"/>
    <w:rsid w:val="00586BA6"/>
    <w:rsid w:val="00586EB8"/>
    <w:rsid w:val="00590087"/>
    <w:rsid w:val="005906B5"/>
    <w:rsid w:val="00590B34"/>
    <w:rsid w:val="00590C23"/>
    <w:rsid w:val="00590D17"/>
    <w:rsid w:val="00590E0B"/>
    <w:rsid w:val="005915A3"/>
    <w:rsid w:val="00591917"/>
    <w:rsid w:val="00591B2E"/>
    <w:rsid w:val="00591E8A"/>
    <w:rsid w:val="00592635"/>
    <w:rsid w:val="0059315C"/>
    <w:rsid w:val="00593356"/>
    <w:rsid w:val="005934DA"/>
    <w:rsid w:val="005937CB"/>
    <w:rsid w:val="00593F8E"/>
    <w:rsid w:val="00594075"/>
    <w:rsid w:val="00594AC4"/>
    <w:rsid w:val="00594C60"/>
    <w:rsid w:val="00596146"/>
    <w:rsid w:val="005965BC"/>
    <w:rsid w:val="00596DE4"/>
    <w:rsid w:val="00597014"/>
    <w:rsid w:val="00597D25"/>
    <w:rsid w:val="00597FAA"/>
    <w:rsid w:val="005A02CA"/>
    <w:rsid w:val="005A079F"/>
    <w:rsid w:val="005A0B0B"/>
    <w:rsid w:val="005A0C04"/>
    <w:rsid w:val="005A0DCF"/>
    <w:rsid w:val="005A1199"/>
    <w:rsid w:val="005A13C7"/>
    <w:rsid w:val="005A1CF1"/>
    <w:rsid w:val="005A2B27"/>
    <w:rsid w:val="005A3AE5"/>
    <w:rsid w:val="005A3B75"/>
    <w:rsid w:val="005A41DC"/>
    <w:rsid w:val="005A467D"/>
    <w:rsid w:val="005A474C"/>
    <w:rsid w:val="005A4FC8"/>
    <w:rsid w:val="005A50CF"/>
    <w:rsid w:val="005A5F24"/>
    <w:rsid w:val="005A611A"/>
    <w:rsid w:val="005A6156"/>
    <w:rsid w:val="005A6445"/>
    <w:rsid w:val="005A6799"/>
    <w:rsid w:val="005A6BBD"/>
    <w:rsid w:val="005A7957"/>
    <w:rsid w:val="005A79EF"/>
    <w:rsid w:val="005A7A75"/>
    <w:rsid w:val="005A7B9E"/>
    <w:rsid w:val="005A7BC1"/>
    <w:rsid w:val="005B0452"/>
    <w:rsid w:val="005B0582"/>
    <w:rsid w:val="005B068D"/>
    <w:rsid w:val="005B0EF3"/>
    <w:rsid w:val="005B1224"/>
    <w:rsid w:val="005B18AC"/>
    <w:rsid w:val="005B1A50"/>
    <w:rsid w:val="005B258E"/>
    <w:rsid w:val="005B2864"/>
    <w:rsid w:val="005B2890"/>
    <w:rsid w:val="005B38FD"/>
    <w:rsid w:val="005B403A"/>
    <w:rsid w:val="005B40D9"/>
    <w:rsid w:val="005B415E"/>
    <w:rsid w:val="005B467D"/>
    <w:rsid w:val="005B49B2"/>
    <w:rsid w:val="005B4D4A"/>
    <w:rsid w:val="005B4D63"/>
    <w:rsid w:val="005B4E6E"/>
    <w:rsid w:val="005B5B14"/>
    <w:rsid w:val="005B5D44"/>
    <w:rsid w:val="005B5D84"/>
    <w:rsid w:val="005B6341"/>
    <w:rsid w:val="005B6860"/>
    <w:rsid w:val="005B6ABF"/>
    <w:rsid w:val="005B6AE7"/>
    <w:rsid w:val="005B6CF4"/>
    <w:rsid w:val="005B747F"/>
    <w:rsid w:val="005B7B29"/>
    <w:rsid w:val="005B7FF0"/>
    <w:rsid w:val="005C04D4"/>
    <w:rsid w:val="005C1BAC"/>
    <w:rsid w:val="005C1D17"/>
    <w:rsid w:val="005C1F81"/>
    <w:rsid w:val="005C22CF"/>
    <w:rsid w:val="005C2699"/>
    <w:rsid w:val="005C38EC"/>
    <w:rsid w:val="005C4050"/>
    <w:rsid w:val="005C4221"/>
    <w:rsid w:val="005C4396"/>
    <w:rsid w:val="005C44E8"/>
    <w:rsid w:val="005C46A6"/>
    <w:rsid w:val="005C4935"/>
    <w:rsid w:val="005C4F62"/>
    <w:rsid w:val="005C5684"/>
    <w:rsid w:val="005C606C"/>
    <w:rsid w:val="005C619D"/>
    <w:rsid w:val="005C6454"/>
    <w:rsid w:val="005C64A4"/>
    <w:rsid w:val="005C6896"/>
    <w:rsid w:val="005C6945"/>
    <w:rsid w:val="005C6A5A"/>
    <w:rsid w:val="005C6C1D"/>
    <w:rsid w:val="005C7405"/>
    <w:rsid w:val="005D0302"/>
    <w:rsid w:val="005D0649"/>
    <w:rsid w:val="005D0753"/>
    <w:rsid w:val="005D0B4C"/>
    <w:rsid w:val="005D0E85"/>
    <w:rsid w:val="005D121D"/>
    <w:rsid w:val="005D1808"/>
    <w:rsid w:val="005D2440"/>
    <w:rsid w:val="005D28DF"/>
    <w:rsid w:val="005D2E2B"/>
    <w:rsid w:val="005D3565"/>
    <w:rsid w:val="005D4209"/>
    <w:rsid w:val="005D45C0"/>
    <w:rsid w:val="005D4D55"/>
    <w:rsid w:val="005D513F"/>
    <w:rsid w:val="005D574C"/>
    <w:rsid w:val="005D5781"/>
    <w:rsid w:val="005D5846"/>
    <w:rsid w:val="005D589E"/>
    <w:rsid w:val="005D5D40"/>
    <w:rsid w:val="005D5D7C"/>
    <w:rsid w:val="005D6580"/>
    <w:rsid w:val="005D7A27"/>
    <w:rsid w:val="005E0158"/>
    <w:rsid w:val="005E0AB9"/>
    <w:rsid w:val="005E0F51"/>
    <w:rsid w:val="005E1090"/>
    <w:rsid w:val="005E15AB"/>
    <w:rsid w:val="005E1679"/>
    <w:rsid w:val="005E18BB"/>
    <w:rsid w:val="005E1922"/>
    <w:rsid w:val="005E2731"/>
    <w:rsid w:val="005E27DC"/>
    <w:rsid w:val="005E2A5E"/>
    <w:rsid w:val="005E3083"/>
    <w:rsid w:val="005E3427"/>
    <w:rsid w:val="005E35E4"/>
    <w:rsid w:val="005E3CEE"/>
    <w:rsid w:val="005E3DFD"/>
    <w:rsid w:val="005E4701"/>
    <w:rsid w:val="005E55A7"/>
    <w:rsid w:val="005E56DE"/>
    <w:rsid w:val="005E57B7"/>
    <w:rsid w:val="005E5B8C"/>
    <w:rsid w:val="005E5ED5"/>
    <w:rsid w:val="005E6896"/>
    <w:rsid w:val="005E6D1B"/>
    <w:rsid w:val="005E7156"/>
    <w:rsid w:val="005E7561"/>
    <w:rsid w:val="005E7588"/>
    <w:rsid w:val="005E78D2"/>
    <w:rsid w:val="005E7A1B"/>
    <w:rsid w:val="005E7C70"/>
    <w:rsid w:val="005E7CDE"/>
    <w:rsid w:val="005F04E4"/>
    <w:rsid w:val="005F05C8"/>
    <w:rsid w:val="005F07E8"/>
    <w:rsid w:val="005F0A09"/>
    <w:rsid w:val="005F0FCA"/>
    <w:rsid w:val="005F1722"/>
    <w:rsid w:val="005F184E"/>
    <w:rsid w:val="005F1BE9"/>
    <w:rsid w:val="005F1D83"/>
    <w:rsid w:val="005F34F4"/>
    <w:rsid w:val="005F35ED"/>
    <w:rsid w:val="005F388C"/>
    <w:rsid w:val="005F3EA7"/>
    <w:rsid w:val="005F4291"/>
    <w:rsid w:val="005F45D2"/>
    <w:rsid w:val="005F475A"/>
    <w:rsid w:val="005F475B"/>
    <w:rsid w:val="005F4C16"/>
    <w:rsid w:val="005F51CE"/>
    <w:rsid w:val="005F51E1"/>
    <w:rsid w:val="005F59ED"/>
    <w:rsid w:val="005F5C8E"/>
    <w:rsid w:val="005F5D72"/>
    <w:rsid w:val="005F668B"/>
    <w:rsid w:val="005F6F9F"/>
    <w:rsid w:val="005F7A6A"/>
    <w:rsid w:val="005F7B6B"/>
    <w:rsid w:val="005F7CB7"/>
    <w:rsid w:val="006001B4"/>
    <w:rsid w:val="006001FD"/>
    <w:rsid w:val="00600635"/>
    <w:rsid w:val="00600C59"/>
    <w:rsid w:val="00600DB9"/>
    <w:rsid w:val="00600F54"/>
    <w:rsid w:val="006012F7"/>
    <w:rsid w:val="00601F39"/>
    <w:rsid w:val="00602901"/>
    <w:rsid w:val="00602BE3"/>
    <w:rsid w:val="00602E69"/>
    <w:rsid w:val="00602E95"/>
    <w:rsid w:val="00602F4B"/>
    <w:rsid w:val="006036FC"/>
    <w:rsid w:val="00604343"/>
    <w:rsid w:val="00604F6D"/>
    <w:rsid w:val="0060550D"/>
    <w:rsid w:val="00605DA7"/>
    <w:rsid w:val="00606E54"/>
    <w:rsid w:val="00606F2B"/>
    <w:rsid w:val="00607812"/>
    <w:rsid w:val="00607AA4"/>
    <w:rsid w:val="00607BDE"/>
    <w:rsid w:val="00607BE8"/>
    <w:rsid w:val="006100EB"/>
    <w:rsid w:val="00610183"/>
    <w:rsid w:val="006103E0"/>
    <w:rsid w:val="0061091D"/>
    <w:rsid w:val="006109E9"/>
    <w:rsid w:val="00610D08"/>
    <w:rsid w:val="006118CA"/>
    <w:rsid w:val="00611B74"/>
    <w:rsid w:val="00612629"/>
    <w:rsid w:val="00612B4E"/>
    <w:rsid w:val="00613175"/>
    <w:rsid w:val="00613703"/>
    <w:rsid w:val="00613726"/>
    <w:rsid w:val="0061472B"/>
    <w:rsid w:val="00614E2A"/>
    <w:rsid w:val="00615B04"/>
    <w:rsid w:val="00615B4F"/>
    <w:rsid w:val="00615BE3"/>
    <w:rsid w:val="00615BE7"/>
    <w:rsid w:val="00616551"/>
    <w:rsid w:val="0061712B"/>
    <w:rsid w:val="006172A5"/>
    <w:rsid w:val="00617ACD"/>
    <w:rsid w:val="00617B0D"/>
    <w:rsid w:val="00617B7F"/>
    <w:rsid w:val="00617FFD"/>
    <w:rsid w:val="006201BA"/>
    <w:rsid w:val="00620936"/>
    <w:rsid w:val="00621671"/>
    <w:rsid w:val="00621D98"/>
    <w:rsid w:val="00622452"/>
    <w:rsid w:val="00622D5E"/>
    <w:rsid w:val="00623880"/>
    <w:rsid w:val="00623D6C"/>
    <w:rsid w:val="006251A2"/>
    <w:rsid w:val="00626118"/>
    <w:rsid w:val="006263E0"/>
    <w:rsid w:val="006263F8"/>
    <w:rsid w:val="00626636"/>
    <w:rsid w:val="00626704"/>
    <w:rsid w:val="00626824"/>
    <w:rsid w:val="00626FE3"/>
    <w:rsid w:val="00626FFF"/>
    <w:rsid w:val="00627A32"/>
    <w:rsid w:val="0063024C"/>
    <w:rsid w:val="006303BF"/>
    <w:rsid w:val="006304E7"/>
    <w:rsid w:val="0063054A"/>
    <w:rsid w:val="0063055A"/>
    <w:rsid w:val="006305EE"/>
    <w:rsid w:val="00631481"/>
    <w:rsid w:val="00631877"/>
    <w:rsid w:val="0063250C"/>
    <w:rsid w:val="006325CF"/>
    <w:rsid w:val="0063260C"/>
    <w:rsid w:val="00632670"/>
    <w:rsid w:val="006326BA"/>
    <w:rsid w:val="006339E0"/>
    <w:rsid w:val="00633F13"/>
    <w:rsid w:val="006341D2"/>
    <w:rsid w:val="00634346"/>
    <w:rsid w:val="006344A8"/>
    <w:rsid w:val="006346F8"/>
    <w:rsid w:val="00634AA1"/>
    <w:rsid w:val="00634AF5"/>
    <w:rsid w:val="00635516"/>
    <w:rsid w:val="006355B9"/>
    <w:rsid w:val="006359D3"/>
    <w:rsid w:val="00635A98"/>
    <w:rsid w:val="00635E7E"/>
    <w:rsid w:val="006363B3"/>
    <w:rsid w:val="00636A0E"/>
    <w:rsid w:val="00636DCF"/>
    <w:rsid w:val="00636EF2"/>
    <w:rsid w:val="0063703C"/>
    <w:rsid w:val="00637499"/>
    <w:rsid w:val="00637B7B"/>
    <w:rsid w:val="006404A6"/>
    <w:rsid w:val="00640962"/>
    <w:rsid w:val="00642570"/>
    <w:rsid w:val="0064276D"/>
    <w:rsid w:val="00642810"/>
    <w:rsid w:val="00642A76"/>
    <w:rsid w:val="00642E33"/>
    <w:rsid w:val="006432B8"/>
    <w:rsid w:val="00643762"/>
    <w:rsid w:val="006437A9"/>
    <w:rsid w:val="00643D50"/>
    <w:rsid w:val="00643DCE"/>
    <w:rsid w:val="00643FF6"/>
    <w:rsid w:val="00644543"/>
    <w:rsid w:val="00644CE3"/>
    <w:rsid w:val="00644D35"/>
    <w:rsid w:val="00644DA4"/>
    <w:rsid w:val="00644DDA"/>
    <w:rsid w:val="006452DF"/>
    <w:rsid w:val="00645795"/>
    <w:rsid w:val="0064660B"/>
    <w:rsid w:val="006467CC"/>
    <w:rsid w:val="00647114"/>
    <w:rsid w:val="006474DC"/>
    <w:rsid w:val="00647653"/>
    <w:rsid w:val="00647731"/>
    <w:rsid w:val="00650017"/>
    <w:rsid w:val="00650238"/>
    <w:rsid w:val="00650B7A"/>
    <w:rsid w:val="00650FA5"/>
    <w:rsid w:val="00651610"/>
    <w:rsid w:val="00651740"/>
    <w:rsid w:val="00651BB8"/>
    <w:rsid w:val="00652597"/>
    <w:rsid w:val="006526BA"/>
    <w:rsid w:val="00652F01"/>
    <w:rsid w:val="00653890"/>
    <w:rsid w:val="006538B1"/>
    <w:rsid w:val="00653A97"/>
    <w:rsid w:val="00653ABC"/>
    <w:rsid w:val="00653B5B"/>
    <w:rsid w:val="00653D03"/>
    <w:rsid w:val="00653F38"/>
    <w:rsid w:val="00653F79"/>
    <w:rsid w:val="0065411D"/>
    <w:rsid w:val="006546FB"/>
    <w:rsid w:val="006548BA"/>
    <w:rsid w:val="00654BC0"/>
    <w:rsid w:val="00654F3D"/>
    <w:rsid w:val="0065505E"/>
    <w:rsid w:val="00655120"/>
    <w:rsid w:val="006552BD"/>
    <w:rsid w:val="006553F7"/>
    <w:rsid w:val="00655B2D"/>
    <w:rsid w:val="00655BBA"/>
    <w:rsid w:val="0065634F"/>
    <w:rsid w:val="006568BC"/>
    <w:rsid w:val="00656B6C"/>
    <w:rsid w:val="00656EFD"/>
    <w:rsid w:val="006570D7"/>
    <w:rsid w:val="00657758"/>
    <w:rsid w:val="00657778"/>
    <w:rsid w:val="0066036C"/>
    <w:rsid w:val="00660852"/>
    <w:rsid w:val="0066085C"/>
    <w:rsid w:val="00660BED"/>
    <w:rsid w:val="00660C1B"/>
    <w:rsid w:val="00661130"/>
    <w:rsid w:val="00661313"/>
    <w:rsid w:val="00661336"/>
    <w:rsid w:val="006613FC"/>
    <w:rsid w:val="0066177C"/>
    <w:rsid w:val="0066229A"/>
    <w:rsid w:val="006623C1"/>
    <w:rsid w:val="00662CA5"/>
    <w:rsid w:val="00662D5E"/>
    <w:rsid w:val="00663468"/>
    <w:rsid w:val="00663AC9"/>
    <w:rsid w:val="00663C13"/>
    <w:rsid w:val="00663C7E"/>
    <w:rsid w:val="006643DD"/>
    <w:rsid w:val="00665080"/>
    <w:rsid w:val="006657E6"/>
    <w:rsid w:val="006658DE"/>
    <w:rsid w:val="00665C9E"/>
    <w:rsid w:val="00665D33"/>
    <w:rsid w:val="00665F47"/>
    <w:rsid w:val="006662A4"/>
    <w:rsid w:val="0066641A"/>
    <w:rsid w:val="00667700"/>
    <w:rsid w:val="00667BAB"/>
    <w:rsid w:val="00667F14"/>
    <w:rsid w:val="00670578"/>
    <w:rsid w:val="00670CE6"/>
    <w:rsid w:val="00671A61"/>
    <w:rsid w:val="00671A8B"/>
    <w:rsid w:val="006720E6"/>
    <w:rsid w:val="00672374"/>
    <w:rsid w:val="00672615"/>
    <w:rsid w:val="006727D4"/>
    <w:rsid w:val="00672971"/>
    <w:rsid w:val="0067298B"/>
    <w:rsid w:val="00672FA3"/>
    <w:rsid w:val="00672FB7"/>
    <w:rsid w:val="00673575"/>
    <w:rsid w:val="006737AB"/>
    <w:rsid w:val="0067421C"/>
    <w:rsid w:val="0067472C"/>
    <w:rsid w:val="00674DF4"/>
    <w:rsid w:val="00675C2A"/>
    <w:rsid w:val="00675EFC"/>
    <w:rsid w:val="00676308"/>
    <w:rsid w:val="0067631B"/>
    <w:rsid w:val="0067658A"/>
    <w:rsid w:val="006765D5"/>
    <w:rsid w:val="00676673"/>
    <w:rsid w:val="006768EA"/>
    <w:rsid w:val="00676DCC"/>
    <w:rsid w:val="006771AF"/>
    <w:rsid w:val="00677628"/>
    <w:rsid w:val="00677735"/>
    <w:rsid w:val="00677F14"/>
    <w:rsid w:val="00680262"/>
    <w:rsid w:val="00680D6A"/>
    <w:rsid w:val="006816F8"/>
    <w:rsid w:val="0068171A"/>
    <w:rsid w:val="00682647"/>
    <w:rsid w:val="00682B0A"/>
    <w:rsid w:val="00682B2F"/>
    <w:rsid w:val="00682BD2"/>
    <w:rsid w:val="00682D8A"/>
    <w:rsid w:val="00682DA9"/>
    <w:rsid w:val="00683A33"/>
    <w:rsid w:val="00684843"/>
    <w:rsid w:val="00684F27"/>
    <w:rsid w:val="00685031"/>
    <w:rsid w:val="0068504E"/>
    <w:rsid w:val="0068507B"/>
    <w:rsid w:val="00685F39"/>
    <w:rsid w:val="00686134"/>
    <w:rsid w:val="00686610"/>
    <w:rsid w:val="00686655"/>
    <w:rsid w:val="00686932"/>
    <w:rsid w:val="00687156"/>
    <w:rsid w:val="006874F7"/>
    <w:rsid w:val="0068766D"/>
    <w:rsid w:val="006876E9"/>
    <w:rsid w:val="006879F5"/>
    <w:rsid w:val="0069050B"/>
    <w:rsid w:val="006917EF"/>
    <w:rsid w:val="00691A7C"/>
    <w:rsid w:val="00691B43"/>
    <w:rsid w:val="00691DE1"/>
    <w:rsid w:val="00692103"/>
    <w:rsid w:val="006929FB"/>
    <w:rsid w:val="00692ADC"/>
    <w:rsid w:val="00692C57"/>
    <w:rsid w:val="00693190"/>
    <w:rsid w:val="00693FB1"/>
    <w:rsid w:val="00693FDA"/>
    <w:rsid w:val="00694488"/>
    <w:rsid w:val="0069460E"/>
    <w:rsid w:val="00694A67"/>
    <w:rsid w:val="00695875"/>
    <w:rsid w:val="006962F1"/>
    <w:rsid w:val="00696E03"/>
    <w:rsid w:val="006A0F60"/>
    <w:rsid w:val="006A0F6D"/>
    <w:rsid w:val="006A1764"/>
    <w:rsid w:val="006A1982"/>
    <w:rsid w:val="006A4212"/>
    <w:rsid w:val="006A457D"/>
    <w:rsid w:val="006A4AAF"/>
    <w:rsid w:val="006A4D8C"/>
    <w:rsid w:val="006A4E56"/>
    <w:rsid w:val="006A58F7"/>
    <w:rsid w:val="006A5B9B"/>
    <w:rsid w:val="006A6135"/>
    <w:rsid w:val="006A6C02"/>
    <w:rsid w:val="006A7143"/>
    <w:rsid w:val="006A71CF"/>
    <w:rsid w:val="006A74B6"/>
    <w:rsid w:val="006B01B9"/>
    <w:rsid w:val="006B02E8"/>
    <w:rsid w:val="006B0E28"/>
    <w:rsid w:val="006B131B"/>
    <w:rsid w:val="006B1ABF"/>
    <w:rsid w:val="006B2170"/>
    <w:rsid w:val="006B23A0"/>
    <w:rsid w:val="006B2986"/>
    <w:rsid w:val="006B2C48"/>
    <w:rsid w:val="006B2D7E"/>
    <w:rsid w:val="006B3237"/>
    <w:rsid w:val="006B32C9"/>
    <w:rsid w:val="006B3A85"/>
    <w:rsid w:val="006B3ADA"/>
    <w:rsid w:val="006B3AE9"/>
    <w:rsid w:val="006B3C17"/>
    <w:rsid w:val="006B3C5A"/>
    <w:rsid w:val="006B3EC2"/>
    <w:rsid w:val="006B421D"/>
    <w:rsid w:val="006B4402"/>
    <w:rsid w:val="006B4990"/>
    <w:rsid w:val="006B51E6"/>
    <w:rsid w:val="006B5296"/>
    <w:rsid w:val="006B5492"/>
    <w:rsid w:val="006B5C1C"/>
    <w:rsid w:val="006B5EA0"/>
    <w:rsid w:val="006B61E3"/>
    <w:rsid w:val="006B6DE1"/>
    <w:rsid w:val="006B6ECE"/>
    <w:rsid w:val="006B7ADA"/>
    <w:rsid w:val="006B7B84"/>
    <w:rsid w:val="006C0193"/>
    <w:rsid w:val="006C01F5"/>
    <w:rsid w:val="006C04D1"/>
    <w:rsid w:val="006C05DC"/>
    <w:rsid w:val="006C07DF"/>
    <w:rsid w:val="006C0856"/>
    <w:rsid w:val="006C0CFA"/>
    <w:rsid w:val="006C1A14"/>
    <w:rsid w:val="006C1A5F"/>
    <w:rsid w:val="006C1B07"/>
    <w:rsid w:val="006C1EA6"/>
    <w:rsid w:val="006C1EA7"/>
    <w:rsid w:val="006C212B"/>
    <w:rsid w:val="006C215B"/>
    <w:rsid w:val="006C218A"/>
    <w:rsid w:val="006C249E"/>
    <w:rsid w:val="006C27C5"/>
    <w:rsid w:val="006C2B6B"/>
    <w:rsid w:val="006C2F8D"/>
    <w:rsid w:val="006C3105"/>
    <w:rsid w:val="006C3148"/>
    <w:rsid w:val="006C33DC"/>
    <w:rsid w:val="006C42DE"/>
    <w:rsid w:val="006C4329"/>
    <w:rsid w:val="006C461F"/>
    <w:rsid w:val="006C53EB"/>
    <w:rsid w:val="006C6585"/>
    <w:rsid w:val="006C68AA"/>
    <w:rsid w:val="006C75B0"/>
    <w:rsid w:val="006C7BFE"/>
    <w:rsid w:val="006C7C46"/>
    <w:rsid w:val="006C7EA4"/>
    <w:rsid w:val="006D0C95"/>
    <w:rsid w:val="006D13AA"/>
    <w:rsid w:val="006D170C"/>
    <w:rsid w:val="006D1CD5"/>
    <w:rsid w:val="006D2105"/>
    <w:rsid w:val="006D218C"/>
    <w:rsid w:val="006D2554"/>
    <w:rsid w:val="006D2F89"/>
    <w:rsid w:val="006D33A5"/>
    <w:rsid w:val="006D3D0A"/>
    <w:rsid w:val="006D3FF1"/>
    <w:rsid w:val="006D42DD"/>
    <w:rsid w:val="006D46B2"/>
    <w:rsid w:val="006D4767"/>
    <w:rsid w:val="006D4BC4"/>
    <w:rsid w:val="006D4D3B"/>
    <w:rsid w:val="006D4EBB"/>
    <w:rsid w:val="006D5080"/>
    <w:rsid w:val="006D516D"/>
    <w:rsid w:val="006D53A9"/>
    <w:rsid w:val="006D658B"/>
    <w:rsid w:val="006D6BC0"/>
    <w:rsid w:val="006D717D"/>
    <w:rsid w:val="006D74CE"/>
    <w:rsid w:val="006D7770"/>
    <w:rsid w:val="006D7962"/>
    <w:rsid w:val="006E065F"/>
    <w:rsid w:val="006E0F18"/>
    <w:rsid w:val="006E170F"/>
    <w:rsid w:val="006E1991"/>
    <w:rsid w:val="006E1AA9"/>
    <w:rsid w:val="006E1C28"/>
    <w:rsid w:val="006E2483"/>
    <w:rsid w:val="006E290B"/>
    <w:rsid w:val="006E2FEB"/>
    <w:rsid w:val="006E3050"/>
    <w:rsid w:val="006E3499"/>
    <w:rsid w:val="006E3A22"/>
    <w:rsid w:val="006E3CD4"/>
    <w:rsid w:val="006E42E8"/>
    <w:rsid w:val="006E46E6"/>
    <w:rsid w:val="006E5450"/>
    <w:rsid w:val="006E56AF"/>
    <w:rsid w:val="006E56C9"/>
    <w:rsid w:val="006E5BE5"/>
    <w:rsid w:val="006E68F0"/>
    <w:rsid w:val="006E694A"/>
    <w:rsid w:val="006E69EF"/>
    <w:rsid w:val="006E6F82"/>
    <w:rsid w:val="006E7233"/>
    <w:rsid w:val="006E74A7"/>
    <w:rsid w:val="006E78EA"/>
    <w:rsid w:val="006E7A7D"/>
    <w:rsid w:val="006E7F95"/>
    <w:rsid w:val="006F00B5"/>
    <w:rsid w:val="006F00CE"/>
    <w:rsid w:val="006F0328"/>
    <w:rsid w:val="006F034A"/>
    <w:rsid w:val="006F03F2"/>
    <w:rsid w:val="006F0881"/>
    <w:rsid w:val="006F096C"/>
    <w:rsid w:val="006F0E39"/>
    <w:rsid w:val="006F1297"/>
    <w:rsid w:val="006F14B6"/>
    <w:rsid w:val="006F1B96"/>
    <w:rsid w:val="006F1F82"/>
    <w:rsid w:val="006F202A"/>
    <w:rsid w:val="006F26D3"/>
    <w:rsid w:val="006F2F4E"/>
    <w:rsid w:val="006F3B9A"/>
    <w:rsid w:val="006F41EA"/>
    <w:rsid w:val="006F428B"/>
    <w:rsid w:val="006F45C2"/>
    <w:rsid w:val="006F45FE"/>
    <w:rsid w:val="006F4A25"/>
    <w:rsid w:val="006F5107"/>
    <w:rsid w:val="006F619D"/>
    <w:rsid w:val="006F67B0"/>
    <w:rsid w:val="006F6B82"/>
    <w:rsid w:val="006F72E3"/>
    <w:rsid w:val="006F7358"/>
    <w:rsid w:val="006F7702"/>
    <w:rsid w:val="006F7A2B"/>
    <w:rsid w:val="00700234"/>
    <w:rsid w:val="0070091F"/>
    <w:rsid w:val="00700AE4"/>
    <w:rsid w:val="00700C3E"/>
    <w:rsid w:val="00700F2A"/>
    <w:rsid w:val="00700FAB"/>
    <w:rsid w:val="007011A4"/>
    <w:rsid w:val="007013EC"/>
    <w:rsid w:val="007016E0"/>
    <w:rsid w:val="007017DF"/>
    <w:rsid w:val="00701EBD"/>
    <w:rsid w:val="00701F22"/>
    <w:rsid w:val="00702356"/>
    <w:rsid w:val="0070257B"/>
    <w:rsid w:val="00702927"/>
    <w:rsid w:val="007029E2"/>
    <w:rsid w:val="007031F9"/>
    <w:rsid w:val="007033A4"/>
    <w:rsid w:val="00703418"/>
    <w:rsid w:val="007034D5"/>
    <w:rsid w:val="007035E9"/>
    <w:rsid w:val="0070403E"/>
    <w:rsid w:val="007044E7"/>
    <w:rsid w:val="007047E6"/>
    <w:rsid w:val="007047F3"/>
    <w:rsid w:val="00705156"/>
    <w:rsid w:val="00705D6F"/>
    <w:rsid w:val="00705DED"/>
    <w:rsid w:val="00705E2B"/>
    <w:rsid w:val="00706852"/>
    <w:rsid w:val="0070697B"/>
    <w:rsid w:val="00706F02"/>
    <w:rsid w:val="007073A0"/>
    <w:rsid w:val="007074CF"/>
    <w:rsid w:val="00707970"/>
    <w:rsid w:val="007079AC"/>
    <w:rsid w:val="00707E83"/>
    <w:rsid w:val="0071040A"/>
    <w:rsid w:val="00710558"/>
    <w:rsid w:val="007106F1"/>
    <w:rsid w:val="00710B81"/>
    <w:rsid w:val="00710C92"/>
    <w:rsid w:val="00710D36"/>
    <w:rsid w:val="00711373"/>
    <w:rsid w:val="00711B19"/>
    <w:rsid w:val="007121C4"/>
    <w:rsid w:val="00712601"/>
    <w:rsid w:val="007128C0"/>
    <w:rsid w:val="007133EA"/>
    <w:rsid w:val="0071357B"/>
    <w:rsid w:val="007138EC"/>
    <w:rsid w:val="00713E64"/>
    <w:rsid w:val="00713E9A"/>
    <w:rsid w:val="00713F06"/>
    <w:rsid w:val="007141EE"/>
    <w:rsid w:val="00714299"/>
    <w:rsid w:val="0071430F"/>
    <w:rsid w:val="00714688"/>
    <w:rsid w:val="0071469D"/>
    <w:rsid w:val="00714B72"/>
    <w:rsid w:val="00715222"/>
    <w:rsid w:val="0071545E"/>
    <w:rsid w:val="00715EC4"/>
    <w:rsid w:val="007161A2"/>
    <w:rsid w:val="0071641D"/>
    <w:rsid w:val="00716CA1"/>
    <w:rsid w:val="00716CFB"/>
    <w:rsid w:val="00716E96"/>
    <w:rsid w:val="007174F8"/>
    <w:rsid w:val="00717DD7"/>
    <w:rsid w:val="00717E62"/>
    <w:rsid w:val="00717F25"/>
    <w:rsid w:val="0072176B"/>
    <w:rsid w:val="00721B2B"/>
    <w:rsid w:val="00721ECD"/>
    <w:rsid w:val="007221A9"/>
    <w:rsid w:val="0072260B"/>
    <w:rsid w:val="00722A9F"/>
    <w:rsid w:val="00723511"/>
    <w:rsid w:val="00723C52"/>
    <w:rsid w:val="00723F4E"/>
    <w:rsid w:val="007242FA"/>
    <w:rsid w:val="00724654"/>
    <w:rsid w:val="00724828"/>
    <w:rsid w:val="00724B9F"/>
    <w:rsid w:val="00724D45"/>
    <w:rsid w:val="007252A1"/>
    <w:rsid w:val="007255EF"/>
    <w:rsid w:val="00725875"/>
    <w:rsid w:val="007259BB"/>
    <w:rsid w:val="007259BC"/>
    <w:rsid w:val="00726343"/>
    <w:rsid w:val="007271F4"/>
    <w:rsid w:val="007273D7"/>
    <w:rsid w:val="00727AC3"/>
    <w:rsid w:val="00727C11"/>
    <w:rsid w:val="0073025D"/>
    <w:rsid w:val="007304E2"/>
    <w:rsid w:val="007304ED"/>
    <w:rsid w:val="007306FF"/>
    <w:rsid w:val="00730857"/>
    <w:rsid w:val="00731082"/>
    <w:rsid w:val="00731A08"/>
    <w:rsid w:val="00731BE6"/>
    <w:rsid w:val="0073220C"/>
    <w:rsid w:val="00732B9F"/>
    <w:rsid w:val="007330B1"/>
    <w:rsid w:val="00733456"/>
    <w:rsid w:val="007337F0"/>
    <w:rsid w:val="00734A2C"/>
    <w:rsid w:val="00734B72"/>
    <w:rsid w:val="00734C59"/>
    <w:rsid w:val="00734D69"/>
    <w:rsid w:val="0073508D"/>
    <w:rsid w:val="00735959"/>
    <w:rsid w:val="007363D3"/>
    <w:rsid w:val="0073694E"/>
    <w:rsid w:val="00736D4B"/>
    <w:rsid w:val="00737056"/>
    <w:rsid w:val="0073713C"/>
    <w:rsid w:val="0073742C"/>
    <w:rsid w:val="00737D3A"/>
    <w:rsid w:val="00740B29"/>
    <w:rsid w:val="00740B75"/>
    <w:rsid w:val="00740C80"/>
    <w:rsid w:val="00741C52"/>
    <w:rsid w:val="007420FD"/>
    <w:rsid w:val="007423F4"/>
    <w:rsid w:val="007429A3"/>
    <w:rsid w:val="00742F1B"/>
    <w:rsid w:val="007430E5"/>
    <w:rsid w:val="00743BA5"/>
    <w:rsid w:val="0074445A"/>
    <w:rsid w:val="007444B9"/>
    <w:rsid w:val="00744D1F"/>
    <w:rsid w:val="00744DC2"/>
    <w:rsid w:val="00745374"/>
    <w:rsid w:val="00745491"/>
    <w:rsid w:val="007455E7"/>
    <w:rsid w:val="0074568D"/>
    <w:rsid w:val="007459E6"/>
    <w:rsid w:val="0074654F"/>
    <w:rsid w:val="00746776"/>
    <w:rsid w:val="00746B53"/>
    <w:rsid w:val="00747C82"/>
    <w:rsid w:val="007506CB"/>
    <w:rsid w:val="00750714"/>
    <w:rsid w:val="007507F2"/>
    <w:rsid w:val="0075086B"/>
    <w:rsid w:val="00750BA6"/>
    <w:rsid w:val="00750DBE"/>
    <w:rsid w:val="007515BB"/>
    <w:rsid w:val="0075164C"/>
    <w:rsid w:val="0075186B"/>
    <w:rsid w:val="0075276B"/>
    <w:rsid w:val="00752828"/>
    <w:rsid w:val="00752900"/>
    <w:rsid w:val="00752A05"/>
    <w:rsid w:val="00752B44"/>
    <w:rsid w:val="00752E14"/>
    <w:rsid w:val="00753175"/>
    <w:rsid w:val="007532E6"/>
    <w:rsid w:val="007535D8"/>
    <w:rsid w:val="00753AEB"/>
    <w:rsid w:val="00753B36"/>
    <w:rsid w:val="007551E7"/>
    <w:rsid w:val="007554C5"/>
    <w:rsid w:val="00755A2A"/>
    <w:rsid w:val="0075664B"/>
    <w:rsid w:val="007568CE"/>
    <w:rsid w:val="00756C94"/>
    <w:rsid w:val="00756EEE"/>
    <w:rsid w:val="0075781D"/>
    <w:rsid w:val="00757860"/>
    <w:rsid w:val="0076060E"/>
    <w:rsid w:val="00760881"/>
    <w:rsid w:val="00760D1C"/>
    <w:rsid w:val="0076148C"/>
    <w:rsid w:val="007614CE"/>
    <w:rsid w:val="00762404"/>
    <w:rsid w:val="00762640"/>
    <w:rsid w:val="00762F96"/>
    <w:rsid w:val="00763623"/>
    <w:rsid w:val="00763988"/>
    <w:rsid w:val="00763EBA"/>
    <w:rsid w:val="007640C0"/>
    <w:rsid w:val="00764129"/>
    <w:rsid w:val="00764A5E"/>
    <w:rsid w:val="00764F03"/>
    <w:rsid w:val="00764F54"/>
    <w:rsid w:val="00765F53"/>
    <w:rsid w:val="00765F66"/>
    <w:rsid w:val="00766284"/>
    <w:rsid w:val="007663BC"/>
    <w:rsid w:val="00766B8E"/>
    <w:rsid w:val="00766EBB"/>
    <w:rsid w:val="00766FC6"/>
    <w:rsid w:val="00767370"/>
    <w:rsid w:val="0076745F"/>
    <w:rsid w:val="0076763F"/>
    <w:rsid w:val="007676B1"/>
    <w:rsid w:val="00770479"/>
    <w:rsid w:val="00770DDF"/>
    <w:rsid w:val="0077143E"/>
    <w:rsid w:val="00771863"/>
    <w:rsid w:val="00771E09"/>
    <w:rsid w:val="00772454"/>
    <w:rsid w:val="007728CC"/>
    <w:rsid w:val="00772A00"/>
    <w:rsid w:val="00773527"/>
    <w:rsid w:val="007741CE"/>
    <w:rsid w:val="007745D5"/>
    <w:rsid w:val="00775D54"/>
    <w:rsid w:val="00775F51"/>
    <w:rsid w:val="007763CE"/>
    <w:rsid w:val="00776688"/>
    <w:rsid w:val="00776809"/>
    <w:rsid w:val="00776866"/>
    <w:rsid w:val="00776B12"/>
    <w:rsid w:val="007770CA"/>
    <w:rsid w:val="00777772"/>
    <w:rsid w:val="00780529"/>
    <w:rsid w:val="00780716"/>
    <w:rsid w:val="00780FF9"/>
    <w:rsid w:val="007813F4"/>
    <w:rsid w:val="00781499"/>
    <w:rsid w:val="007817E2"/>
    <w:rsid w:val="00781816"/>
    <w:rsid w:val="00781B21"/>
    <w:rsid w:val="0078246F"/>
    <w:rsid w:val="00782638"/>
    <w:rsid w:val="00782ECA"/>
    <w:rsid w:val="00783418"/>
    <w:rsid w:val="0078352F"/>
    <w:rsid w:val="00783CF6"/>
    <w:rsid w:val="00784062"/>
    <w:rsid w:val="007845F3"/>
    <w:rsid w:val="00784EDD"/>
    <w:rsid w:val="00785333"/>
    <w:rsid w:val="00786281"/>
    <w:rsid w:val="007862C1"/>
    <w:rsid w:val="007864FC"/>
    <w:rsid w:val="00786BA1"/>
    <w:rsid w:val="00787B5A"/>
    <w:rsid w:val="00787DF3"/>
    <w:rsid w:val="00790452"/>
    <w:rsid w:val="00790460"/>
    <w:rsid w:val="0079091F"/>
    <w:rsid w:val="00790E3B"/>
    <w:rsid w:val="00791228"/>
    <w:rsid w:val="00791959"/>
    <w:rsid w:val="00791D5C"/>
    <w:rsid w:val="0079238A"/>
    <w:rsid w:val="00792A0D"/>
    <w:rsid w:val="00792C5F"/>
    <w:rsid w:val="00793A2F"/>
    <w:rsid w:val="00793D99"/>
    <w:rsid w:val="007944D3"/>
    <w:rsid w:val="00794CB4"/>
    <w:rsid w:val="00794DDA"/>
    <w:rsid w:val="00795CD4"/>
    <w:rsid w:val="007961D4"/>
    <w:rsid w:val="00796F99"/>
    <w:rsid w:val="0079742F"/>
    <w:rsid w:val="00797646"/>
    <w:rsid w:val="00797ECE"/>
    <w:rsid w:val="007A0618"/>
    <w:rsid w:val="007A0DAF"/>
    <w:rsid w:val="007A14F7"/>
    <w:rsid w:val="007A1704"/>
    <w:rsid w:val="007A21EE"/>
    <w:rsid w:val="007A23C4"/>
    <w:rsid w:val="007A27E3"/>
    <w:rsid w:val="007A2A47"/>
    <w:rsid w:val="007A2B07"/>
    <w:rsid w:val="007A2C8F"/>
    <w:rsid w:val="007A2D4D"/>
    <w:rsid w:val="007A2FEB"/>
    <w:rsid w:val="007A3118"/>
    <w:rsid w:val="007A3330"/>
    <w:rsid w:val="007A369E"/>
    <w:rsid w:val="007A3C33"/>
    <w:rsid w:val="007A41A9"/>
    <w:rsid w:val="007A4EC2"/>
    <w:rsid w:val="007A5C54"/>
    <w:rsid w:val="007A7276"/>
    <w:rsid w:val="007A73DA"/>
    <w:rsid w:val="007A77E5"/>
    <w:rsid w:val="007A784B"/>
    <w:rsid w:val="007B0441"/>
    <w:rsid w:val="007B0636"/>
    <w:rsid w:val="007B0BEE"/>
    <w:rsid w:val="007B11FB"/>
    <w:rsid w:val="007B1908"/>
    <w:rsid w:val="007B1972"/>
    <w:rsid w:val="007B2271"/>
    <w:rsid w:val="007B2AE4"/>
    <w:rsid w:val="007B2EB1"/>
    <w:rsid w:val="007B3231"/>
    <w:rsid w:val="007B392C"/>
    <w:rsid w:val="007B405E"/>
    <w:rsid w:val="007B4633"/>
    <w:rsid w:val="007B4733"/>
    <w:rsid w:val="007B4737"/>
    <w:rsid w:val="007B4A92"/>
    <w:rsid w:val="007B4D2B"/>
    <w:rsid w:val="007B557F"/>
    <w:rsid w:val="007B55C7"/>
    <w:rsid w:val="007B59FD"/>
    <w:rsid w:val="007B6061"/>
    <w:rsid w:val="007B63E6"/>
    <w:rsid w:val="007B6B8E"/>
    <w:rsid w:val="007B6D68"/>
    <w:rsid w:val="007B6E5E"/>
    <w:rsid w:val="007B6EC6"/>
    <w:rsid w:val="007B766F"/>
    <w:rsid w:val="007B76AD"/>
    <w:rsid w:val="007B776E"/>
    <w:rsid w:val="007B7895"/>
    <w:rsid w:val="007C0B84"/>
    <w:rsid w:val="007C0C55"/>
    <w:rsid w:val="007C11F7"/>
    <w:rsid w:val="007C1476"/>
    <w:rsid w:val="007C1873"/>
    <w:rsid w:val="007C19C9"/>
    <w:rsid w:val="007C264C"/>
    <w:rsid w:val="007C27B6"/>
    <w:rsid w:val="007C2C35"/>
    <w:rsid w:val="007C2F47"/>
    <w:rsid w:val="007C334A"/>
    <w:rsid w:val="007C3594"/>
    <w:rsid w:val="007C3857"/>
    <w:rsid w:val="007C40BD"/>
    <w:rsid w:val="007C412C"/>
    <w:rsid w:val="007C4736"/>
    <w:rsid w:val="007C51B7"/>
    <w:rsid w:val="007C5336"/>
    <w:rsid w:val="007C5989"/>
    <w:rsid w:val="007C5A48"/>
    <w:rsid w:val="007C5B98"/>
    <w:rsid w:val="007C5DCC"/>
    <w:rsid w:val="007C5E40"/>
    <w:rsid w:val="007C5FC2"/>
    <w:rsid w:val="007C6054"/>
    <w:rsid w:val="007C650D"/>
    <w:rsid w:val="007C6A05"/>
    <w:rsid w:val="007C6BC3"/>
    <w:rsid w:val="007C6F2F"/>
    <w:rsid w:val="007C797A"/>
    <w:rsid w:val="007C7AEE"/>
    <w:rsid w:val="007C7CDF"/>
    <w:rsid w:val="007D0747"/>
    <w:rsid w:val="007D0936"/>
    <w:rsid w:val="007D16CD"/>
    <w:rsid w:val="007D206D"/>
    <w:rsid w:val="007D2887"/>
    <w:rsid w:val="007D3025"/>
    <w:rsid w:val="007D305E"/>
    <w:rsid w:val="007D348A"/>
    <w:rsid w:val="007D3A74"/>
    <w:rsid w:val="007D3BD7"/>
    <w:rsid w:val="007D3D3D"/>
    <w:rsid w:val="007D3EE6"/>
    <w:rsid w:val="007D483A"/>
    <w:rsid w:val="007D48A3"/>
    <w:rsid w:val="007D4A04"/>
    <w:rsid w:val="007D51E1"/>
    <w:rsid w:val="007D5E38"/>
    <w:rsid w:val="007D5EAC"/>
    <w:rsid w:val="007D61E1"/>
    <w:rsid w:val="007D64CA"/>
    <w:rsid w:val="007D6613"/>
    <w:rsid w:val="007D71AF"/>
    <w:rsid w:val="007D77D8"/>
    <w:rsid w:val="007E00E2"/>
    <w:rsid w:val="007E0A44"/>
    <w:rsid w:val="007E1095"/>
    <w:rsid w:val="007E10BF"/>
    <w:rsid w:val="007E1A4A"/>
    <w:rsid w:val="007E222A"/>
    <w:rsid w:val="007E22C6"/>
    <w:rsid w:val="007E2346"/>
    <w:rsid w:val="007E2459"/>
    <w:rsid w:val="007E2D33"/>
    <w:rsid w:val="007E3DD0"/>
    <w:rsid w:val="007E40A4"/>
    <w:rsid w:val="007E4A83"/>
    <w:rsid w:val="007E4C8A"/>
    <w:rsid w:val="007E4E74"/>
    <w:rsid w:val="007E5CBB"/>
    <w:rsid w:val="007E624F"/>
    <w:rsid w:val="007E6679"/>
    <w:rsid w:val="007E686C"/>
    <w:rsid w:val="007E6C00"/>
    <w:rsid w:val="007E7101"/>
    <w:rsid w:val="007E7ADB"/>
    <w:rsid w:val="007E7FEB"/>
    <w:rsid w:val="007F0EAC"/>
    <w:rsid w:val="007F10A5"/>
    <w:rsid w:val="007F10DD"/>
    <w:rsid w:val="007F1802"/>
    <w:rsid w:val="007F1B89"/>
    <w:rsid w:val="007F1D7F"/>
    <w:rsid w:val="007F1F26"/>
    <w:rsid w:val="007F2C4C"/>
    <w:rsid w:val="007F2E88"/>
    <w:rsid w:val="007F2F83"/>
    <w:rsid w:val="007F352B"/>
    <w:rsid w:val="007F38D3"/>
    <w:rsid w:val="007F3A6B"/>
    <w:rsid w:val="007F3A8E"/>
    <w:rsid w:val="007F3AFE"/>
    <w:rsid w:val="007F3C23"/>
    <w:rsid w:val="007F473F"/>
    <w:rsid w:val="007F4939"/>
    <w:rsid w:val="007F4DDD"/>
    <w:rsid w:val="007F4FFF"/>
    <w:rsid w:val="007F50A9"/>
    <w:rsid w:val="007F50AB"/>
    <w:rsid w:val="007F5A1D"/>
    <w:rsid w:val="007F5D6F"/>
    <w:rsid w:val="007F6888"/>
    <w:rsid w:val="007F6930"/>
    <w:rsid w:val="007F6EA9"/>
    <w:rsid w:val="007F706A"/>
    <w:rsid w:val="007F7141"/>
    <w:rsid w:val="007F71F5"/>
    <w:rsid w:val="007F7464"/>
    <w:rsid w:val="007F7EAA"/>
    <w:rsid w:val="00800D5B"/>
    <w:rsid w:val="0080109D"/>
    <w:rsid w:val="00801CC6"/>
    <w:rsid w:val="00801FE7"/>
    <w:rsid w:val="0080222E"/>
    <w:rsid w:val="00802508"/>
    <w:rsid w:val="00802739"/>
    <w:rsid w:val="008027DC"/>
    <w:rsid w:val="00802C71"/>
    <w:rsid w:val="008034C7"/>
    <w:rsid w:val="00803697"/>
    <w:rsid w:val="00803973"/>
    <w:rsid w:val="00803B7C"/>
    <w:rsid w:val="00804569"/>
    <w:rsid w:val="0080462E"/>
    <w:rsid w:val="00804DF7"/>
    <w:rsid w:val="00805CA2"/>
    <w:rsid w:val="00805D4C"/>
    <w:rsid w:val="00806DA1"/>
    <w:rsid w:val="00807120"/>
    <w:rsid w:val="00807307"/>
    <w:rsid w:val="008074D9"/>
    <w:rsid w:val="00810131"/>
    <w:rsid w:val="00810465"/>
    <w:rsid w:val="00810661"/>
    <w:rsid w:val="00810970"/>
    <w:rsid w:val="00810F51"/>
    <w:rsid w:val="008119D2"/>
    <w:rsid w:val="00811B99"/>
    <w:rsid w:val="008122F6"/>
    <w:rsid w:val="00812804"/>
    <w:rsid w:val="00812E08"/>
    <w:rsid w:val="00813120"/>
    <w:rsid w:val="0081358C"/>
    <w:rsid w:val="00813A78"/>
    <w:rsid w:val="0081497B"/>
    <w:rsid w:val="00814B4D"/>
    <w:rsid w:val="00814BB1"/>
    <w:rsid w:val="00815082"/>
    <w:rsid w:val="00815977"/>
    <w:rsid w:val="00815FEB"/>
    <w:rsid w:val="00816267"/>
    <w:rsid w:val="00816277"/>
    <w:rsid w:val="008162C7"/>
    <w:rsid w:val="0081692D"/>
    <w:rsid w:val="008171C8"/>
    <w:rsid w:val="0081732B"/>
    <w:rsid w:val="00817463"/>
    <w:rsid w:val="00817732"/>
    <w:rsid w:val="008177A5"/>
    <w:rsid w:val="00817C06"/>
    <w:rsid w:val="0082081A"/>
    <w:rsid w:val="00820FAC"/>
    <w:rsid w:val="00821122"/>
    <w:rsid w:val="00822097"/>
    <w:rsid w:val="008220EF"/>
    <w:rsid w:val="00822296"/>
    <w:rsid w:val="00822605"/>
    <w:rsid w:val="00822AF2"/>
    <w:rsid w:val="00822B84"/>
    <w:rsid w:val="00823980"/>
    <w:rsid w:val="00823F1F"/>
    <w:rsid w:val="008259CE"/>
    <w:rsid w:val="008261F4"/>
    <w:rsid w:val="008262BA"/>
    <w:rsid w:val="00826D93"/>
    <w:rsid w:val="00826E60"/>
    <w:rsid w:val="0082740D"/>
    <w:rsid w:val="00827733"/>
    <w:rsid w:val="00827F24"/>
    <w:rsid w:val="00830814"/>
    <w:rsid w:val="00830855"/>
    <w:rsid w:val="00830BB0"/>
    <w:rsid w:val="00830FA5"/>
    <w:rsid w:val="0083125A"/>
    <w:rsid w:val="00831DD8"/>
    <w:rsid w:val="008323CB"/>
    <w:rsid w:val="008327CB"/>
    <w:rsid w:val="00832ACB"/>
    <w:rsid w:val="00832AFE"/>
    <w:rsid w:val="00832B8C"/>
    <w:rsid w:val="00832D3A"/>
    <w:rsid w:val="0083305A"/>
    <w:rsid w:val="008333B3"/>
    <w:rsid w:val="008337FC"/>
    <w:rsid w:val="00833937"/>
    <w:rsid w:val="00833B6D"/>
    <w:rsid w:val="00833DD5"/>
    <w:rsid w:val="0083493C"/>
    <w:rsid w:val="00834F09"/>
    <w:rsid w:val="00834F73"/>
    <w:rsid w:val="008357D6"/>
    <w:rsid w:val="008359B4"/>
    <w:rsid w:val="00835EBE"/>
    <w:rsid w:val="00836472"/>
    <w:rsid w:val="00836D19"/>
    <w:rsid w:val="00836E68"/>
    <w:rsid w:val="00837170"/>
    <w:rsid w:val="00840528"/>
    <w:rsid w:val="008405E9"/>
    <w:rsid w:val="008408F3"/>
    <w:rsid w:val="00840C4E"/>
    <w:rsid w:val="00841952"/>
    <w:rsid w:val="00841E64"/>
    <w:rsid w:val="008421B1"/>
    <w:rsid w:val="0084266B"/>
    <w:rsid w:val="00842BC4"/>
    <w:rsid w:val="00843044"/>
    <w:rsid w:val="0084313C"/>
    <w:rsid w:val="00843837"/>
    <w:rsid w:val="0084410C"/>
    <w:rsid w:val="008446B4"/>
    <w:rsid w:val="00845742"/>
    <w:rsid w:val="00845A04"/>
    <w:rsid w:val="00845B91"/>
    <w:rsid w:val="00845B93"/>
    <w:rsid w:val="00845BBD"/>
    <w:rsid w:val="00846EEE"/>
    <w:rsid w:val="0084705C"/>
    <w:rsid w:val="00847978"/>
    <w:rsid w:val="00847FC6"/>
    <w:rsid w:val="008508C4"/>
    <w:rsid w:val="00850950"/>
    <w:rsid w:val="00850C28"/>
    <w:rsid w:val="00850E6F"/>
    <w:rsid w:val="00851360"/>
    <w:rsid w:val="008513CF"/>
    <w:rsid w:val="008521C6"/>
    <w:rsid w:val="00852436"/>
    <w:rsid w:val="00853377"/>
    <w:rsid w:val="00853D49"/>
    <w:rsid w:val="00853FDF"/>
    <w:rsid w:val="00854189"/>
    <w:rsid w:val="00854353"/>
    <w:rsid w:val="008547D5"/>
    <w:rsid w:val="008547F8"/>
    <w:rsid w:val="008548EB"/>
    <w:rsid w:val="00854C0A"/>
    <w:rsid w:val="008553DB"/>
    <w:rsid w:val="00855F73"/>
    <w:rsid w:val="00855F84"/>
    <w:rsid w:val="00856035"/>
    <w:rsid w:val="0085621C"/>
    <w:rsid w:val="008563CC"/>
    <w:rsid w:val="008564F6"/>
    <w:rsid w:val="00856545"/>
    <w:rsid w:val="0085658D"/>
    <w:rsid w:val="0085670A"/>
    <w:rsid w:val="0085691F"/>
    <w:rsid w:val="00856945"/>
    <w:rsid w:val="00856A6F"/>
    <w:rsid w:val="00857691"/>
    <w:rsid w:val="008579EC"/>
    <w:rsid w:val="00857A01"/>
    <w:rsid w:val="00860032"/>
    <w:rsid w:val="0086033F"/>
    <w:rsid w:val="00860DA1"/>
    <w:rsid w:val="00860FA1"/>
    <w:rsid w:val="00861D99"/>
    <w:rsid w:val="008631AF"/>
    <w:rsid w:val="0086356B"/>
    <w:rsid w:val="008637EA"/>
    <w:rsid w:val="00863A1B"/>
    <w:rsid w:val="00863B8E"/>
    <w:rsid w:val="00863C20"/>
    <w:rsid w:val="00863CBB"/>
    <w:rsid w:val="008640CD"/>
    <w:rsid w:val="00864422"/>
    <w:rsid w:val="00864E93"/>
    <w:rsid w:val="008657E0"/>
    <w:rsid w:val="00865994"/>
    <w:rsid w:val="00865E55"/>
    <w:rsid w:val="008662FC"/>
    <w:rsid w:val="0086660C"/>
    <w:rsid w:val="00866879"/>
    <w:rsid w:val="00866A2B"/>
    <w:rsid w:val="00866AD9"/>
    <w:rsid w:val="00866EE5"/>
    <w:rsid w:val="00867024"/>
    <w:rsid w:val="008675AC"/>
    <w:rsid w:val="008677E8"/>
    <w:rsid w:val="0087006E"/>
    <w:rsid w:val="008703C5"/>
    <w:rsid w:val="0087041D"/>
    <w:rsid w:val="008708DC"/>
    <w:rsid w:val="00870A43"/>
    <w:rsid w:val="00870CEA"/>
    <w:rsid w:val="00871154"/>
    <w:rsid w:val="00871CBE"/>
    <w:rsid w:val="00872249"/>
    <w:rsid w:val="0087263E"/>
    <w:rsid w:val="00872D24"/>
    <w:rsid w:val="008733B6"/>
    <w:rsid w:val="00873743"/>
    <w:rsid w:val="0087378F"/>
    <w:rsid w:val="00873CE2"/>
    <w:rsid w:val="00873DD9"/>
    <w:rsid w:val="00874529"/>
    <w:rsid w:val="008749E9"/>
    <w:rsid w:val="00874D41"/>
    <w:rsid w:val="00874DA0"/>
    <w:rsid w:val="008759E5"/>
    <w:rsid w:val="00875DBB"/>
    <w:rsid w:val="008766EB"/>
    <w:rsid w:val="00876AFB"/>
    <w:rsid w:val="00877262"/>
    <w:rsid w:val="00877544"/>
    <w:rsid w:val="00877F5A"/>
    <w:rsid w:val="00880740"/>
    <w:rsid w:val="00880F81"/>
    <w:rsid w:val="0088132F"/>
    <w:rsid w:val="00881C8A"/>
    <w:rsid w:val="008824A0"/>
    <w:rsid w:val="00882882"/>
    <w:rsid w:val="008831FD"/>
    <w:rsid w:val="00883E0A"/>
    <w:rsid w:val="00884301"/>
    <w:rsid w:val="00884C41"/>
    <w:rsid w:val="008852C8"/>
    <w:rsid w:val="008855F1"/>
    <w:rsid w:val="00885AC5"/>
    <w:rsid w:val="00886501"/>
    <w:rsid w:val="008869D8"/>
    <w:rsid w:val="00886AB2"/>
    <w:rsid w:val="00887533"/>
    <w:rsid w:val="0088781E"/>
    <w:rsid w:val="00887C58"/>
    <w:rsid w:val="00887FA6"/>
    <w:rsid w:val="00890142"/>
    <w:rsid w:val="008901BB"/>
    <w:rsid w:val="008901C1"/>
    <w:rsid w:val="0089070E"/>
    <w:rsid w:val="0089082B"/>
    <w:rsid w:val="00890D06"/>
    <w:rsid w:val="00890D4A"/>
    <w:rsid w:val="00890DB2"/>
    <w:rsid w:val="008910A4"/>
    <w:rsid w:val="0089170E"/>
    <w:rsid w:val="00891754"/>
    <w:rsid w:val="00891C24"/>
    <w:rsid w:val="0089215C"/>
    <w:rsid w:val="00892967"/>
    <w:rsid w:val="00893129"/>
    <w:rsid w:val="008931FA"/>
    <w:rsid w:val="00893BAD"/>
    <w:rsid w:val="00893BB2"/>
    <w:rsid w:val="00893DA9"/>
    <w:rsid w:val="008941D8"/>
    <w:rsid w:val="00894269"/>
    <w:rsid w:val="00894E0E"/>
    <w:rsid w:val="00894FD9"/>
    <w:rsid w:val="0089565F"/>
    <w:rsid w:val="00896269"/>
    <w:rsid w:val="00896983"/>
    <w:rsid w:val="00896B37"/>
    <w:rsid w:val="00896C9D"/>
    <w:rsid w:val="008976D9"/>
    <w:rsid w:val="0089784C"/>
    <w:rsid w:val="008979D0"/>
    <w:rsid w:val="00897A93"/>
    <w:rsid w:val="008A0442"/>
    <w:rsid w:val="008A0D1C"/>
    <w:rsid w:val="008A10CB"/>
    <w:rsid w:val="008A1670"/>
    <w:rsid w:val="008A1C22"/>
    <w:rsid w:val="008A2409"/>
    <w:rsid w:val="008A2690"/>
    <w:rsid w:val="008A26D3"/>
    <w:rsid w:val="008A2C4E"/>
    <w:rsid w:val="008A2D12"/>
    <w:rsid w:val="008A302D"/>
    <w:rsid w:val="008A3304"/>
    <w:rsid w:val="008A39F5"/>
    <w:rsid w:val="008A3EFD"/>
    <w:rsid w:val="008A4043"/>
    <w:rsid w:val="008A4455"/>
    <w:rsid w:val="008A4C25"/>
    <w:rsid w:val="008A4EB1"/>
    <w:rsid w:val="008A4F35"/>
    <w:rsid w:val="008A59FC"/>
    <w:rsid w:val="008A60C3"/>
    <w:rsid w:val="008A624A"/>
    <w:rsid w:val="008A62D4"/>
    <w:rsid w:val="008A6A1C"/>
    <w:rsid w:val="008A6F70"/>
    <w:rsid w:val="008A70CA"/>
    <w:rsid w:val="008A710C"/>
    <w:rsid w:val="008A7548"/>
    <w:rsid w:val="008A7C1B"/>
    <w:rsid w:val="008A7E8F"/>
    <w:rsid w:val="008B031A"/>
    <w:rsid w:val="008B05AA"/>
    <w:rsid w:val="008B0B60"/>
    <w:rsid w:val="008B0F2F"/>
    <w:rsid w:val="008B149D"/>
    <w:rsid w:val="008B159E"/>
    <w:rsid w:val="008B25B0"/>
    <w:rsid w:val="008B282A"/>
    <w:rsid w:val="008B335B"/>
    <w:rsid w:val="008B3385"/>
    <w:rsid w:val="008B358B"/>
    <w:rsid w:val="008B3848"/>
    <w:rsid w:val="008B3F2F"/>
    <w:rsid w:val="008B3FF3"/>
    <w:rsid w:val="008B46A3"/>
    <w:rsid w:val="008B4C69"/>
    <w:rsid w:val="008B519D"/>
    <w:rsid w:val="008B51BD"/>
    <w:rsid w:val="008B5B51"/>
    <w:rsid w:val="008B64F0"/>
    <w:rsid w:val="008B6760"/>
    <w:rsid w:val="008B6C77"/>
    <w:rsid w:val="008B72B9"/>
    <w:rsid w:val="008B736D"/>
    <w:rsid w:val="008B79D0"/>
    <w:rsid w:val="008B7AAD"/>
    <w:rsid w:val="008B7CF7"/>
    <w:rsid w:val="008B7D39"/>
    <w:rsid w:val="008C082D"/>
    <w:rsid w:val="008C0F3B"/>
    <w:rsid w:val="008C135F"/>
    <w:rsid w:val="008C14B5"/>
    <w:rsid w:val="008C15FC"/>
    <w:rsid w:val="008C17D6"/>
    <w:rsid w:val="008C1DC9"/>
    <w:rsid w:val="008C1FCF"/>
    <w:rsid w:val="008C2122"/>
    <w:rsid w:val="008C26AA"/>
    <w:rsid w:val="008C2707"/>
    <w:rsid w:val="008C2D40"/>
    <w:rsid w:val="008C2E4D"/>
    <w:rsid w:val="008C3469"/>
    <w:rsid w:val="008C3645"/>
    <w:rsid w:val="008C36B7"/>
    <w:rsid w:val="008C3D3D"/>
    <w:rsid w:val="008C3FBD"/>
    <w:rsid w:val="008C4654"/>
    <w:rsid w:val="008C47A0"/>
    <w:rsid w:val="008C4CE3"/>
    <w:rsid w:val="008C5AF8"/>
    <w:rsid w:val="008C5C8B"/>
    <w:rsid w:val="008C68BD"/>
    <w:rsid w:val="008C6DF3"/>
    <w:rsid w:val="008C72BE"/>
    <w:rsid w:val="008C7483"/>
    <w:rsid w:val="008D00AC"/>
    <w:rsid w:val="008D05B5"/>
    <w:rsid w:val="008D07A0"/>
    <w:rsid w:val="008D08E6"/>
    <w:rsid w:val="008D152E"/>
    <w:rsid w:val="008D171D"/>
    <w:rsid w:val="008D2337"/>
    <w:rsid w:val="008D25B4"/>
    <w:rsid w:val="008D2DAB"/>
    <w:rsid w:val="008D300D"/>
    <w:rsid w:val="008D3426"/>
    <w:rsid w:val="008D359B"/>
    <w:rsid w:val="008D3CC4"/>
    <w:rsid w:val="008D3D8E"/>
    <w:rsid w:val="008D3DC8"/>
    <w:rsid w:val="008D3EFF"/>
    <w:rsid w:val="008D41DC"/>
    <w:rsid w:val="008D4485"/>
    <w:rsid w:val="008D454C"/>
    <w:rsid w:val="008D46FE"/>
    <w:rsid w:val="008D4A4D"/>
    <w:rsid w:val="008D4CE4"/>
    <w:rsid w:val="008D4CE6"/>
    <w:rsid w:val="008D5596"/>
    <w:rsid w:val="008D613C"/>
    <w:rsid w:val="008D62FF"/>
    <w:rsid w:val="008D69ED"/>
    <w:rsid w:val="008D6A04"/>
    <w:rsid w:val="008D6AC0"/>
    <w:rsid w:val="008D6ADE"/>
    <w:rsid w:val="008D6CC4"/>
    <w:rsid w:val="008D7066"/>
    <w:rsid w:val="008D7879"/>
    <w:rsid w:val="008D79E5"/>
    <w:rsid w:val="008E034F"/>
    <w:rsid w:val="008E059E"/>
    <w:rsid w:val="008E0824"/>
    <w:rsid w:val="008E0A81"/>
    <w:rsid w:val="008E19A7"/>
    <w:rsid w:val="008E1FA6"/>
    <w:rsid w:val="008E20A5"/>
    <w:rsid w:val="008E269E"/>
    <w:rsid w:val="008E2982"/>
    <w:rsid w:val="008E2E73"/>
    <w:rsid w:val="008E37B7"/>
    <w:rsid w:val="008E3E5D"/>
    <w:rsid w:val="008E4532"/>
    <w:rsid w:val="008E468C"/>
    <w:rsid w:val="008E4F78"/>
    <w:rsid w:val="008E589D"/>
    <w:rsid w:val="008E59DE"/>
    <w:rsid w:val="008E5A6C"/>
    <w:rsid w:val="008E5EBA"/>
    <w:rsid w:val="008E6D33"/>
    <w:rsid w:val="008E75BF"/>
    <w:rsid w:val="008E791A"/>
    <w:rsid w:val="008E79C1"/>
    <w:rsid w:val="008E7B7D"/>
    <w:rsid w:val="008E7FBA"/>
    <w:rsid w:val="008F000B"/>
    <w:rsid w:val="008F0108"/>
    <w:rsid w:val="008F0745"/>
    <w:rsid w:val="008F086A"/>
    <w:rsid w:val="008F1805"/>
    <w:rsid w:val="008F1BED"/>
    <w:rsid w:val="008F1C3E"/>
    <w:rsid w:val="008F2E4D"/>
    <w:rsid w:val="008F3DA6"/>
    <w:rsid w:val="008F3E04"/>
    <w:rsid w:val="008F4A1A"/>
    <w:rsid w:val="008F4CD3"/>
    <w:rsid w:val="008F4CD5"/>
    <w:rsid w:val="008F51E4"/>
    <w:rsid w:val="008F5EDC"/>
    <w:rsid w:val="008F62B1"/>
    <w:rsid w:val="008F71CF"/>
    <w:rsid w:val="008F7547"/>
    <w:rsid w:val="008F7650"/>
    <w:rsid w:val="008F78F5"/>
    <w:rsid w:val="008F7B26"/>
    <w:rsid w:val="009002E5"/>
    <w:rsid w:val="009003F1"/>
    <w:rsid w:val="00900817"/>
    <w:rsid w:val="009009F9"/>
    <w:rsid w:val="00900C7E"/>
    <w:rsid w:val="00900F10"/>
    <w:rsid w:val="00900F5F"/>
    <w:rsid w:val="0090137A"/>
    <w:rsid w:val="0090165E"/>
    <w:rsid w:val="009018F5"/>
    <w:rsid w:val="00901A2A"/>
    <w:rsid w:val="00902386"/>
    <w:rsid w:val="009023A5"/>
    <w:rsid w:val="00902BD0"/>
    <w:rsid w:val="00902E14"/>
    <w:rsid w:val="009032CF"/>
    <w:rsid w:val="00903989"/>
    <w:rsid w:val="00903A27"/>
    <w:rsid w:val="009042D9"/>
    <w:rsid w:val="009045D7"/>
    <w:rsid w:val="00904DAA"/>
    <w:rsid w:val="00904F76"/>
    <w:rsid w:val="00905151"/>
    <w:rsid w:val="009061AB"/>
    <w:rsid w:val="00906407"/>
    <w:rsid w:val="00906821"/>
    <w:rsid w:val="00907A9A"/>
    <w:rsid w:val="00910525"/>
    <w:rsid w:val="00910FBE"/>
    <w:rsid w:val="00911135"/>
    <w:rsid w:val="00911469"/>
    <w:rsid w:val="009115FA"/>
    <w:rsid w:val="009118B9"/>
    <w:rsid w:val="00911A4E"/>
    <w:rsid w:val="0091291F"/>
    <w:rsid w:val="00912C35"/>
    <w:rsid w:val="00912FB8"/>
    <w:rsid w:val="009130A2"/>
    <w:rsid w:val="009131AB"/>
    <w:rsid w:val="0091352F"/>
    <w:rsid w:val="009135A3"/>
    <w:rsid w:val="0091364F"/>
    <w:rsid w:val="00913CEE"/>
    <w:rsid w:val="00913D72"/>
    <w:rsid w:val="00913DE3"/>
    <w:rsid w:val="00913ED7"/>
    <w:rsid w:val="00914302"/>
    <w:rsid w:val="00915107"/>
    <w:rsid w:val="009158AF"/>
    <w:rsid w:val="00915943"/>
    <w:rsid w:val="00915DA3"/>
    <w:rsid w:val="00915DCD"/>
    <w:rsid w:val="009171F3"/>
    <w:rsid w:val="00917714"/>
    <w:rsid w:val="009179E3"/>
    <w:rsid w:val="00917BA8"/>
    <w:rsid w:val="00920306"/>
    <w:rsid w:val="00920A1A"/>
    <w:rsid w:val="00920A56"/>
    <w:rsid w:val="0092157E"/>
    <w:rsid w:val="009219D5"/>
    <w:rsid w:val="0092267A"/>
    <w:rsid w:val="00922684"/>
    <w:rsid w:val="00922DCC"/>
    <w:rsid w:val="00922E1D"/>
    <w:rsid w:val="009232D3"/>
    <w:rsid w:val="009239F2"/>
    <w:rsid w:val="00923F85"/>
    <w:rsid w:val="00924609"/>
    <w:rsid w:val="00924A2E"/>
    <w:rsid w:val="00924A4D"/>
    <w:rsid w:val="00925BA8"/>
    <w:rsid w:val="009264AE"/>
    <w:rsid w:val="00926716"/>
    <w:rsid w:val="00926F3B"/>
    <w:rsid w:val="00927972"/>
    <w:rsid w:val="00927984"/>
    <w:rsid w:val="00927DA9"/>
    <w:rsid w:val="0093012A"/>
    <w:rsid w:val="0093023F"/>
    <w:rsid w:val="0093063A"/>
    <w:rsid w:val="00930EA3"/>
    <w:rsid w:val="00930FEB"/>
    <w:rsid w:val="0093136A"/>
    <w:rsid w:val="00932174"/>
    <w:rsid w:val="00932422"/>
    <w:rsid w:val="009327F1"/>
    <w:rsid w:val="00932878"/>
    <w:rsid w:val="00932C71"/>
    <w:rsid w:val="00933361"/>
    <w:rsid w:val="00933B1D"/>
    <w:rsid w:val="0093419E"/>
    <w:rsid w:val="00934CD6"/>
    <w:rsid w:val="00934D6C"/>
    <w:rsid w:val="00934FEF"/>
    <w:rsid w:val="009357A9"/>
    <w:rsid w:val="0093580A"/>
    <w:rsid w:val="009358DB"/>
    <w:rsid w:val="00935B23"/>
    <w:rsid w:val="00935CD7"/>
    <w:rsid w:val="009360B3"/>
    <w:rsid w:val="009360D8"/>
    <w:rsid w:val="00936187"/>
    <w:rsid w:val="009368F4"/>
    <w:rsid w:val="0093742F"/>
    <w:rsid w:val="00937A2C"/>
    <w:rsid w:val="00937CD2"/>
    <w:rsid w:val="00940842"/>
    <w:rsid w:val="00940862"/>
    <w:rsid w:val="00940F2B"/>
    <w:rsid w:val="009414C7"/>
    <w:rsid w:val="0094180C"/>
    <w:rsid w:val="00941FE2"/>
    <w:rsid w:val="0094206F"/>
    <w:rsid w:val="00942261"/>
    <w:rsid w:val="00942B52"/>
    <w:rsid w:val="00943818"/>
    <w:rsid w:val="00943B96"/>
    <w:rsid w:val="00943EE5"/>
    <w:rsid w:val="00943F79"/>
    <w:rsid w:val="0094433D"/>
    <w:rsid w:val="00944F48"/>
    <w:rsid w:val="00945582"/>
    <w:rsid w:val="00945889"/>
    <w:rsid w:val="00945C20"/>
    <w:rsid w:val="00945D1D"/>
    <w:rsid w:val="00945DF2"/>
    <w:rsid w:val="009462F9"/>
    <w:rsid w:val="0094681D"/>
    <w:rsid w:val="00947200"/>
    <w:rsid w:val="00947534"/>
    <w:rsid w:val="009475A7"/>
    <w:rsid w:val="00947E39"/>
    <w:rsid w:val="009501F0"/>
    <w:rsid w:val="0095033C"/>
    <w:rsid w:val="009503B1"/>
    <w:rsid w:val="009508CE"/>
    <w:rsid w:val="00950A67"/>
    <w:rsid w:val="00950CF1"/>
    <w:rsid w:val="00950F6E"/>
    <w:rsid w:val="00950F80"/>
    <w:rsid w:val="00951178"/>
    <w:rsid w:val="009512FA"/>
    <w:rsid w:val="00951385"/>
    <w:rsid w:val="00951463"/>
    <w:rsid w:val="00951711"/>
    <w:rsid w:val="00951F7C"/>
    <w:rsid w:val="009523F9"/>
    <w:rsid w:val="00952545"/>
    <w:rsid w:val="009539C4"/>
    <w:rsid w:val="00953D29"/>
    <w:rsid w:val="00953EBB"/>
    <w:rsid w:val="00954197"/>
    <w:rsid w:val="00954771"/>
    <w:rsid w:val="009548D6"/>
    <w:rsid w:val="009553E8"/>
    <w:rsid w:val="00955D98"/>
    <w:rsid w:val="0095670E"/>
    <w:rsid w:val="00956987"/>
    <w:rsid w:val="0095756F"/>
    <w:rsid w:val="0095767B"/>
    <w:rsid w:val="00957FC8"/>
    <w:rsid w:val="00960029"/>
    <w:rsid w:val="009601E2"/>
    <w:rsid w:val="00960987"/>
    <w:rsid w:val="009609D5"/>
    <w:rsid w:val="00960C3B"/>
    <w:rsid w:val="00961D09"/>
    <w:rsid w:val="00962150"/>
    <w:rsid w:val="009621B6"/>
    <w:rsid w:val="00962AEA"/>
    <w:rsid w:val="00962CB2"/>
    <w:rsid w:val="0096308D"/>
    <w:rsid w:val="009630E8"/>
    <w:rsid w:val="00963F27"/>
    <w:rsid w:val="009641BA"/>
    <w:rsid w:val="00964236"/>
    <w:rsid w:val="0096469F"/>
    <w:rsid w:val="009646E7"/>
    <w:rsid w:val="00964C98"/>
    <w:rsid w:val="00964F7F"/>
    <w:rsid w:val="009654F6"/>
    <w:rsid w:val="009657AF"/>
    <w:rsid w:val="00965946"/>
    <w:rsid w:val="00965A92"/>
    <w:rsid w:val="00965E31"/>
    <w:rsid w:val="0096607B"/>
    <w:rsid w:val="0096665B"/>
    <w:rsid w:val="009667B8"/>
    <w:rsid w:val="00967C4A"/>
    <w:rsid w:val="00967CB7"/>
    <w:rsid w:val="00967DD0"/>
    <w:rsid w:val="009708B1"/>
    <w:rsid w:val="009708DE"/>
    <w:rsid w:val="00970DE4"/>
    <w:rsid w:val="009710D2"/>
    <w:rsid w:val="00971580"/>
    <w:rsid w:val="009719DF"/>
    <w:rsid w:val="00971A25"/>
    <w:rsid w:val="00971D03"/>
    <w:rsid w:val="009728A8"/>
    <w:rsid w:val="00973557"/>
    <w:rsid w:val="00973DF2"/>
    <w:rsid w:val="009746DE"/>
    <w:rsid w:val="009746F3"/>
    <w:rsid w:val="009747D2"/>
    <w:rsid w:val="00974951"/>
    <w:rsid w:val="00975BCB"/>
    <w:rsid w:val="00975DE5"/>
    <w:rsid w:val="00976655"/>
    <w:rsid w:val="009768C5"/>
    <w:rsid w:val="0097690B"/>
    <w:rsid w:val="00976DCC"/>
    <w:rsid w:val="00977248"/>
    <w:rsid w:val="0097750C"/>
    <w:rsid w:val="00977737"/>
    <w:rsid w:val="009777A9"/>
    <w:rsid w:val="009777CB"/>
    <w:rsid w:val="00977C79"/>
    <w:rsid w:val="00977CC3"/>
    <w:rsid w:val="00977F81"/>
    <w:rsid w:val="00980082"/>
    <w:rsid w:val="009808A7"/>
    <w:rsid w:val="00980E09"/>
    <w:rsid w:val="009817FA"/>
    <w:rsid w:val="00981BA7"/>
    <w:rsid w:val="00982278"/>
    <w:rsid w:val="00982EAB"/>
    <w:rsid w:val="00983C27"/>
    <w:rsid w:val="00983DD4"/>
    <w:rsid w:val="00983F47"/>
    <w:rsid w:val="009842C0"/>
    <w:rsid w:val="00984B17"/>
    <w:rsid w:val="00984D21"/>
    <w:rsid w:val="0098527F"/>
    <w:rsid w:val="00985630"/>
    <w:rsid w:val="00986DDE"/>
    <w:rsid w:val="00987766"/>
    <w:rsid w:val="009877AB"/>
    <w:rsid w:val="00987FE8"/>
    <w:rsid w:val="00990044"/>
    <w:rsid w:val="00990074"/>
    <w:rsid w:val="00990107"/>
    <w:rsid w:val="009904BA"/>
    <w:rsid w:val="009906D4"/>
    <w:rsid w:val="009916FC"/>
    <w:rsid w:val="009918BC"/>
    <w:rsid w:val="00991C67"/>
    <w:rsid w:val="00991E2D"/>
    <w:rsid w:val="009926A9"/>
    <w:rsid w:val="0099287A"/>
    <w:rsid w:val="00992F6F"/>
    <w:rsid w:val="009937FB"/>
    <w:rsid w:val="00993D14"/>
    <w:rsid w:val="00993DE4"/>
    <w:rsid w:val="00994223"/>
    <w:rsid w:val="00994448"/>
    <w:rsid w:val="00994CB1"/>
    <w:rsid w:val="00994F46"/>
    <w:rsid w:val="00995383"/>
    <w:rsid w:val="009954F7"/>
    <w:rsid w:val="00995941"/>
    <w:rsid w:val="00995A48"/>
    <w:rsid w:val="00995AD6"/>
    <w:rsid w:val="00995B21"/>
    <w:rsid w:val="00995BA5"/>
    <w:rsid w:val="009961A8"/>
    <w:rsid w:val="00996754"/>
    <w:rsid w:val="00996824"/>
    <w:rsid w:val="00996842"/>
    <w:rsid w:val="00996D9B"/>
    <w:rsid w:val="009977E5"/>
    <w:rsid w:val="00997A31"/>
    <w:rsid w:val="009A000D"/>
    <w:rsid w:val="009A00AA"/>
    <w:rsid w:val="009A0680"/>
    <w:rsid w:val="009A0C2F"/>
    <w:rsid w:val="009A1670"/>
    <w:rsid w:val="009A197A"/>
    <w:rsid w:val="009A19CC"/>
    <w:rsid w:val="009A1AF8"/>
    <w:rsid w:val="009A270C"/>
    <w:rsid w:val="009A2BA7"/>
    <w:rsid w:val="009A2BA9"/>
    <w:rsid w:val="009A3F6B"/>
    <w:rsid w:val="009A41B0"/>
    <w:rsid w:val="009A427D"/>
    <w:rsid w:val="009A45BA"/>
    <w:rsid w:val="009A46FD"/>
    <w:rsid w:val="009A4AF4"/>
    <w:rsid w:val="009A57AF"/>
    <w:rsid w:val="009A5894"/>
    <w:rsid w:val="009A5CF7"/>
    <w:rsid w:val="009A6E2F"/>
    <w:rsid w:val="009A7097"/>
    <w:rsid w:val="009A7223"/>
    <w:rsid w:val="009A7448"/>
    <w:rsid w:val="009A7928"/>
    <w:rsid w:val="009A7A42"/>
    <w:rsid w:val="009A7EA8"/>
    <w:rsid w:val="009B02C0"/>
    <w:rsid w:val="009B0538"/>
    <w:rsid w:val="009B053F"/>
    <w:rsid w:val="009B1452"/>
    <w:rsid w:val="009B1974"/>
    <w:rsid w:val="009B1F3D"/>
    <w:rsid w:val="009B2121"/>
    <w:rsid w:val="009B24A5"/>
    <w:rsid w:val="009B25F9"/>
    <w:rsid w:val="009B2657"/>
    <w:rsid w:val="009B292E"/>
    <w:rsid w:val="009B363A"/>
    <w:rsid w:val="009B3735"/>
    <w:rsid w:val="009B40CF"/>
    <w:rsid w:val="009B4EF1"/>
    <w:rsid w:val="009B5014"/>
    <w:rsid w:val="009B5398"/>
    <w:rsid w:val="009B5DE4"/>
    <w:rsid w:val="009B5FD8"/>
    <w:rsid w:val="009B60B3"/>
    <w:rsid w:val="009B6250"/>
    <w:rsid w:val="009B66BF"/>
    <w:rsid w:val="009B6E47"/>
    <w:rsid w:val="009B6F4F"/>
    <w:rsid w:val="009B703F"/>
    <w:rsid w:val="009B737D"/>
    <w:rsid w:val="009B740D"/>
    <w:rsid w:val="009B7D82"/>
    <w:rsid w:val="009C0060"/>
    <w:rsid w:val="009C0350"/>
    <w:rsid w:val="009C1217"/>
    <w:rsid w:val="009C1C7B"/>
    <w:rsid w:val="009C1CFA"/>
    <w:rsid w:val="009C2428"/>
    <w:rsid w:val="009C26B7"/>
    <w:rsid w:val="009C26FD"/>
    <w:rsid w:val="009C344E"/>
    <w:rsid w:val="009C3807"/>
    <w:rsid w:val="009C39DA"/>
    <w:rsid w:val="009C3FC9"/>
    <w:rsid w:val="009C421B"/>
    <w:rsid w:val="009C435E"/>
    <w:rsid w:val="009C4800"/>
    <w:rsid w:val="009C4B06"/>
    <w:rsid w:val="009C4D94"/>
    <w:rsid w:val="009C50FE"/>
    <w:rsid w:val="009C64B7"/>
    <w:rsid w:val="009C6CA5"/>
    <w:rsid w:val="009C7912"/>
    <w:rsid w:val="009D020C"/>
    <w:rsid w:val="009D0393"/>
    <w:rsid w:val="009D03BF"/>
    <w:rsid w:val="009D07B1"/>
    <w:rsid w:val="009D136C"/>
    <w:rsid w:val="009D1BE5"/>
    <w:rsid w:val="009D1FF3"/>
    <w:rsid w:val="009D2861"/>
    <w:rsid w:val="009D308D"/>
    <w:rsid w:val="009D3532"/>
    <w:rsid w:val="009D35BA"/>
    <w:rsid w:val="009D3884"/>
    <w:rsid w:val="009D45CE"/>
    <w:rsid w:val="009D46E2"/>
    <w:rsid w:val="009D48F3"/>
    <w:rsid w:val="009D4B6E"/>
    <w:rsid w:val="009D4DB6"/>
    <w:rsid w:val="009D5421"/>
    <w:rsid w:val="009D5EDA"/>
    <w:rsid w:val="009D5F21"/>
    <w:rsid w:val="009D60F5"/>
    <w:rsid w:val="009D6678"/>
    <w:rsid w:val="009D67C2"/>
    <w:rsid w:val="009D709E"/>
    <w:rsid w:val="009D732F"/>
    <w:rsid w:val="009D7909"/>
    <w:rsid w:val="009D7CC7"/>
    <w:rsid w:val="009D7E1E"/>
    <w:rsid w:val="009D7FAD"/>
    <w:rsid w:val="009E02EC"/>
    <w:rsid w:val="009E093A"/>
    <w:rsid w:val="009E0C00"/>
    <w:rsid w:val="009E134D"/>
    <w:rsid w:val="009E139D"/>
    <w:rsid w:val="009E1496"/>
    <w:rsid w:val="009E17D5"/>
    <w:rsid w:val="009E1B76"/>
    <w:rsid w:val="009E1CDB"/>
    <w:rsid w:val="009E20E1"/>
    <w:rsid w:val="009E21A5"/>
    <w:rsid w:val="009E345A"/>
    <w:rsid w:val="009E3494"/>
    <w:rsid w:val="009E3718"/>
    <w:rsid w:val="009E3DC4"/>
    <w:rsid w:val="009E49B3"/>
    <w:rsid w:val="009E4D2F"/>
    <w:rsid w:val="009E4E43"/>
    <w:rsid w:val="009E4F32"/>
    <w:rsid w:val="009E5A54"/>
    <w:rsid w:val="009E5F00"/>
    <w:rsid w:val="009E6B87"/>
    <w:rsid w:val="009E6FCA"/>
    <w:rsid w:val="009E75F9"/>
    <w:rsid w:val="009F07F6"/>
    <w:rsid w:val="009F120E"/>
    <w:rsid w:val="009F19D3"/>
    <w:rsid w:val="009F1DD6"/>
    <w:rsid w:val="009F2372"/>
    <w:rsid w:val="009F3403"/>
    <w:rsid w:val="009F3E8E"/>
    <w:rsid w:val="009F3ED3"/>
    <w:rsid w:val="009F45E7"/>
    <w:rsid w:val="009F5052"/>
    <w:rsid w:val="009F5233"/>
    <w:rsid w:val="009F58D9"/>
    <w:rsid w:val="009F5DCA"/>
    <w:rsid w:val="009F6742"/>
    <w:rsid w:val="009F6763"/>
    <w:rsid w:val="009F67DA"/>
    <w:rsid w:val="009F6ECC"/>
    <w:rsid w:val="009F6F2C"/>
    <w:rsid w:val="009F7288"/>
    <w:rsid w:val="009F740B"/>
    <w:rsid w:val="009F759A"/>
    <w:rsid w:val="00A012E1"/>
    <w:rsid w:val="00A017F2"/>
    <w:rsid w:val="00A017F3"/>
    <w:rsid w:val="00A01A00"/>
    <w:rsid w:val="00A02199"/>
    <w:rsid w:val="00A024C6"/>
    <w:rsid w:val="00A0292D"/>
    <w:rsid w:val="00A03418"/>
    <w:rsid w:val="00A03DC7"/>
    <w:rsid w:val="00A040F0"/>
    <w:rsid w:val="00A04B1A"/>
    <w:rsid w:val="00A04CA5"/>
    <w:rsid w:val="00A04CC3"/>
    <w:rsid w:val="00A0539F"/>
    <w:rsid w:val="00A055D3"/>
    <w:rsid w:val="00A059FE"/>
    <w:rsid w:val="00A05BB0"/>
    <w:rsid w:val="00A0618A"/>
    <w:rsid w:val="00A062DB"/>
    <w:rsid w:val="00A06919"/>
    <w:rsid w:val="00A06A3A"/>
    <w:rsid w:val="00A0768F"/>
    <w:rsid w:val="00A07AD8"/>
    <w:rsid w:val="00A10776"/>
    <w:rsid w:val="00A10A69"/>
    <w:rsid w:val="00A10E15"/>
    <w:rsid w:val="00A116A1"/>
    <w:rsid w:val="00A11A83"/>
    <w:rsid w:val="00A11A8B"/>
    <w:rsid w:val="00A128F5"/>
    <w:rsid w:val="00A12A46"/>
    <w:rsid w:val="00A12DA5"/>
    <w:rsid w:val="00A1391A"/>
    <w:rsid w:val="00A13948"/>
    <w:rsid w:val="00A14EC2"/>
    <w:rsid w:val="00A15641"/>
    <w:rsid w:val="00A1578E"/>
    <w:rsid w:val="00A163BC"/>
    <w:rsid w:val="00A164BF"/>
    <w:rsid w:val="00A1658F"/>
    <w:rsid w:val="00A16D48"/>
    <w:rsid w:val="00A16FD1"/>
    <w:rsid w:val="00A17465"/>
    <w:rsid w:val="00A17C78"/>
    <w:rsid w:val="00A20260"/>
    <w:rsid w:val="00A20272"/>
    <w:rsid w:val="00A209EC"/>
    <w:rsid w:val="00A21487"/>
    <w:rsid w:val="00A216EB"/>
    <w:rsid w:val="00A21DF8"/>
    <w:rsid w:val="00A22865"/>
    <w:rsid w:val="00A2289F"/>
    <w:rsid w:val="00A22A76"/>
    <w:rsid w:val="00A22F75"/>
    <w:rsid w:val="00A23251"/>
    <w:rsid w:val="00A23305"/>
    <w:rsid w:val="00A2337D"/>
    <w:rsid w:val="00A2397F"/>
    <w:rsid w:val="00A241E5"/>
    <w:rsid w:val="00A24229"/>
    <w:rsid w:val="00A24366"/>
    <w:rsid w:val="00A245CE"/>
    <w:rsid w:val="00A264FD"/>
    <w:rsid w:val="00A26610"/>
    <w:rsid w:val="00A26900"/>
    <w:rsid w:val="00A30211"/>
    <w:rsid w:val="00A30748"/>
    <w:rsid w:val="00A30ACD"/>
    <w:rsid w:val="00A30C0E"/>
    <w:rsid w:val="00A31598"/>
    <w:rsid w:val="00A31619"/>
    <w:rsid w:val="00A31919"/>
    <w:rsid w:val="00A3194B"/>
    <w:rsid w:val="00A32110"/>
    <w:rsid w:val="00A32305"/>
    <w:rsid w:val="00A327E5"/>
    <w:rsid w:val="00A32B58"/>
    <w:rsid w:val="00A339DC"/>
    <w:rsid w:val="00A33A4A"/>
    <w:rsid w:val="00A34114"/>
    <w:rsid w:val="00A34179"/>
    <w:rsid w:val="00A34587"/>
    <w:rsid w:val="00A347F3"/>
    <w:rsid w:val="00A34A16"/>
    <w:rsid w:val="00A34EA8"/>
    <w:rsid w:val="00A35485"/>
    <w:rsid w:val="00A35B32"/>
    <w:rsid w:val="00A35DF7"/>
    <w:rsid w:val="00A361CF"/>
    <w:rsid w:val="00A366E5"/>
    <w:rsid w:val="00A36AAC"/>
    <w:rsid w:val="00A36ABF"/>
    <w:rsid w:val="00A36C30"/>
    <w:rsid w:val="00A3718B"/>
    <w:rsid w:val="00A3751E"/>
    <w:rsid w:val="00A37527"/>
    <w:rsid w:val="00A375B3"/>
    <w:rsid w:val="00A37A10"/>
    <w:rsid w:val="00A37C39"/>
    <w:rsid w:val="00A37EF0"/>
    <w:rsid w:val="00A40379"/>
    <w:rsid w:val="00A40596"/>
    <w:rsid w:val="00A406B5"/>
    <w:rsid w:val="00A4079D"/>
    <w:rsid w:val="00A40D68"/>
    <w:rsid w:val="00A40FF5"/>
    <w:rsid w:val="00A41B9E"/>
    <w:rsid w:val="00A41C32"/>
    <w:rsid w:val="00A421C0"/>
    <w:rsid w:val="00A42621"/>
    <w:rsid w:val="00A4269C"/>
    <w:rsid w:val="00A42B13"/>
    <w:rsid w:val="00A42EB8"/>
    <w:rsid w:val="00A43058"/>
    <w:rsid w:val="00A43F2C"/>
    <w:rsid w:val="00A44558"/>
    <w:rsid w:val="00A449C0"/>
    <w:rsid w:val="00A44B41"/>
    <w:rsid w:val="00A45465"/>
    <w:rsid w:val="00A45F6D"/>
    <w:rsid w:val="00A467D5"/>
    <w:rsid w:val="00A469E3"/>
    <w:rsid w:val="00A46DA3"/>
    <w:rsid w:val="00A46E03"/>
    <w:rsid w:val="00A473CE"/>
    <w:rsid w:val="00A47A5F"/>
    <w:rsid w:val="00A47D16"/>
    <w:rsid w:val="00A47E0C"/>
    <w:rsid w:val="00A50ED0"/>
    <w:rsid w:val="00A51498"/>
    <w:rsid w:val="00A514C0"/>
    <w:rsid w:val="00A514F5"/>
    <w:rsid w:val="00A5168F"/>
    <w:rsid w:val="00A51955"/>
    <w:rsid w:val="00A526CE"/>
    <w:rsid w:val="00A533A4"/>
    <w:rsid w:val="00A53564"/>
    <w:rsid w:val="00A53830"/>
    <w:rsid w:val="00A55159"/>
    <w:rsid w:val="00A5637A"/>
    <w:rsid w:val="00A5694A"/>
    <w:rsid w:val="00A56ABC"/>
    <w:rsid w:val="00A56E3B"/>
    <w:rsid w:val="00A56F98"/>
    <w:rsid w:val="00A5706D"/>
    <w:rsid w:val="00A5774F"/>
    <w:rsid w:val="00A57AA2"/>
    <w:rsid w:val="00A60232"/>
    <w:rsid w:val="00A60429"/>
    <w:rsid w:val="00A606DE"/>
    <w:rsid w:val="00A60B1A"/>
    <w:rsid w:val="00A60DA8"/>
    <w:rsid w:val="00A60FCC"/>
    <w:rsid w:val="00A61A18"/>
    <w:rsid w:val="00A61A5E"/>
    <w:rsid w:val="00A61D44"/>
    <w:rsid w:val="00A61D8E"/>
    <w:rsid w:val="00A62535"/>
    <w:rsid w:val="00A63BE4"/>
    <w:rsid w:val="00A64055"/>
    <w:rsid w:val="00A6437F"/>
    <w:rsid w:val="00A64EAC"/>
    <w:rsid w:val="00A65C3D"/>
    <w:rsid w:val="00A65E23"/>
    <w:rsid w:val="00A65F4D"/>
    <w:rsid w:val="00A66AF5"/>
    <w:rsid w:val="00A66D83"/>
    <w:rsid w:val="00A67D1D"/>
    <w:rsid w:val="00A700D6"/>
    <w:rsid w:val="00A70376"/>
    <w:rsid w:val="00A70B2E"/>
    <w:rsid w:val="00A710EE"/>
    <w:rsid w:val="00A72142"/>
    <w:rsid w:val="00A728B1"/>
    <w:rsid w:val="00A72AD6"/>
    <w:rsid w:val="00A74658"/>
    <w:rsid w:val="00A747CA"/>
    <w:rsid w:val="00A75172"/>
    <w:rsid w:val="00A75808"/>
    <w:rsid w:val="00A7645D"/>
    <w:rsid w:val="00A772B5"/>
    <w:rsid w:val="00A7771D"/>
    <w:rsid w:val="00A77CB5"/>
    <w:rsid w:val="00A77D29"/>
    <w:rsid w:val="00A77F9F"/>
    <w:rsid w:val="00A8024F"/>
    <w:rsid w:val="00A80410"/>
    <w:rsid w:val="00A808B3"/>
    <w:rsid w:val="00A80E12"/>
    <w:rsid w:val="00A81349"/>
    <w:rsid w:val="00A81F8E"/>
    <w:rsid w:val="00A823D4"/>
    <w:rsid w:val="00A82457"/>
    <w:rsid w:val="00A825C1"/>
    <w:rsid w:val="00A82777"/>
    <w:rsid w:val="00A82BA2"/>
    <w:rsid w:val="00A82BF1"/>
    <w:rsid w:val="00A82EED"/>
    <w:rsid w:val="00A837B6"/>
    <w:rsid w:val="00A8383F"/>
    <w:rsid w:val="00A83B64"/>
    <w:rsid w:val="00A83BAC"/>
    <w:rsid w:val="00A8429A"/>
    <w:rsid w:val="00A84620"/>
    <w:rsid w:val="00A84BEE"/>
    <w:rsid w:val="00A84DED"/>
    <w:rsid w:val="00A84F13"/>
    <w:rsid w:val="00A8566D"/>
    <w:rsid w:val="00A85A92"/>
    <w:rsid w:val="00A85E8F"/>
    <w:rsid w:val="00A861B4"/>
    <w:rsid w:val="00A86478"/>
    <w:rsid w:val="00A867DF"/>
    <w:rsid w:val="00A87053"/>
    <w:rsid w:val="00A87AEC"/>
    <w:rsid w:val="00A87FBB"/>
    <w:rsid w:val="00A90056"/>
    <w:rsid w:val="00A9088B"/>
    <w:rsid w:val="00A90A8E"/>
    <w:rsid w:val="00A9113F"/>
    <w:rsid w:val="00A914ED"/>
    <w:rsid w:val="00A91597"/>
    <w:rsid w:val="00A91882"/>
    <w:rsid w:val="00A91B0B"/>
    <w:rsid w:val="00A91F8E"/>
    <w:rsid w:val="00A92312"/>
    <w:rsid w:val="00A92FB1"/>
    <w:rsid w:val="00A9355B"/>
    <w:rsid w:val="00A93613"/>
    <w:rsid w:val="00A936FA"/>
    <w:rsid w:val="00A9383B"/>
    <w:rsid w:val="00A93A99"/>
    <w:rsid w:val="00A93E76"/>
    <w:rsid w:val="00A94087"/>
    <w:rsid w:val="00A94918"/>
    <w:rsid w:val="00A94DD1"/>
    <w:rsid w:val="00A952BF"/>
    <w:rsid w:val="00A95C99"/>
    <w:rsid w:val="00A95EF2"/>
    <w:rsid w:val="00A9623F"/>
    <w:rsid w:val="00A9695B"/>
    <w:rsid w:val="00A96F40"/>
    <w:rsid w:val="00A97F93"/>
    <w:rsid w:val="00AA00B3"/>
    <w:rsid w:val="00AA011D"/>
    <w:rsid w:val="00AA0796"/>
    <w:rsid w:val="00AA07CA"/>
    <w:rsid w:val="00AA2278"/>
    <w:rsid w:val="00AA24C0"/>
    <w:rsid w:val="00AA24E3"/>
    <w:rsid w:val="00AA2529"/>
    <w:rsid w:val="00AA2942"/>
    <w:rsid w:val="00AA33A2"/>
    <w:rsid w:val="00AA3688"/>
    <w:rsid w:val="00AA4190"/>
    <w:rsid w:val="00AA47A6"/>
    <w:rsid w:val="00AA4ABF"/>
    <w:rsid w:val="00AA53DB"/>
    <w:rsid w:val="00AA5B1A"/>
    <w:rsid w:val="00AA6358"/>
    <w:rsid w:val="00AA72E5"/>
    <w:rsid w:val="00AA7480"/>
    <w:rsid w:val="00AA7526"/>
    <w:rsid w:val="00AA7620"/>
    <w:rsid w:val="00AA78AE"/>
    <w:rsid w:val="00AA7C63"/>
    <w:rsid w:val="00AB016B"/>
    <w:rsid w:val="00AB01FE"/>
    <w:rsid w:val="00AB03A1"/>
    <w:rsid w:val="00AB0F70"/>
    <w:rsid w:val="00AB1032"/>
    <w:rsid w:val="00AB112C"/>
    <w:rsid w:val="00AB1C6B"/>
    <w:rsid w:val="00AB242C"/>
    <w:rsid w:val="00AB2BCF"/>
    <w:rsid w:val="00AB31C5"/>
    <w:rsid w:val="00AB4097"/>
    <w:rsid w:val="00AB4621"/>
    <w:rsid w:val="00AB464A"/>
    <w:rsid w:val="00AB4A21"/>
    <w:rsid w:val="00AB4AEC"/>
    <w:rsid w:val="00AB4FEE"/>
    <w:rsid w:val="00AB53BC"/>
    <w:rsid w:val="00AB57E5"/>
    <w:rsid w:val="00AB5974"/>
    <w:rsid w:val="00AB5F15"/>
    <w:rsid w:val="00AB6DD0"/>
    <w:rsid w:val="00AB6DE9"/>
    <w:rsid w:val="00AB76CC"/>
    <w:rsid w:val="00AB7773"/>
    <w:rsid w:val="00AB786B"/>
    <w:rsid w:val="00AB78DE"/>
    <w:rsid w:val="00AB7B7C"/>
    <w:rsid w:val="00AB7B98"/>
    <w:rsid w:val="00AC0AB4"/>
    <w:rsid w:val="00AC0F28"/>
    <w:rsid w:val="00AC0F6A"/>
    <w:rsid w:val="00AC0FF0"/>
    <w:rsid w:val="00AC1D23"/>
    <w:rsid w:val="00AC1D5F"/>
    <w:rsid w:val="00AC1DCC"/>
    <w:rsid w:val="00AC227C"/>
    <w:rsid w:val="00AC238D"/>
    <w:rsid w:val="00AC2481"/>
    <w:rsid w:val="00AC2F51"/>
    <w:rsid w:val="00AC341F"/>
    <w:rsid w:val="00AC35FC"/>
    <w:rsid w:val="00AC377A"/>
    <w:rsid w:val="00AC3B1E"/>
    <w:rsid w:val="00AC4282"/>
    <w:rsid w:val="00AC42D3"/>
    <w:rsid w:val="00AC431F"/>
    <w:rsid w:val="00AC444D"/>
    <w:rsid w:val="00AC47AC"/>
    <w:rsid w:val="00AC49A5"/>
    <w:rsid w:val="00AC4A32"/>
    <w:rsid w:val="00AC501E"/>
    <w:rsid w:val="00AC5145"/>
    <w:rsid w:val="00AC5742"/>
    <w:rsid w:val="00AC5AE6"/>
    <w:rsid w:val="00AC6D9C"/>
    <w:rsid w:val="00AC6F39"/>
    <w:rsid w:val="00AC6F71"/>
    <w:rsid w:val="00AC71DA"/>
    <w:rsid w:val="00AD0028"/>
    <w:rsid w:val="00AD017F"/>
    <w:rsid w:val="00AD054C"/>
    <w:rsid w:val="00AD0A4A"/>
    <w:rsid w:val="00AD1629"/>
    <w:rsid w:val="00AD1F7C"/>
    <w:rsid w:val="00AD2A60"/>
    <w:rsid w:val="00AD2BDA"/>
    <w:rsid w:val="00AD356E"/>
    <w:rsid w:val="00AD36B9"/>
    <w:rsid w:val="00AD3E87"/>
    <w:rsid w:val="00AD3F62"/>
    <w:rsid w:val="00AD4ED7"/>
    <w:rsid w:val="00AD54BE"/>
    <w:rsid w:val="00AD5553"/>
    <w:rsid w:val="00AD5632"/>
    <w:rsid w:val="00AD57C9"/>
    <w:rsid w:val="00AD5B49"/>
    <w:rsid w:val="00AD6006"/>
    <w:rsid w:val="00AD60E9"/>
    <w:rsid w:val="00AD681F"/>
    <w:rsid w:val="00AD6CF1"/>
    <w:rsid w:val="00AD6CF5"/>
    <w:rsid w:val="00AD7465"/>
    <w:rsid w:val="00AD768E"/>
    <w:rsid w:val="00AD7F5C"/>
    <w:rsid w:val="00AD7FD5"/>
    <w:rsid w:val="00AE168F"/>
    <w:rsid w:val="00AE2131"/>
    <w:rsid w:val="00AE21AC"/>
    <w:rsid w:val="00AE21F4"/>
    <w:rsid w:val="00AE23D7"/>
    <w:rsid w:val="00AE295F"/>
    <w:rsid w:val="00AE398C"/>
    <w:rsid w:val="00AE549B"/>
    <w:rsid w:val="00AE6346"/>
    <w:rsid w:val="00AE664F"/>
    <w:rsid w:val="00AE6AF9"/>
    <w:rsid w:val="00AE6B5E"/>
    <w:rsid w:val="00AE6CB9"/>
    <w:rsid w:val="00AE6E0C"/>
    <w:rsid w:val="00AE703A"/>
    <w:rsid w:val="00AE71B1"/>
    <w:rsid w:val="00AE745D"/>
    <w:rsid w:val="00AE79D5"/>
    <w:rsid w:val="00AF038A"/>
    <w:rsid w:val="00AF0471"/>
    <w:rsid w:val="00AF0A48"/>
    <w:rsid w:val="00AF0E38"/>
    <w:rsid w:val="00AF1322"/>
    <w:rsid w:val="00AF197F"/>
    <w:rsid w:val="00AF1C14"/>
    <w:rsid w:val="00AF1F9C"/>
    <w:rsid w:val="00AF261A"/>
    <w:rsid w:val="00AF2782"/>
    <w:rsid w:val="00AF2FDA"/>
    <w:rsid w:val="00AF3210"/>
    <w:rsid w:val="00AF35CB"/>
    <w:rsid w:val="00AF375C"/>
    <w:rsid w:val="00AF375E"/>
    <w:rsid w:val="00AF38E0"/>
    <w:rsid w:val="00AF3DE4"/>
    <w:rsid w:val="00AF4058"/>
    <w:rsid w:val="00AF4255"/>
    <w:rsid w:val="00AF4342"/>
    <w:rsid w:val="00AF4644"/>
    <w:rsid w:val="00AF570F"/>
    <w:rsid w:val="00AF578B"/>
    <w:rsid w:val="00AF61BE"/>
    <w:rsid w:val="00AF6622"/>
    <w:rsid w:val="00AF6767"/>
    <w:rsid w:val="00AF7443"/>
    <w:rsid w:val="00AF7B0C"/>
    <w:rsid w:val="00AF7C18"/>
    <w:rsid w:val="00AF7E38"/>
    <w:rsid w:val="00B001E5"/>
    <w:rsid w:val="00B00319"/>
    <w:rsid w:val="00B00569"/>
    <w:rsid w:val="00B00B14"/>
    <w:rsid w:val="00B0127B"/>
    <w:rsid w:val="00B01369"/>
    <w:rsid w:val="00B01794"/>
    <w:rsid w:val="00B0182B"/>
    <w:rsid w:val="00B01856"/>
    <w:rsid w:val="00B01859"/>
    <w:rsid w:val="00B01B02"/>
    <w:rsid w:val="00B0271A"/>
    <w:rsid w:val="00B0280C"/>
    <w:rsid w:val="00B03338"/>
    <w:rsid w:val="00B03DDE"/>
    <w:rsid w:val="00B03FBA"/>
    <w:rsid w:val="00B04877"/>
    <w:rsid w:val="00B04F11"/>
    <w:rsid w:val="00B05840"/>
    <w:rsid w:val="00B05C02"/>
    <w:rsid w:val="00B06008"/>
    <w:rsid w:val="00B0638B"/>
    <w:rsid w:val="00B068F9"/>
    <w:rsid w:val="00B06EFC"/>
    <w:rsid w:val="00B07AA7"/>
    <w:rsid w:val="00B07DE7"/>
    <w:rsid w:val="00B07DF4"/>
    <w:rsid w:val="00B10344"/>
    <w:rsid w:val="00B103D9"/>
    <w:rsid w:val="00B11116"/>
    <w:rsid w:val="00B112B6"/>
    <w:rsid w:val="00B119AA"/>
    <w:rsid w:val="00B11A17"/>
    <w:rsid w:val="00B122C5"/>
    <w:rsid w:val="00B1234F"/>
    <w:rsid w:val="00B127B5"/>
    <w:rsid w:val="00B12C7B"/>
    <w:rsid w:val="00B13028"/>
    <w:rsid w:val="00B13AB6"/>
    <w:rsid w:val="00B13C83"/>
    <w:rsid w:val="00B13CDC"/>
    <w:rsid w:val="00B1435A"/>
    <w:rsid w:val="00B14582"/>
    <w:rsid w:val="00B15215"/>
    <w:rsid w:val="00B15BDF"/>
    <w:rsid w:val="00B16C99"/>
    <w:rsid w:val="00B16CAD"/>
    <w:rsid w:val="00B16D2F"/>
    <w:rsid w:val="00B17934"/>
    <w:rsid w:val="00B206F1"/>
    <w:rsid w:val="00B20BC0"/>
    <w:rsid w:val="00B20DA6"/>
    <w:rsid w:val="00B2168B"/>
    <w:rsid w:val="00B2176F"/>
    <w:rsid w:val="00B218FB"/>
    <w:rsid w:val="00B21AC0"/>
    <w:rsid w:val="00B21BE9"/>
    <w:rsid w:val="00B2225E"/>
    <w:rsid w:val="00B22470"/>
    <w:rsid w:val="00B2251F"/>
    <w:rsid w:val="00B22813"/>
    <w:rsid w:val="00B22F7E"/>
    <w:rsid w:val="00B2325D"/>
    <w:rsid w:val="00B232CB"/>
    <w:rsid w:val="00B236A4"/>
    <w:rsid w:val="00B237B5"/>
    <w:rsid w:val="00B23933"/>
    <w:rsid w:val="00B23DC1"/>
    <w:rsid w:val="00B248E0"/>
    <w:rsid w:val="00B24BDF"/>
    <w:rsid w:val="00B24FFE"/>
    <w:rsid w:val="00B25372"/>
    <w:rsid w:val="00B25443"/>
    <w:rsid w:val="00B254F1"/>
    <w:rsid w:val="00B255C3"/>
    <w:rsid w:val="00B258C3"/>
    <w:rsid w:val="00B25C04"/>
    <w:rsid w:val="00B26E44"/>
    <w:rsid w:val="00B26F02"/>
    <w:rsid w:val="00B26FA7"/>
    <w:rsid w:val="00B2726E"/>
    <w:rsid w:val="00B274F5"/>
    <w:rsid w:val="00B27CAE"/>
    <w:rsid w:val="00B27F0F"/>
    <w:rsid w:val="00B303A5"/>
    <w:rsid w:val="00B303C5"/>
    <w:rsid w:val="00B3135C"/>
    <w:rsid w:val="00B31426"/>
    <w:rsid w:val="00B31624"/>
    <w:rsid w:val="00B32F42"/>
    <w:rsid w:val="00B32FAB"/>
    <w:rsid w:val="00B33093"/>
    <w:rsid w:val="00B347F0"/>
    <w:rsid w:val="00B3488F"/>
    <w:rsid w:val="00B351A1"/>
    <w:rsid w:val="00B357D7"/>
    <w:rsid w:val="00B357E4"/>
    <w:rsid w:val="00B35BAA"/>
    <w:rsid w:val="00B35CE8"/>
    <w:rsid w:val="00B35D68"/>
    <w:rsid w:val="00B35F23"/>
    <w:rsid w:val="00B361AC"/>
    <w:rsid w:val="00B363A9"/>
    <w:rsid w:val="00B3742F"/>
    <w:rsid w:val="00B375CB"/>
    <w:rsid w:val="00B4049F"/>
    <w:rsid w:val="00B40B10"/>
    <w:rsid w:val="00B419EA"/>
    <w:rsid w:val="00B41A7B"/>
    <w:rsid w:val="00B41A8F"/>
    <w:rsid w:val="00B41C05"/>
    <w:rsid w:val="00B4206E"/>
    <w:rsid w:val="00B426ED"/>
    <w:rsid w:val="00B4303C"/>
    <w:rsid w:val="00B4349A"/>
    <w:rsid w:val="00B43A2C"/>
    <w:rsid w:val="00B43CF7"/>
    <w:rsid w:val="00B445BF"/>
    <w:rsid w:val="00B44A5D"/>
    <w:rsid w:val="00B44B63"/>
    <w:rsid w:val="00B451F1"/>
    <w:rsid w:val="00B4693A"/>
    <w:rsid w:val="00B46C14"/>
    <w:rsid w:val="00B47038"/>
    <w:rsid w:val="00B47048"/>
    <w:rsid w:val="00B473BC"/>
    <w:rsid w:val="00B47CE6"/>
    <w:rsid w:val="00B47F59"/>
    <w:rsid w:val="00B504B6"/>
    <w:rsid w:val="00B50607"/>
    <w:rsid w:val="00B50727"/>
    <w:rsid w:val="00B509DE"/>
    <w:rsid w:val="00B50BF8"/>
    <w:rsid w:val="00B517C4"/>
    <w:rsid w:val="00B51908"/>
    <w:rsid w:val="00B51C53"/>
    <w:rsid w:val="00B51DFB"/>
    <w:rsid w:val="00B5306A"/>
    <w:rsid w:val="00B531DA"/>
    <w:rsid w:val="00B5333C"/>
    <w:rsid w:val="00B533C5"/>
    <w:rsid w:val="00B533EE"/>
    <w:rsid w:val="00B53442"/>
    <w:rsid w:val="00B53496"/>
    <w:rsid w:val="00B53782"/>
    <w:rsid w:val="00B53874"/>
    <w:rsid w:val="00B542C3"/>
    <w:rsid w:val="00B54599"/>
    <w:rsid w:val="00B546A1"/>
    <w:rsid w:val="00B54BA9"/>
    <w:rsid w:val="00B5546F"/>
    <w:rsid w:val="00B55F7D"/>
    <w:rsid w:val="00B56C4D"/>
    <w:rsid w:val="00B5707F"/>
    <w:rsid w:val="00B574E1"/>
    <w:rsid w:val="00B57686"/>
    <w:rsid w:val="00B57AF4"/>
    <w:rsid w:val="00B57DE0"/>
    <w:rsid w:val="00B57E81"/>
    <w:rsid w:val="00B57F01"/>
    <w:rsid w:val="00B607A5"/>
    <w:rsid w:val="00B60823"/>
    <w:rsid w:val="00B60C5A"/>
    <w:rsid w:val="00B6111C"/>
    <w:rsid w:val="00B61DAA"/>
    <w:rsid w:val="00B62397"/>
    <w:rsid w:val="00B628B7"/>
    <w:rsid w:val="00B62A47"/>
    <w:rsid w:val="00B62D42"/>
    <w:rsid w:val="00B62EA4"/>
    <w:rsid w:val="00B62EA9"/>
    <w:rsid w:val="00B62EEC"/>
    <w:rsid w:val="00B6360B"/>
    <w:rsid w:val="00B638CA"/>
    <w:rsid w:val="00B63A2B"/>
    <w:rsid w:val="00B64703"/>
    <w:rsid w:val="00B64876"/>
    <w:rsid w:val="00B6504B"/>
    <w:rsid w:val="00B651CD"/>
    <w:rsid w:val="00B65414"/>
    <w:rsid w:val="00B65B29"/>
    <w:rsid w:val="00B65C80"/>
    <w:rsid w:val="00B65E04"/>
    <w:rsid w:val="00B66522"/>
    <w:rsid w:val="00B66A4C"/>
    <w:rsid w:val="00B66F8C"/>
    <w:rsid w:val="00B67FF8"/>
    <w:rsid w:val="00B70237"/>
    <w:rsid w:val="00B70BAF"/>
    <w:rsid w:val="00B70CD9"/>
    <w:rsid w:val="00B710B3"/>
    <w:rsid w:val="00B714DD"/>
    <w:rsid w:val="00B72368"/>
    <w:rsid w:val="00B732A1"/>
    <w:rsid w:val="00B732DD"/>
    <w:rsid w:val="00B73F15"/>
    <w:rsid w:val="00B74293"/>
    <w:rsid w:val="00B7455D"/>
    <w:rsid w:val="00B74BC3"/>
    <w:rsid w:val="00B74E45"/>
    <w:rsid w:val="00B7502C"/>
    <w:rsid w:val="00B7520F"/>
    <w:rsid w:val="00B75450"/>
    <w:rsid w:val="00B76CB8"/>
    <w:rsid w:val="00B76F0C"/>
    <w:rsid w:val="00B7785E"/>
    <w:rsid w:val="00B80132"/>
    <w:rsid w:val="00B8020A"/>
    <w:rsid w:val="00B81BEE"/>
    <w:rsid w:val="00B81C27"/>
    <w:rsid w:val="00B824D2"/>
    <w:rsid w:val="00B8275E"/>
    <w:rsid w:val="00B83329"/>
    <w:rsid w:val="00B83AAF"/>
    <w:rsid w:val="00B83BA5"/>
    <w:rsid w:val="00B83CD4"/>
    <w:rsid w:val="00B8408C"/>
    <w:rsid w:val="00B84346"/>
    <w:rsid w:val="00B844D1"/>
    <w:rsid w:val="00B84B13"/>
    <w:rsid w:val="00B8555E"/>
    <w:rsid w:val="00B85A0C"/>
    <w:rsid w:val="00B85B56"/>
    <w:rsid w:val="00B85B58"/>
    <w:rsid w:val="00B860A9"/>
    <w:rsid w:val="00B8621B"/>
    <w:rsid w:val="00B86FED"/>
    <w:rsid w:val="00B87593"/>
    <w:rsid w:val="00B87736"/>
    <w:rsid w:val="00B8798C"/>
    <w:rsid w:val="00B87E5B"/>
    <w:rsid w:val="00B9001D"/>
    <w:rsid w:val="00B90E9C"/>
    <w:rsid w:val="00B90F14"/>
    <w:rsid w:val="00B91549"/>
    <w:rsid w:val="00B920AF"/>
    <w:rsid w:val="00B9215F"/>
    <w:rsid w:val="00B9225F"/>
    <w:rsid w:val="00B9231B"/>
    <w:rsid w:val="00B9240E"/>
    <w:rsid w:val="00B925DB"/>
    <w:rsid w:val="00B92AE0"/>
    <w:rsid w:val="00B92DD7"/>
    <w:rsid w:val="00B93204"/>
    <w:rsid w:val="00B93653"/>
    <w:rsid w:val="00B93A21"/>
    <w:rsid w:val="00B93D37"/>
    <w:rsid w:val="00B9418C"/>
    <w:rsid w:val="00B94408"/>
    <w:rsid w:val="00B95088"/>
    <w:rsid w:val="00B95446"/>
    <w:rsid w:val="00B95A52"/>
    <w:rsid w:val="00B95D1E"/>
    <w:rsid w:val="00B96031"/>
    <w:rsid w:val="00B968A0"/>
    <w:rsid w:val="00B96B73"/>
    <w:rsid w:val="00B96C53"/>
    <w:rsid w:val="00B96FA4"/>
    <w:rsid w:val="00B96FF7"/>
    <w:rsid w:val="00B97250"/>
    <w:rsid w:val="00B97847"/>
    <w:rsid w:val="00BA0D31"/>
    <w:rsid w:val="00BA0E6D"/>
    <w:rsid w:val="00BA1150"/>
    <w:rsid w:val="00BA1364"/>
    <w:rsid w:val="00BA1456"/>
    <w:rsid w:val="00BA1A70"/>
    <w:rsid w:val="00BA1CFA"/>
    <w:rsid w:val="00BA1D04"/>
    <w:rsid w:val="00BA1E01"/>
    <w:rsid w:val="00BA1F85"/>
    <w:rsid w:val="00BA34A3"/>
    <w:rsid w:val="00BA3829"/>
    <w:rsid w:val="00BA4595"/>
    <w:rsid w:val="00BA4F45"/>
    <w:rsid w:val="00BA53BB"/>
    <w:rsid w:val="00BA5709"/>
    <w:rsid w:val="00BA5EA6"/>
    <w:rsid w:val="00BA5F96"/>
    <w:rsid w:val="00BA62EE"/>
    <w:rsid w:val="00BA6374"/>
    <w:rsid w:val="00BA65C5"/>
    <w:rsid w:val="00BA7250"/>
    <w:rsid w:val="00BA7886"/>
    <w:rsid w:val="00BA7C9E"/>
    <w:rsid w:val="00BB02B6"/>
    <w:rsid w:val="00BB0766"/>
    <w:rsid w:val="00BB0B6B"/>
    <w:rsid w:val="00BB0DF7"/>
    <w:rsid w:val="00BB143E"/>
    <w:rsid w:val="00BB187B"/>
    <w:rsid w:val="00BB19E6"/>
    <w:rsid w:val="00BB1B8E"/>
    <w:rsid w:val="00BB1F0F"/>
    <w:rsid w:val="00BB202F"/>
    <w:rsid w:val="00BB2391"/>
    <w:rsid w:val="00BB24C5"/>
    <w:rsid w:val="00BB26E0"/>
    <w:rsid w:val="00BB2A56"/>
    <w:rsid w:val="00BB35E7"/>
    <w:rsid w:val="00BB3AE0"/>
    <w:rsid w:val="00BB3C9D"/>
    <w:rsid w:val="00BB3F0F"/>
    <w:rsid w:val="00BB3F7A"/>
    <w:rsid w:val="00BB4894"/>
    <w:rsid w:val="00BB49D3"/>
    <w:rsid w:val="00BB4F53"/>
    <w:rsid w:val="00BB52D9"/>
    <w:rsid w:val="00BB540F"/>
    <w:rsid w:val="00BB54A7"/>
    <w:rsid w:val="00BB6808"/>
    <w:rsid w:val="00BB6E80"/>
    <w:rsid w:val="00BB6EE9"/>
    <w:rsid w:val="00BB7448"/>
    <w:rsid w:val="00BB7BFE"/>
    <w:rsid w:val="00BC1014"/>
    <w:rsid w:val="00BC109B"/>
    <w:rsid w:val="00BC11BA"/>
    <w:rsid w:val="00BC12E4"/>
    <w:rsid w:val="00BC15D2"/>
    <w:rsid w:val="00BC1614"/>
    <w:rsid w:val="00BC207E"/>
    <w:rsid w:val="00BC20D9"/>
    <w:rsid w:val="00BC2671"/>
    <w:rsid w:val="00BC29CF"/>
    <w:rsid w:val="00BC2CF1"/>
    <w:rsid w:val="00BC2D8C"/>
    <w:rsid w:val="00BC3851"/>
    <w:rsid w:val="00BC4047"/>
    <w:rsid w:val="00BC45B2"/>
    <w:rsid w:val="00BC4C3E"/>
    <w:rsid w:val="00BC52BC"/>
    <w:rsid w:val="00BC6B7D"/>
    <w:rsid w:val="00BC6FA7"/>
    <w:rsid w:val="00BC739D"/>
    <w:rsid w:val="00BC7474"/>
    <w:rsid w:val="00BC7D38"/>
    <w:rsid w:val="00BC7E7A"/>
    <w:rsid w:val="00BC7F6B"/>
    <w:rsid w:val="00BD024D"/>
    <w:rsid w:val="00BD06C1"/>
    <w:rsid w:val="00BD070D"/>
    <w:rsid w:val="00BD0761"/>
    <w:rsid w:val="00BD0B4B"/>
    <w:rsid w:val="00BD15CE"/>
    <w:rsid w:val="00BD19B4"/>
    <w:rsid w:val="00BD1C67"/>
    <w:rsid w:val="00BD2A5C"/>
    <w:rsid w:val="00BD2CE4"/>
    <w:rsid w:val="00BD3295"/>
    <w:rsid w:val="00BD34A6"/>
    <w:rsid w:val="00BD3631"/>
    <w:rsid w:val="00BD39E1"/>
    <w:rsid w:val="00BD414B"/>
    <w:rsid w:val="00BD47B2"/>
    <w:rsid w:val="00BD4B1A"/>
    <w:rsid w:val="00BD5761"/>
    <w:rsid w:val="00BD61DA"/>
    <w:rsid w:val="00BD6407"/>
    <w:rsid w:val="00BD6688"/>
    <w:rsid w:val="00BD66AB"/>
    <w:rsid w:val="00BD6EE1"/>
    <w:rsid w:val="00BD7087"/>
    <w:rsid w:val="00BD7200"/>
    <w:rsid w:val="00BD77A8"/>
    <w:rsid w:val="00BD7999"/>
    <w:rsid w:val="00BE0760"/>
    <w:rsid w:val="00BE0B56"/>
    <w:rsid w:val="00BE1312"/>
    <w:rsid w:val="00BE1758"/>
    <w:rsid w:val="00BE196E"/>
    <w:rsid w:val="00BE1B7B"/>
    <w:rsid w:val="00BE1E25"/>
    <w:rsid w:val="00BE2337"/>
    <w:rsid w:val="00BE2F38"/>
    <w:rsid w:val="00BE306A"/>
    <w:rsid w:val="00BE3628"/>
    <w:rsid w:val="00BE39E4"/>
    <w:rsid w:val="00BE3C6D"/>
    <w:rsid w:val="00BE3F55"/>
    <w:rsid w:val="00BE4287"/>
    <w:rsid w:val="00BE4E1A"/>
    <w:rsid w:val="00BE4E3A"/>
    <w:rsid w:val="00BE5476"/>
    <w:rsid w:val="00BE5B7D"/>
    <w:rsid w:val="00BE5CB6"/>
    <w:rsid w:val="00BE5F23"/>
    <w:rsid w:val="00BE5F4D"/>
    <w:rsid w:val="00BE67C9"/>
    <w:rsid w:val="00BE6903"/>
    <w:rsid w:val="00BE6B82"/>
    <w:rsid w:val="00BE6E35"/>
    <w:rsid w:val="00BE7303"/>
    <w:rsid w:val="00BE73CD"/>
    <w:rsid w:val="00BE7798"/>
    <w:rsid w:val="00BE77E7"/>
    <w:rsid w:val="00BE790A"/>
    <w:rsid w:val="00BF0482"/>
    <w:rsid w:val="00BF0A87"/>
    <w:rsid w:val="00BF0C9E"/>
    <w:rsid w:val="00BF0DE7"/>
    <w:rsid w:val="00BF0F1C"/>
    <w:rsid w:val="00BF0FD6"/>
    <w:rsid w:val="00BF1CAC"/>
    <w:rsid w:val="00BF1E3C"/>
    <w:rsid w:val="00BF1EA8"/>
    <w:rsid w:val="00BF203A"/>
    <w:rsid w:val="00BF258D"/>
    <w:rsid w:val="00BF2A08"/>
    <w:rsid w:val="00BF300A"/>
    <w:rsid w:val="00BF3562"/>
    <w:rsid w:val="00BF385B"/>
    <w:rsid w:val="00BF38EF"/>
    <w:rsid w:val="00BF3BC8"/>
    <w:rsid w:val="00BF415A"/>
    <w:rsid w:val="00BF4AD9"/>
    <w:rsid w:val="00BF4AF3"/>
    <w:rsid w:val="00BF55E3"/>
    <w:rsid w:val="00BF56AB"/>
    <w:rsid w:val="00BF589A"/>
    <w:rsid w:val="00BF597F"/>
    <w:rsid w:val="00BF5EE7"/>
    <w:rsid w:val="00BF6065"/>
    <w:rsid w:val="00BF607A"/>
    <w:rsid w:val="00BF641E"/>
    <w:rsid w:val="00BF6A80"/>
    <w:rsid w:val="00BF74B4"/>
    <w:rsid w:val="00BF760F"/>
    <w:rsid w:val="00BF7AA1"/>
    <w:rsid w:val="00BF7DBD"/>
    <w:rsid w:val="00C0013D"/>
    <w:rsid w:val="00C003A2"/>
    <w:rsid w:val="00C00727"/>
    <w:rsid w:val="00C00E97"/>
    <w:rsid w:val="00C0131C"/>
    <w:rsid w:val="00C01CDB"/>
    <w:rsid w:val="00C01CF5"/>
    <w:rsid w:val="00C0271D"/>
    <w:rsid w:val="00C027B9"/>
    <w:rsid w:val="00C02A40"/>
    <w:rsid w:val="00C02C7D"/>
    <w:rsid w:val="00C02D2A"/>
    <w:rsid w:val="00C03219"/>
    <w:rsid w:val="00C03564"/>
    <w:rsid w:val="00C0410E"/>
    <w:rsid w:val="00C0493A"/>
    <w:rsid w:val="00C05392"/>
    <w:rsid w:val="00C05486"/>
    <w:rsid w:val="00C05C38"/>
    <w:rsid w:val="00C05F58"/>
    <w:rsid w:val="00C0634B"/>
    <w:rsid w:val="00C06479"/>
    <w:rsid w:val="00C06EB0"/>
    <w:rsid w:val="00C070E7"/>
    <w:rsid w:val="00C075F0"/>
    <w:rsid w:val="00C076E9"/>
    <w:rsid w:val="00C079BD"/>
    <w:rsid w:val="00C07DC7"/>
    <w:rsid w:val="00C10033"/>
    <w:rsid w:val="00C10DDF"/>
    <w:rsid w:val="00C10FDE"/>
    <w:rsid w:val="00C10FED"/>
    <w:rsid w:val="00C11161"/>
    <w:rsid w:val="00C111DF"/>
    <w:rsid w:val="00C116AE"/>
    <w:rsid w:val="00C116CF"/>
    <w:rsid w:val="00C11DB5"/>
    <w:rsid w:val="00C11F31"/>
    <w:rsid w:val="00C12426"/>
    <w:rsid w:val="00C136D5"/>
    <w:rsid w:val="00C1399A"/>
    <w:rsid w:val="00C13C98"/>
    <w:rsid w:val="00C145CE"/>
    <w:rsid w:val="00C14CE9"/>
    <w:rsid w:val="00C14EFF"/>
    <w:rsid w:val="00C15E67"/>
    <w:rsid w:val="00C15E73"/>
    <w:rsid w:val="00C15FE5"/>
    <w:rsid w:val="00C1620A"/>
    <w:rsid w:val="00C16498"/>
    <w:rsid w:val="00C16591"/>
    <w:rsid w:val="00C1677F"/>
    <w:rsid w:val="00C16F57"/>
    <w:rsid w:val="00C1703F"/>
    <w:rsid w:val="00C173E7"/>
    <w:rsid w:val="00C1762D"/>
    <w:rsid w:val="00C1770D"/>
    <w:rsid w:val="00C17A54"/>
    <w:rsid w:val="00C17ABF"/>
    <w:rsid w:val="00C2014A"/>
    <w:rsid w:val="00C207AF"/>
    <w:rsid w:val="00C214B7"/>
    <w:rsid w:val="00C2191F"/>
    <w:rsid w:val="00C21B77"/>
    <w:rsid w:val="00C21B93"/>
    <w:rsid w:val="00C223F3"/>
    <w:rsid w:val="00C227C2"/>
    <w:rsid w:val="00C22A7F"/>
    <w:rsid w:val="00C22C95"/>
    <w:rsid w:val="00C231F0"/>
    <w:rsid w:val="00C23F01"/>
    <w:rsid w:val="00C2420E"/>
    <w:rsid w:val="00C2436F"/>
    <w:rsid w:val="00C2473B"/>
    <w:rsid w:val="00C249A0"/>
    <w:rsid w:val="00C258A3"/>
    <w:rsid w:val="00C25C11"/>
    <w:rsid w:val="00C25EC3"/>
    <w:rsid w:val="00C260E7"/>
    <w:rsid w:val="00C26A86"/>
    <w:rsid w:val="00C26EB1"/>
    <w:rsid w:val="00C27AD8"/>
    <w:rsid w:val="00C27E06"/>
    <w:rsid w:val="00C303FD"/>
    <w:rsid w:val="00C309C8"/>
    <w:rsid w:val="00C30D4D"/>
    <w:rsid w:val="00C31A6E"/>
    <w:rsid w:val="00C31AB9"/>
    <w:rsid w:val="00C31B9D"/>
    <w:rsid w:val="00C3215F"/>
    <w:rsid w:val="00C3256B"/>
    <w:rsid w:val="00C3260F"/>
    <w:rsid w:val="00C327BE"/>
    <w:rsid w:val="00C327DF"/>
    <w:rsid w:val="00C32A91"/>
    <w:rsid w:val="00C33202"/>
    <w:rsid w:val="00C339FD"/>
    <w:rsid w:val="00C33AAE"/>
    <w:rsid w:val="00C33B8D"/>
    <w:rsid w:val="00C33CA0"/>
    <w:rsid w:val="00C34398"/>
    <w:rsid w:val="00C3474F"/>
    <w:rsid w:val="00C34A44"/>
    <w:rsid w:val="00C34BA8"/>
    <w:rsid w:val="00C34D35"/>
    <w:rsid w:val="00C3519D"/>
    <w:rsid w:val="00C35451"/>
    <w:rsid w:val="00C35A89"/>
    <w:rsid w:val="00C35AEC"/>
    <w:rsid w:val="00C35B78"/>
    <w:rsid w:val="00C35BFD"/>
    <w:rsid w:val="00C35DAE"/>
    <w:rsid w:val="00C35DF5"/>
    <w:rsid w:val="00C369C8"/>
    <w:rsid w:val="00C3788A"/>
    <w:rsid w:val="00C37FBA"/>
    <w:rsid w:val="00C400FC"/>
    <w:rsid w:val="00C40458"/>
    <w:rsid w:val="00C40BD1"/>
    <w:rsid w:val="00C40D37"/>
    <w:rsid w:val="00C40D44"/>
    <w:rsid w:val="00C40E4C"/>
    <w:rsid w:val="00C412A4"/>
    <w:rsid w:val="00C41C33"/>
    <w:rsid w:val="00C42061"/>
    <w:rsid w:val="00C43983"/>
    <w:rsid w:val="00C44832"/>
    <w:rsid w:val="00C451E5"/>
    <w:rsid w:val="00C45664"/>
    <w:rsid w:val="00C45840"/>
    <w:rsid w:val="00C45F43"/>
    <w:rsid w:val="00C4641F"/>
    <w:rsid w:val="00C46E11"/>
    <w:rsid w:val="00C46E89"/>
    <w:rsid w:val="00C4709D"/>
    <w:rsid w:val="00C470DE"/>
    <w:rsid w:val="00C47313"/>
    <w:rsid w:val="00C474CA"/>
    <w:rsid w:val="00C47722"/>
    <w:rsid w:val="00C47BAB"/>
    <w:rsid w:val="00C500CF"/>
    <w:rsid w:val="00C501BA"/>
    <w:rsid w:val="00C5036E"/>
    <w:rsid w:val="00C50680"/>
    <w:rsid w:val="00C50770"/>
    <w:rsid w:val="00C50C0C"/>
    <w:rsid w:val="00C51105"/>
    <w:rsid w:val="00C51B4B"/>
    <w:rsid w:val="00C51F84"/>
    <w:rsid w:val="00C521E4"/>
    <w:rsid w:val="00C5253B"/>
    <w:rsid w:val="00C52814"/>
    <w:rsid w:val="00C529EF"/>
    <w:rsid w:val="00C52C8D"/>
    <w:rsid w:val="00C52E78"/>
    <w:rsid w:val="00C52E95"/>
    <w:rsid w:val="00C531C0"/>
    <w:rsid w:val="00C531CD"/>
    <w:rsid w:val="00C535CB"/>
    <w:rsid w:val="00C54223"/>
    <w:rsid w:val="00C5467E"/>
    <w:rsid w:val="00C54F97"/>
    <w:rsid w:val="00C550E3"/>
    <w:rsid w:val="00C555E3"/>
    <w:rsid w:val="00C5636A"/>
    <w:rsid w:val="00C564BD"/>
    <w:rsid w:val="00C5698C"/>
    <w:rsid w:val="00C57518"/>
    <w:rsid w:val="00C576F3"/>
    <w:rsid w:val="00C57778"/>
    <w:rsid w:val="00C5782F"/>
    <w:rsid w:val="00C57B71"/>
    <w:rsid w:val="00C57C1D"/>
    <w:rsid w:val="00C60767"/>
    <w:rsid w:val="00C60D8B"/>
    <w:rsid w:val="00C61860"/>
    <w:rsid w:val="00C619F3"/>
    <w:rsid w:val="00C61BDD"/>
    <w:rsid w:val="00C62578"/>
    <w:rsid w:val="00C6274C"/>
    <w:rsid w:val="00C63720"/>
    <w:rsid w:val="00C63ED0"/>
    <w:rsid w:val="00C63F25"/>
    <w:rsid w:val="00C643C0"/>
    <w:rsid w:val="00C6488C"/>
    <w:rsid w:val="00C64A3A"/>
    <w:rsid w:val="00C64BA8"/>
    <w:rsid w:val="00C64BFF"/>
    <w:rsid w:val="00C65059"/>
    <w:rsid w:val="00C65132"/>
    <w:rsid w:val="00C65142"/>
    <w:rsid w:val="00C65526"/>
    <w:rsid w:val="00C664FD"/>
    <w:rsid w:val="00C668AB"/>
    <w:rsid w:val="00C66B2F"/>
    <w:rsid w:val="00C66CAA"/>
    <w:rsid w:val="00C66F69"/>
    <w:rsid w:val="00C67500"/>
    <w:rsid w:val="00C67BCB"/>
    <w:rsid w:val="00C67D4D"/>
    <w:rsid w:val="00C70E9F"/>
    <w:rsid w:val="00C71041"/>
    <w:rsid w:val="00C71D66"/>
    <w:rsid w:val="00C72483"/>
    <w:rsid w:val="00C727AF"/>
    <w:rsid w:val="00C728F5"/>
    <w:rsid w:val="00C72C40"/>
    <w:rsid w:val="00C72D6C"/>
    <w:rsid w:val="00C72DCA"/>
    <w:rsid w:val="00C72ECF"/>
    <w:rsid w:val="00C72FF7"/>
    <w:rsid w:val="00C738B4"/>
    <w:rsid w:val="00C74199"/>
    <w:rsid w:val="00C74C18"/>
    <w:rsid w:val="00C74EAC"/>
    <w:rsid w:val="00C75748"/>
    <w:rsid w:val="00C758F3"/>
    <w:rsid w:val="00C75D5B"/>
    <w:rsid w:val="00C7608F"/>
    <w:rsid w:val="00C76338"/>
    <w:rsid w:val="00C76405"/>
    <w:rsid w:val="00C76E97"/>
    <w:rsid w:val="00C76EB4"/>
    <w:rsid w:val="00C80271"/>
    <w:rsid w:val="00C807C3"/>
    <w:rsid w:val="00C80CBB"/>
    <w:rsid w:val="00C812A4"/>
    <w:rsid w:val="00C81973"/>
    <w:rsid w:val="00C81F7E"/>
    <w:rsid w:val="00C82B2E"/>
    <w:rsid w:val="00C82CCD"/>
    <w:rsid w:val="00C833C4"/>
    <w:rsid w:val="00C83A7B"/>
    <w:rsid w:val="00C83BF9"/>
    <w:rsid w:val="00C83CAA"/>
    <w:rsid w:val="00C83EC3"/>
    <w:rsid w:val="00C84DF7"/>
    <w:rsid w:val="00C84EC3"/>
    <w:rsid w:val="00C85264"/>
    <w:rsid w:val="00C85619"/>
    <w:rsid w:val="00C86B74"/>
    <w:rsid w:val="00C8754C"/>
    <w:rsid w:val="00C878B7"/>
    <w:rsid w:val="00C90AAB"/>
    <w:rsid w:val="00C90DAA"/>
    <w:rsid w:val="00C90FB5"/>
    <w:rsid w:val="00C916D4"/>
    <w:rsid w:val="00C91895"/>
    <w:rsid w:val="00C918FA"/>
    <w:rsid w:val="00C9190D"/>
    <w:rsid w:val="00C91B05"/>
    <w:rsid w:val="00C91B58"/>
    <w:rsid w:val="00C91C93"/>
    <w:rsid w:val="00C925D8"/>
    <w:rsid w:val="00C925DF"/>
    <w:rsid w:val="00C92851"/>
    <w:rsid w:val="00C92946"/>
    <w:rsid w:val="00C92E45"/>
    <w:rsid w:val="00C92E81"/>
    <w:rsid w:val="00C935C5"/>
    <w:rsid w:val="00C9387B"/>
    <w:rsid w:val="00C93F11"/>
    <w:rsid w:val="00C940FD"/>
    <w:rsid w:val="00C9435C"/>
    <w:rsid w:val="00C94AC5"/>
    <w:rsid w:val="00C94E90"/>
    <w:rsid w:val="00C95656"/>
    <w:rsid w:val="00C96007"/>
    <w:rsid w:val="00C96396"/>
    <w:rsid w:val="00C96526"/>
    <w:rsid w:val="00C96D41"/>
    <w:rsid w:val="00C97939"/>
    <w:rsid w:val="00C97D39"/>
    <w:rsid w:val="00CA01B8"/>
    <w:rsid w:val="00CA04A5"/>
    <w:rsid w:val="00CA0579"/>
    <w:rsid w:val="00CA073A"/>
    <w:rsid w:val="00CA0781"/>
    <w:rsid w:val="00CA0EF8"/>
    <w:rsid w:val="00CA11C1"/>
    <w:rsid w:val="00CA13E0"/>
    <w:rsid w:val="00CA17FC"/>
    <w:rsid w:val="00CA18C7"/>
    <w:rsid w:val="00CA1967"/>
    <w:rsid w:val="00CA21DD"/>
    <w:rsid w:val="00CA23BE"/>
    <w:rsid w:val="00CA29D2"/>
    <w:rsid w:val="00CA43C4"/>
    <w:rsid w:val="00CA449D"/>
    <w:rsid w:val="00CA5A30"/>
    <w:rsid w:val="00CA6075"/>
    <w:rsid w:val="00CA62AE"/>
    <w:rsid w:val="00CA6AAB"/>
    <w:rsid w:val="00CA6AD9"/>
    <w:rsid w:val="00CA6BBE"/>
    <w:rsid w:val="00CA6DCE"/>
    <w:rsid w:val="00CA6F4D"/>
    <w:rsid w:val="00CA7203"/>
    <w:rsid w:val="00CA79D0"/>
    <w:rsid w:val="00CA7B14"/>
    <w:rsid w:val="00CA7CAA"/>
    <w:rsid w:val="00CA7D96"/>
    <w:rsid w:val="00CA7E43"/>
    <w:rsid w:val="00CA7F1D"/>
    <w:rsid w:val="00CA7F30"/>
    <w:rsid w:val="00CB0052"/>
    <w:rsid w:val="00CB078C"/>
    <w:rsid w:val="00CB07F5"/>
    <w:rsid w:val="00CB11A5"/>
    <w:rsid w:val="00CB20B3"/>
    <w:rsid w:val="00CB2727"/>
    <w:rsid w:val="00CB2E04"/>
    <w:rsid w:val="00CB37C5"/>
    <w:rsid w:val="00CB3E03"/>
    <w:rsid w:val="00CB41D7"/>
    <w:rsid w:val="00CB4F0D"/>
    <w:rsid w:val="00CB515A"/>
    <w:rsid w:val="00CB567D"/>
    <w:rsid w:val="00CB5A07"/>
    <w:rsid w:val="00CB5B88"/>
    <w:rsid w:val="00CB5F8B"/>
    <w:rsid w:val="00CB623A"/>
    <w:rsid w:val="00CB652B"/>
    <w:rsid w:val="00CB6755"/>
    <w:rsid w:val="00CB6F59"/>
    <w:rsid w:val="00CB7123"/>
    <w:rsid w:val="00CB7390"/>
    <w:rsid w:val="00CB78E5"/>
    <w:rsid w:val="00CC0611"/>
    <w:rsid w:val="00CC07ED"/>
    <w:rsid w:val="00CC0889"/>
    <w:rsid w:val="00CC0BA8"/>
    <w:rsid w:val="00CC1590"/>
    <w:rsid w:val="00CC1CA0"/>
    <w:rsid w:val="00CC22FC"/>
    <w:rsid w:val="00CC25A1"/>
    <w:rsid w:val="00CC28E7"/>
    <w:rsid w:val="00CC2A4F"/>
    <w:rsid w:val="00CC2AC5"/>
    <w:rsid w:val="00CC2CCB"/>
    <w:rsid w:val="00CC307B"/>
    <w:rsid w:val="00CC3408"/>
    <w:rsid w:val="00CC47E8"/>
    <w:rsid w:val="00CC4DD9"/>
    <w:rsid w:val="00CC4F2A"/>
    <w:rsid w:val="00CC5006"/>
    <w:rsid w:val="00CC504C"/>
    <w:rsid w:val="00CC5A27"/>
    <w:rsid w:val="00CC5B50"/>
    <w:rsid w:val="00CC5DC3"/>
    <w:rsid w:val="00CC67C4"/>
    <w:rsid w:val="00CC6D85"/>
    <w:rsid w:val="00CC766B"/>
    <w:rsid w:val="00CC7FB5"/>
    <w:rsid w:val="00CD0512"/>
    <w:rsid w:val="00CD0970"/>
    <w:rsid w:val="00CD0D03"/>
    <w:rsid w:val="00CD0E79"/>
    <w:rsid w:val="00CD0EFE"/>
    <w:rsid w:val="00CD14BF"/>
    <w:rsid w:val="00CD1F0D"/>
    <w:rsid w:val="00CD28A3"/>
    <w:rsid w:val="00CD2A4A"/>
    <w:rsid w:val="00CD3402"/>
    <w:rsid w:val="00CD35BC"/>
    <w:rsid w:val="00CD3E2B"/>
    <w:rsid w:val="00CD4B9F"/>
    <w:rsid w:val="00CD4CBB"/>
    <w:rsid w:val="00CD4CEB"/>
    <w:rsid w:val="00CD501D"/>
    <w:rsid w:val="00CD5B44"/>
    <w:rsid w:val="00CD5C23"/>
    <w:rsid w:val="00CD609C"/>
    <w:rsid w:val="00CD612D"/>
    <w:rsid w:val="00CD641F"/>
    <w:rsid w:val="00CD6749"/>
    <w:rsid w:val="00CD67D9"/>
    <w:rsid w:val="00CD6921"/>
    <w:rsid w:val="00CD6DC3"/>
    <w:rsid w:val="00CD7195"/>
    <w:rsid w:val="00CD71CA"/>
    <w:rsid w:val="00CD77FA"/>
    <w:rsid w:val="00CD7C8B"/>
    <w:rsid w:val="00CE0347"/>
    <w:rsid w:val="00CE165E"/>
    <w:rsid w:val="00CE1C0F"/>
    <w:rsid w:val="00CE31D3"/>
    <w:rsid w:val="00CE33BC"/>
    <w:rsid w:val="00CE354B"/>
    <w:rsid w:val="00CE364A"/>
    <w:rsid w:val="00CE3881"/>
    <w:rsid w:val="00CE3F0E"/>
    <w:rsid w:val="00CE5104"/>
    <w:rsid w:val="00CE53F7"/>
    <w:rsid w:val="00CE543A"/>
    <w:rsid w:val="00CE549D"/>
    <w:rsid w:val="00CE5F8C"/>
    <w:rsid w:val="00CE6152"/>
    <w:rsid w:val="00CE6430"/>
    <w:rsid w:val="00CE6B84"/>
    <w:rsid w:val="00CE6D40"/>
    <w:rsid w:val="00CE6D85"/>
    <w:rsid w:val="00CE704B"/>
    <w:rsid w:val="00CE73BE"/>
    <w:rsid w:val="00CE7480"/>
    <w:rsid w:val="00CE775B"/>
    <w:rsid w:val="00CE7BBB"/>
    <w:rsid w:val="00CE7E52"/>
    <w:rsid w:val="00CF0321"/>
    <w:rsid w:val="00CF055F"/>
    <w:rsid w:val="00CF06EC"/>
    <w:rsid w:val="00CF0B2E"/>
    <w:rsid w:val="00CF0BA0"/>
    <w:rsid w:val="00CF11A5"/>
    <w:rsid w:val="00CF11DC"/>
    <w:rsid w:val="00CF13F3"/>
    <w:rsid w:val="00CF1F2F"/>
    <w:rsid w:val="00CF1F6B"/>
    <w:rsid w:val="00CF27DC"/>
    <w:rsid w:val="00CF2862"/>
    <w:rsid w:val="00CF2F7C"/>
    <w:rsid w:val="00CF2F82"/>
    <w:rsid w:val="00CF3020"/>
    <w:rsid w:val="00CF3286"/>
    <w:rsid w:val="00CF3740"/>
    <w:rsid w:val="00CF3B66"/>
    <w:rsid w:val="00CF3DE6"/>
    <w:rsid w:val="00CF46D9"/>
    <w:rsid w:val="00CF47A4"/>
    <w:rsid w:val="00CF4CBD"/>
    <w:rsid w:val="00CF5166"/>
    <w:rsid w:val="00CF5256"/>
    <w:rsid w:val="00CF5881"/>
    <w:rsid w:val="00CF635C"/>
    <w:rsid w:val="00CF6A14"/>
    <w:rsid w:val="00CF6A70"/>
    <w:rsid w:val="00CF6AD3"/>
    <w:rsid w:val="00CF6BAB"/>
    <w:rsid w:val="00CF792A"/>
    <w:rsid w:val="00CF7A06"/>
    <w:rsid w:val="00CF7CF9"/>
    <w:rsid w:val="00D002C7"/>
    <w:rsid w:val="00D00430"/>
    <w:rsid w:val="00D00DA9"/>
    <w:rsid w:val="00D01819"/>
    <w:rsid w:val="00D01A56"/>
    <w:rsid w:val="00D01D08"/>
    <w:rsid w:val="00D01F7B"/>
    <w:rsid w:val="00D01FB4"/>
    <w:rsid w:val="00D02563"/>
    <w:rsid w:val="00D02EA7"/>
    <w:rsid w:val="00D0358D"/>
    <w:rsid w:val="00D036CC"/>
    <w:rsid w:val="00D037C8"/>
    <w:rsid w:val="00D03D08"/>
    <w:rsid w:val="00D03DBB"/>
    <w:rsid w:val="00D041FF"/>
    <w:rsid w:val="00D04231"/>
    <w:rsid w:val="00D04BE0"/>
    <w:rsid w:val="00D04BE5"/>
    <w:rsid w:val="00D04D9E"/>
    <w:rsid w:val="00D04EB8"/>
    <w:rsid w:val="00D05157"/>
    <w:rsid w:val="00D05906"/>
    <w:rsid w:val="00D05DD2"/>
    <w:rsid w:val="00D06002"/>
    <w:rsid w:val="00D0608C"/>
    <w:rsid w:val="00D06612"/>
    <w:rsid w:val="00D06696"/>
    <w:rsid w:val="00D06BE7"/>
    <w:rsid w:val="00D06E6F"/>
    <w:rsid w:val="00D07118"/>
    <w:rsid w:val="00D07762"/>
    <w:rsid w:val="00D07DD1"/>
    <w:rsid w:val="00D10445"/>
    <w:rsid w:val="00D10FF5"/>
    <w:rsid w:val="00D11EEA"/>
    <w:rsid w:val="00D11F94"/>
    <w:rsid w:val="00D121F6"/>
    <w:rsid w:val="00D12701"/>
    <w:rsid w:val="00D12BAA"/>
    <w:rsid w:val="00D12C28"/>
    <w:rsid w:val="00D12CD0"/>
    <w:rsid w:val="00D12DBB"/>
    <w:rsid w:val="00D12F7D"/>
    <w:rsid w:val="00D13267"/>
    <w:rsid w:val="00D132CA"/>
    <w:rsid w:val="00D13D63"/>
    <w:rsid w:val="00D1453D"/>
    <w:rsid w:val="00D14930"/>
    <w:rsid w:val="00D1509F"/>
    <w:rsid w:val="00D15552"/>
    <w:rsid w:val="00D15AA3"/>
    <w:rsid w:val="00D16096"/>
    <w:rsid w:val="00D16111"/>
    <w:rsid w:val="00D16D93"/>
    <w:rsid w:val="00D16EB3"/>
    <w:rsid w:val="00D17C40"/>
    <w:rsid w:val="00D20595"/>
    <w:rsid w:val="00D205E8"/>
    <w:rsid w:val="00D2076A"/>
    <w:rsid w:val="00D211F2"/>
    <w:rsid w:val="00D21DED"/>
    <w:rsid w:val="00D22082"/>
    <w:rsid w:val="00D2245A"/>
    <w:rsid w:val="00D2247A"/>
    <w:rsid w:val="00D2259E"/>
    <w:rsid w:val="00D22FA0"/>
    <w:rsid w:val="00D2318E"/>
    <w:rsid w:val="00D23569"/>
    <w:rsid w:val="00D2359E"/>
    <w:rsid w:val="00D23640"/>
    <w:rsid w:val="00D237AD"/>
    <w:rsid w:val="00D23D66"/>
    <w:rsid w:val="00D23DE5"/>
    <w:rsid w:val="00D2422B"/>
    <w:rsid w:val="00D245E7"/>
    <w:rsid w:val="00D24866"/>
    <w:rsid w:val="00D248CF"/>
    <w:rsid w:val="00D24B47"/>
    <w:rsid w:val="00D24BA1"/>
    <w:rsid w:val="00D255C4"/>
    <w:rsid w:val="00D25900"/>
    <w:rsid w:val="00D25955"/>
    <w:rsid w:val="00D25A6E"/>
    <w:rsid w:val="00D25B74"/>
    <w:rsid w:val="00D25C4C"/>
    <w:rsid w:val="00D25F69"/>
    <w:rsid w:val="00D25F7F"/>
    <w:rsid w:val="00D262F3"/>
    <w:rsid w:val="00D265C8"/>
    <w:rsid w:val="00D266A2"/>
    <w:rsid w:val="00D26799"/>
    <w:rsid w:val="00D26D38"/>
    <w:rsid w:val="00D26F51"/>
    <w:rsid w:val="00D26F7A"/>
    <w:rsid w:val="00D26FC7"/>
    <w:rsid w:val="00D2719B"/>
    <w:rsid w:val="00D273E9"/>
    <w:rsid w:val="00D27717"/>
    <w:rsid w:val="00D277A1"/>
    <w:rsid w:val="00D27A64"/>
    <w:rsid w:val="00D3012C"/>
    <w:rsid w:val="00D3056C"/>
    <w:rsid w:val="00D30654"/>
    <w:rsid w:val="00D30780"/>
    <w:rsid w:val="00D30A22"/>
    <w:rsid w:val="00D3170E"/>
    <w:rsid w:val="00D31905"/>
    <w:rsid w:val="00D3203C"/>
    <w:rsid w:val="00D32ACA"/>
    <w:rsid w:val="00D32FBE"/>
    <w:rsid w:val="00D33104"/>
    <w:rsid w:val="00D33809"/>
    <w:rsid w:val="00D34387"/>
    <w:rsid w:val="00D344BF"/>
    <w:rsid w:val="00D347CE"/>
    <w:rsid w:val="00D34AE4"/>
    <w:rsid w:val="00D34B49"/>
    <w:rsid w:val="00D34B5F"/>
    <w:rsid w:val="00D35F51"/>
    <w:rsid w:val="00D35FF8"/>
    <w:rsid w:val="00D3618A"/>
    <w:rsid w:val="00D3676A"/>
    <w:rsid w:val="00D368F7"/>
    <w:rsid w:val="00D36D39"/>
    <w:rsid w:val="00D36EAA"/>
    <w:rsid w:val="00D37B36"/>
    <w:rsid w:val="00D400C7"/>
    <w:rsid w:val="00D40BD2"/>
    <w:rsid w:val="00D4111B"/>
    <w:rsid w:val="00D4280D"/>
    <w:rsid w:val="00D42FCE"/>
    <w:rsid w:val="00D44375"/>
    <w:rsid w:val="00D4490E"/>
    <w:rsid w:val="00D44D95"/>
    <w:rsid w:val="00D451DF"/>
    <w:rsid w:val="00D452ED"/>
    <w:rsid w:val="00D459A5"/>
    <w:rsid w:val="00D46D30"/>
    <w:rsid w:val="00D46D6F"/>
    <w:rsid w:val="00D475DC"/>
    <w:rsid w:val="00D47D39"/>
    <w:rsid w:val="00D50E9C"/>
    <w:rsid w:val="00D51391"/>
    <w:rsid w:val="00D5162A"/>
    <w:rsid w:val="00D5169C"/>
    <w:rsid w:val="00D51F99"/>
    <w:rsid w:val="00D52047"/>
    <w:rsid w:val="00D5211C"/>
    <w:rsid w:val="00D523D6"/>
    <w:rsid w:val="00D5253E"/>
    <w:rsid w:val="00D53076"/>
    <w:rsid w:val="00D53606"/>
    <w:rsid w:val="00D539DF"/>
    <w:rsid w:val="00D53B4F"/>
    <w:rsid w:val="00D54208"/>
    <w:rsid w:val="00D54659"/>
    <w:rsid w:val="00D547BB"/>
    <w:rsid w:val="00D54872"/>
    <w:rsid w:val="00D55012"/>
    <w:rsid w:val="00D5541C"/>
    <w:rsid w:val="00D556D0"/>
    <w:rsid w:val="00D559CB"/>
    <w:rsid w:val="00D55BCD"/>
    <w:rsid w:val="00D55E52"/>
    <w:rsid w:val="00D563BB"/>
    <w:rsid w:val="00D56401"/>
    <w:rsid w:val="00D564AE"/>
    <w:rsid w:val="00D56582"/>
    <w:rsid w:val="00D57575"/>
    <w:rsid w:val="00D578D4"/>
    <w:rsid w:val="00D57A85"/>
    <w:rsid w:val="00D57CB1"/>
    <w:rsid w:val="00D57D28"/>
    <w:rsid w:val="00D6042E"/>
    <w:rsid w:val="00D607FA"/>
    <w:rsid w:val="00D60F0C"/>
    <w:rsid w:val="00D61041"/>
    <w:rsid w:val="00D61318"/>
    <w:rsid w:val="00D61A15"/>
    <w:rsid w:val="00D621D5"/>
    <w:rsid w:val="00D6261E"/>
    <w:rsid w:val="00D62D7D"/>
    <w:rsid w:val="00D63151"/>
    <w:rsid w:val="00D63B83"/>
    <w:rsid w:val="00D64453"/>
    <w:rsid w:val="00D647A7"/>
    <w:rsid w:val="00D64C42"/>
    <w:rsid w:val="00D65897"/>
    <w:rsid w:val="00D65D25"/>
    <w:rsid w:val="00D663BB"/>
    <w:rsid w:val="00D67B31"/>
    <w:rsid w:val="00D67D77"/>
    <w:rsid w:val="00D7021B"/>
    <w:rsid w:val="00D70466"/>
    <w:rsid w:val="00D71579"/>
    <w:rsid w:val="00D71BDA"/>
    <w:rsid w:val="00D72EC1"/>
    <w:rsid w:val="00D72F4A"/>
    <w:rsid w:val="00D730D2"/>
    <w:rsid w:val="00D73105"/>
    <w:rsid w:val="00D739D8"/>
    <w:rsid w:val="00D7406B"/>
    <w:rsid w:val="00D74243"/>
    <w:rsid w:val="00D7499A"/>
    <w:rsid w:val="00D7544E"/>
    <w:rsid w:val="00D758A8"/>
    <w:rsid w:val="00D75A7A"/>
    <w:rsid w:val="00D75B41"/>
    <w:rsid w:val="00D75FBF"/>
    <w:rsid w:val="00D762C9"/>
    <w:rsid w:val="00D7638B"/>
    <w:rsid w:val="00D76812"/>
    <w:rsid w:val="00D768BA"/>
    <w:rsid w:val="00D76A53"/>
    <w:rsid w:val="00D76C2A"/>
    <w:rsid w:val="00D76EF6"/>
    <w:rsid w:val="00D77179"/>
    <w:rsid w:val="00D7759D"/>
    <w:rsid w:val="00D775DB"/>
    <w:rsid w:val="00D7790F"/>
    <w:rsid w:val="00D77BEF"/>
    <w:rsid w:val="00D8054B"/>
    <w:rsid w:val="00D80906"/>
    <w:rsid w:val="00D80CC5"/>
    <w:rsid w:val="00D81A40"/>
    <w:rsid w:val="00D81A57"/>
    <w:rsid w:val="00D81C7E"/>
    <w:rsid w:val="00D81E54"/>
    <w:rsid w:val="00D81E55"/>
    <w:rsid w:val="00D82651"/>
    <w:rsid w:val="00D82DE1"/>
    <w:rsid w:val="00D82FFB"/>
    <w:rsid w:val="00D8348C"/>
    <w:rsid w:val="00D8380B"/>
    <w:rsid w:val="00D83BBC"/>
    <w:rsid w:val="00D83C12"/>
    <w:rsid w:val="00D83C8E"/>
    <w:rsid w:val="00D83D43"/>
    <w:rsid w:val="00D83D84"/>
    <w:rsid w:val="00D83F2C"/>
    <w:rsid w:val="00D83F43"/>
    <w:rsid w:val="00D84137"/>
    <w:rsid w:val="00D844DA"/>
    <w:rsid w:val="00D847C0"/>
    <w:rsid w:val="00D84A9B"/>
    <w:rsid w:val="00D84BF4"/>
    <w:rsid w:val="00D8549F"/>
    <w:rsid w:val="00D8631D"/>
    <w:rsid w:val="00D8646D"/>
    <w:rsid w:val="00D86A5D"/>
    <w:rsid w:val="00D87191"/>
    <w:rsid w:val="00D87276"/>
    <w:rsid w:val="00D87278"/>
    <w:rsid w:val="00D8737E"/>
    <w:rsid w:val="00D9080A"/>
    <w:rsid w:val="00D90C8D"/>
    <w:rsid w:val="00D91A05"/>
    <w:rsid w:val="00D91D23"/>
    <w:rsid w:val="00D91E01"/>
    <w:rsid w:val="00D920A3"/>
    <w:rsid w:val="00D924FB"/>
    <w:rsid w:val="00D92832"/>
    <w:rsid w:val="00D92CAE"/>
    <w:rsid w:val="00D9318E"/>
    <w:rsid w:val="00D931BE"/>
    <w:rsid w:val="00D93705"/>
    <w:rsid w:val="00D93A78"/>
    <w:rsid w:val="00D93D20"/>
    <w:rsid w:val="00D942BE"/>
    <w:rsid w:val="00D944C1"/>
    <w:rsid w:val="00D945E4"/>
    <w:rsid w:val="00D94E70"/>
    <w:rsid w:val="00D95608"/>
    <w:rsid w:val="00D9565B"/>
    <w:rsid w:val="00D95A93"/>
    <w:rsid w:val="00D95C56"/>
    <w:rsid w:val="00D95FB1"/>
    <w:rsid w:val="00D96865"/>
    <w:rsid w:val="00D9686B"/>
    <w:rsid w:val="00D96936"/>
    <w:rsid w:val="00D96BDE"/>
    <w:rsid w:val="00D96FA1"/>
    <w:rsid w:val="00D97512"/>
    <w:rsid w:val="00D97977"/>
    <w:rsid w:val="00D97A83"/>
    <w:rsid w:val="00D97B32"/>
    <w:rsid w:val="00D97D94"/>
    <w:rsid w:val="00DA08DB"/>
    <w:rsid w:val="00DA08FE"/>
    <w:rsid w:val="00DA0D40"/>
    <w:rsid w:val="00DA100D"/>
    <w:rsid w:val="00DA1114"/>
    <w:rsid w:val="00DA11B0"/>
    <w:rsid w:val="00DA132E"/>
    <w:rsid w:val="00DA1386"/>
    <w:rsid w:val="00DA16A3"/>
    <w:rsid w:val="00DA16DD"/>
    <w:rsid w:val="00DA19BF"/>
    <w:rsid w:val="00DA1B09"/>
    <w:rsid w:val="00DA2289"/>
    <w:rsid w:val="00DA28C2"/>
    <w:rsid w:val="00DA31D7"/>
    <w:rsid w:val="00DA3578"/>
    <w:rsid w:val="00DA3870"/>
    <w:rsid w:val="00DA412C"/>
    <w:rsid w:val="00DA4A07"/>
    <w:rsid w:val="00DA5345"/>
    <w:rsid w:val="00DA56FC"/>
    <w:rsid w:val="00DA59E5"/>
    <w:rsid w:val="00DA5DE9"/>
    <w:rsid w:val="00DA67F8"/>
    <w:rsid w:val="00DA6B1F"/>
    <w:rsid w:val="00DA70D0"/>
    <w:rsid w:val="00DA71D2"/>
    <w:rsid w:val="00DA771D"/>
    <w:rsid w:val="00DA7980"/>
    <w:rsid w:val="00DB00B7"/>
    <w:rsid w:val="00DB0CD1"/>
    <w:rsid w:val="00DB10C9"/>
    <w:rsid w:val="00DB1724"/>
    <w:rsid w:val="00DB1822"/>
    <w:rsid w:val="00DB1A6D"/>
    <w:rsid w:val="00DB2119"/>
    <w:rsid w:val="00DB2648"/>
    <w:rsid w:val="00DB37B6"/>
    <w:rsid w:val="00DB3990"/>
    <w:rsid w:val="00DB3B93"/>
    <w:rsid w:val="00DB3FC5"/>
    <w:rsid w:val="00DB43ED"/>
    <w:rsid w:val="00DB4606"/>
    <w:rsid w:val="00DB468E"/>
    <w:rsid w:val="00DB53F1"/>
    <w:rsid w:val="00DB5521"/>
    <w:rsid w:val="00DB5763"/>
    <w:rsid w:val="00DB5778"/>
    <w:rsid w:val="00DB5D5C"/>
    <w:rsid w:val="00DB5F51"/>
    <w:rsid w:val="00DB6096"/>
    <w:rsid w:val="00DB62BB"/>
    <w:rsid w:val="00DB6756"/>
    <w:rsid w:val="00DB695D"/>
    <w:rsid w:val="00DB7163"/>
    <w:rsid w:val="00DB7646"/>
    <w:rsid w:val="00DB7662"/>
    <w:rsid w:val="00DB7BE6"/>
    <w:rsid w:val="00DB7C2F"/>
    <w:rsid w:val="00DC00A1"/>
    <w:rsid w:val="00DC04F4"/>
    <w:rsid w:val="00DC1279"/>
    <w:rsid w:val="00DC136E"/>
    <w:rsid w:val="00DC16A0"/>
    <w:rsid w:val="00DC193F"/>
    <w:rsid w:val="00DC1D0A"/>
    <w:rsid w:val="00DC223B"/>
    <w:rsid w:val="00DC2435"/>
    <w:rsid w:val="00DC294D"/>
    <w:rsid w:val="00DC2F71"/>
    <w:rsid w:val="00DC339C"/>
    <w:rsid w:val="00DC3665"/>
    <w:rsid w:val="00DC376B"/>
    <w:rsid w:val="00DC453C"/>
    <w:rsid w:val="00DC47D8"/>
    <w:rsid w:val="00DC4C17"/>
    <w:rsid w:val="00DC4D24"/>
    <w:rsid w:val="00DC4DF5"/>
    <w:rsid w:val="00DC50C4"/>
    <w:rsid w:val="00DC50FE"/>
    <w:rsid w:val="00DC52F7"/>
    <w:rsid w:val="00DC542D"/>
    <w:rsid w:val="00DC5684"/>
    <w:rsid w:val="00DC61ED"/>
    <w:rsid w:val="00DC6DAF"/>
    <w:rsid w:val="00DC7094"/>
    <w:rsid w:val="00DC710F"/>
    <w:rsid w:val="00DC7251"/>
    <w:rsid w:val="00DC751B"/>
    <w:rsid w:val="00DC78D3"/>
    <w:rsid w:val="00DC7950"/>
    <w:rsid w:val="00DD0957"/>
    <w:rsid w:val="00DD1106"/>
    <w:rsid w:val="00DD16A6"/>
    <w:rsid w:val="00DD17F8"/>
    <w:rsid w:val="00DD282C"/>
    <w:rsid w:val="00DD30AE"/>
    <w:rsid w:val="00DD3266"/>
    <w:rsid w:val="00DD340B"/>
    <w:rsid w:val="00DD3521"/>
    <w:rsid w:val="00DD3749"/>
    <w:rsid w:val="00DD3A5A"/>
    <w:rsid w:val="00DD3BAE"/>
    <w:rsid w:val="00DD3CED"/>
    <w:rsid w:val="00DD4076"/>
    <w:rsid w:val="00DD4C7C"/>
    <w:rsid w:val="00DD5779"/>
    <w:rsid w:val="00DD5820"/>
    <w:rsid w:val="00DD58CA"/>
    <w:rsid w:val="00DD5CEB"/>
    <w:rsid w:val="00DD62A0"/>
    <w:rsid w:val="00DD6C64"/>
    <w:rsid w:val="00DD6F1A"/>
    <w:rsid w:val="00DD762C"/>
    <w:rsid w:val="00DD7A35"/>
    <w:rsid w:val="00DD7C00"/>
    <w:rsid w:val="00DE05FB"/>
    <w:rsid w:val="00DE09C2"/>
    <w:rsid w:val="00DE1026"/>
    <w:rsid w:val="00DE182D"/>
    <w:rsid w:val="00DE1DD2"/>
    <w:rsid w:val="00DE2046"/>
    <w:rsid w:val="00DE264F"/>
    <w:rsid w:val="00DE315B"/>
    <w:rsid w:val="00DE3411"/>
    <w:rsid w:val="00DE3450"/>
    <w:rsid w:val="00DE3836"/>
    <w:rsid w:val="00DE3D85"/>
    <w:rsid w:val="00DE3E3F"/>
    <w:rsid w:val="00DE42DC"/>
    <w:rsid w:val="00DE4563"/>
    <w:rsid w:val="00DE4803"/>
    <w:rsid w:val="00DE4958"/>
    <w:rsid w:val="00DE580F"/>
    <w:rsid w:val="00DE5C73"/>
    <w:rsid w:val="00DE5DC9"/>
    <w:rsid w:val="00DE6062"/>
    <w:rsid w:val="00DE64E3"/>
    <w:rsid w:val="00DE6914"/>
    <w:rsid w:val="00DE6981"/>
    <w:rsid w:val="00DE7572"/>
    <w:rsid w:val="00DE7CA4"/>
    <w:rsid w:val="00DF00A3"/>
    <w:rsid w:val="00DF0389"/>
    <w:rsid w:val="00DF0D71"/>
    <w:rsid w:val="00DF134F"/>
    <w:rsid w:val="00DF174A"/>
    <w:rsid w:val="00DF18A1"/>
    <w:rsid w:val="00DF2712"/>
    <w:rsid w:val="00DF3714"/>
    <w:rsid w:val="00DF4036"/>
    <w:rsid w:val="00DF4114"/>
    <w:rsid w:val="00DF46CA"/>
    <w:rsid w:val="00DF475C"/>
    <w:rsid w:val="00DF4BFF"/>
    <w:rsid w:val="00DF4CF1"/>
    <w:rsid w:val="00DF50BB"/>
    <w:rsid w:val="00DF5E58"/>
    <w:rsid w:val="00DF604F"/>
    <w:rsid w:val="00DF6106"/>
    <w:rsid w:val="00DF643C"/>
    <w:rsid w:val="00DF64D3"/>
    <w:rsid w:val="00DF6677"/>
    <w:rsid w:val="00DF7133"/>
    <w:rsid w:val="00DF72C3"/>
    <w:rsid w:val="00DF7597"/>
    <w:rsid w:val="00DF78A4"/>
    <w:rsid w:val="00E0004C"/>
    <w:rsid w:val="00E0039E"/>
    <w:rsid w:val="00E00520"/>
    <w:rsid w:val="00E0056D"/>
    <w:rsid w:val="00E00757"/>
    <w:rsid w:val="00E00B85"/>
    <w:rsid w:val="00E00B97"/>
    <w:rsid w:val="00E00C5C"/>
    <w:rsid w:val="00E00FA3"/>
    <w:rsid w:val="00E0148E"/>
    <w:rsid w:val="00E021A1"/>
    <w:rsid w:val="00E04311"/>
    <w:rsid w:val="00E05476"/>
    <w:rsid w:val="00E066A7"/>
    <w:rsid w:val="00E06E4A"/>
    <w:rsid w:val="00E06F0E"/>
    <w:rsid w:val="00E074A6"/>
    <w:rsid w:val="00E0753C"/>
    <w:rsid w:val="00E07681"/>
    <w:rsid w:val="00E07A04"/>
    <w:rsid w:val="00E07CAC"/>
    <w:rsid w:val="00E07F54"/>
    <w:rsid w:val="00E101A5"/>
    <w:rsid w:val="00E104EC"/>
    <w:rsid w:val="00E10941"/>
    <w:rsid w:val="00E12067"/>
    <w:rsid w:val="00E121F7"/>
    <w:rsid w:val="00E12456"/>
    <w:rsid w:val="00E126A3"/>
    <w:rsid w:val="00E126C4"/>
    <w:rsid w:val="00E12DA2"/>
    <w:rsid w:val="00E13002"/>
    <w:rsid w:val="00E131B6"/>
    <w:rsid w:val="00E13746"/>
    <w:rsid w:val="00E14BAA"/>
    <w:rsid w:val="00E15395"/>
    <w:rsid w:val="00E15DED"/>
    <w:rsid w:val="00E16F64"/>
    <w:rsid w:val="00E17173"/>
    <w:rsid w:val="00E17367"/>
    <w:rsid w:val="00E1779D"/>
    <w:rsid w:val="00E17880"/>
    <w:rsid w:val="00E17A57"/>
    <w:rsid w:val="00E17BD3"/>
    <w:rsid w:val="00E17D64"/>
    <w:rsid w:val="00E20022"/>
    <w:rsid w:val="00E20175"/>
    <w:rsid w:val="00E20444"/>
    <w:rsid w:val="00E208EC"/>
    <w:rsid w:val="00E20C55"/>
    <w:rsid w:val="00E20CB9"/>
    <w:rsid w:val="00E214DD"/>
    <w:rsid w:val="00E21B02"/>
    <w:rsid w:val="00E21C0B"/>
    <w:rsid w:val="00E21CE5"/>
    <w:rsid w:val="00E21D34"/>
    <w:rsid w:val="00E221DC"/>
    <w:rsid w:val="00E228C0"/>
    <w:rsid w:val="00E23369"/>
    <w:rsid w:val="00E236C0"/>
    <w:rsid w:val="00E2391B"/>
    <w:rsid w:val="00E23CE8"/>
    <w:rsid w:val="00E23EE2"/>
    <w:rsid w:val="00E24012"/>
    <w:rsid w:val="00E24289"/>
    <w:rsid w:val="00E24350"/>
    <w:rsid w:val="00E25000"/>
    <w:rsid w:val="00E25072"/>
    <w:rsid w:val="00E25FD8"/>
    <w:rsid w:val="00E26065"/>
    <w:rsid w:val="00E26159"/>
    <w:rsid w:val="00E263AF"/>
    <w:rsid w:val="00E268B0"/>
    <w:rsid w:val="00E26D96"/>
    <w:rsid w:val="00E26E36"/>
    <w:rsid w:val="00E26E54"/>
    <w:rsid w:val="00E26F4B"/>
    <w:rsid w:val="00E279AE"/>
    <w:rsid w:val="00E27B30"/>
    <w:rsid w:val="00E27BF9"/>
    <w:rsid w:val="00E3017C"/>
    <w:rsid w:val="00E302E9"/>
    <w:rsid w:val="00E3161F"/>
    <w:rsid w:val="00E317EC"/>
    <w:rsid w:val="00E31BFB"/>
    <w:rsid w:val="00E31CE6"/>
    <w:rsid w:val="00E32072"/>
    <w:rsid w:val="00E32514"/>
    <w:rsid w:val="00E32773"/>
    <w:rsid w:val="00E329B0"/>
    <w:rsid w:val="00E33582"/>
    <w:rsid w:val="00E33850"/>
    <w:rsid w:val="00E33E14"/>
    <w:rsid w:val="00E3452B"/>
    <w:rsid w:val="00E346E7"/>
    <w:rsid w:val="00E354B9"/>
    <w:rsid w:val="00E35999"/>
    <w:rsid w:val="00E35F78"/>
    <w:rsid w:val="00E36676"/>
    <w:rsid w:val="00E36861"/>
    <w:rsid w:val="00E36A23"/>
    <w:rsid w:val="00E371E7"/>
    <w:rsid w:val="00E3735D"/>
    <w:rsid w:val="00E37439"/>
    <w:rsid w:val="00E376ED"/>
    <w:rsid w:val="00E40AD1"/>
    <w:rsid w:val="00E40DFD"/>
    <w:rsid w:val="00E40E84"/>
    <w:rsid w:val="00E413EB"/>
    <w:rsid w:val="00E41841"/>
    <w:rsid w:val="00E41A2B"/>
    <w:rsid w:val="00E42208"/>
    <w:rsid w:val="00E42D99"/>
    <w:rsid w:val="00E44246"/>
    <w:rsid w:val="00E443B3"/>
    <w:rsid w:val="00E44547"/>
    <w:rsid w:val="00E44626"/>
    <w:rsid w:val="00E44B61"/>
    <w:rsid w:val="00E44CBA"/>
    <w:rsid w:val="00E44CC1"/>
    <w:rsid w:val="00E44E22"/>
    <w:rsid w:val="00E4534F"/>
    <w:rsid w:val="00E456EC"/>
    <w:rsid w:val="00E45C01"/>
    <w:rsid w:val="00E463FC"/>
    <w:rsid w:val="00E46497"/>
    <w:rsid w:val="00E46587"/>
    <w:rsid w:val="00E46A7F"/>
    <w:rsid w:val="00E46B8C"/>
    <w:rsid w:val="00E474F4"/>
    <w:rsid w:val="00E47664"/>
    <w:rsid w:val="00E479A6"/>
    <w:rsid w:val="00E47BE5"/>
    <w:rsid w:val="00E47CF9"/>
    <w:rsid w:val="00E47FB8"/>
    <w:rsid w:val="00E504A4"/>
    <w:rsid w:val="00E505B2"/>
    <w:rsid w:val="00E50B10"/>
    <w:rsid w:val="00E51062"/>
    <w:rsid w:val="00E51210"/>
    <w:rsid w:val="00E51D10"/>
    <w:rsid w:val="00E51D47"/>
    <w:rsid w:val="00E5201E"/>
    <w:rsid w:val="00E52089"/>
    <w:rsid w:val="00E5229A"/>
    <w:rsid w:val="00E529AA"/>
    <w:rsid w:val="00E529C6"/>
    <w:rsid w:val="00E52ABA"/>
    <w:rsid w:val="00E53E4E"/>
    <w:rsid w:val="00E54077"/>
    <w:rsid w:val="00E54203"/>
    <w:rsid w:val="00E542CD"/>
    <w:rsid w:val="00E54821"/>
    <w:rsid w:val="00E55185"/>
    <w:rsid w:val="00E554EE"/>
    <w:rsid w:val="00E566D4"/>
    <w:rsid w:val="00E56B00"/>
    <w:rsid w:val="00E56CC8"/>
    <w:rsid w:val="00E56EDC"/>
    <w:rsid w:val="00E56F25"/>
    <w:rsid w:val="00E57028"/>
    <w:rsid w:val="00E576FF"/>
    <w:rsid w:val="00E5782F"/>
    <w:rsid w:val="00E57EB7"/>
    <w:rsid w:val="00E60352"/>
    <w:rsid w:val="00E603D2"/>
    <w:rsid w:val="00E605B1"/>
    <w:rsid w:val="00E6087A"/>
    <w:rsid w:val="00E60AB4"/>
    <w:rsid w:val="00E60B83"/>
    <w:rsid w:val="00E60F0A"/>
    <w:rsid w:val="00E613AE"/>
    <w:rsid w:val="00E617ED"/>
    <w:rsid w:val="00E61982"/>
    <w:rsid w:val="00E61C52"/>
    <w:rsid w:val="00E61F0E"/>
    <w:rsid w:val="00E61F83"/>
    <w:rsid w:val="00E624F1"/>
    <w:rsid w:val="00E625A6"/>
    <w:rsid w:val="00E62934"/>
    <w:rsid w:val="00E632D2"/>
    <w:rsid w:val="00E639D4"/>
    <w:rsid w:val="00E63FD9"/>
    <w:rsid w:val="00E6484C"/>
    <w:rsid w:val="00E64EDB"/>
    <w:rsid w:val="00E65232"/>
    <w:rsid w:val="00E6556F"/>
    <w:rsid w:val="00E6559F"/>
    <w:rsid w:val="00E66175"/>
    <w:rsid w:val="00E66E1A"/>
    <w:rsid w:val="00E66E23"/>
    <w:rsid w:val="00E67161"/>
    <w:rsid w:val="00E67AB9"/>
    <w:rsid w:val="00E67B70"/>
    <w:rsid w:val="00E67ED3"/>
    <w:rsid w:val="00E70046"/>
    <w:rsid w:val="00E70932"/>
    <w:rsid w:val="00E709EB"/>
    <w:rsid w:val="00E70AA5"/>
    <w:rsid w:val="00E70C2D"/>
    <w:rsid w:val="00E710B0"/>
    <w:rsid w:val="00E71447"/>
    <w:rsid w:val="00E71820"/>
    <w:rsid w:val="00E71B60"/>
    <w:rsid w:val="00E71C6D"/>
    <w:rsid w:val="00E72176"/>
    <w:rsid w:val="00E7296C"/>
    <w:rsid w:val="00E72DF0"/>
    <w:rsid w:val="00E72ECF"/>
    <w:rsid w:val="00E7304D"/>
    <w:rsid w:val="00E73AF0"/>
    <w:rsid w:val="00E73CEF"/>
    <w:rsid w:val="00E74054"/>
    <w:rsid w:val="00E7426B"/>
    <w:rsid w:val="00E74374"/>
    <w:rsid w:val="00E74996"/>
    <w:rsid w:val="00E74A68"/>
    <w:rsid w:val="00E74F08"/>
    <w:rsid w:val="00E74F7D"/>
    <w:rsid w:val="00E75129"/>
    <w:rsid w:val="00E75AEF"/>
    <w:rsid w:val="00E75EDD"/>
    <w:rsid w:val="00E75FBD"/>
    <w:rsid w:val="00E763A0"/>
    <w:rsid w:val="00E7679E"/>
    <w:rsid w:val="00E76D6A"/>
    <w:rsid w:val="00E772B7"/>
    <w:rsid w:val="00E80422"/>
    <w:rsid w:val="00E80934"/>
    <w:rsid w:val="00E80A96"/>
    <w:rsid w:val="00E81916"/>
    <w:rsid w:val="00E81F00"/>
    <w:rsid w:val="00E8317A"/>
    <w:rsid w:val="00E83279"/>
    <w:rsid w:val="00E83F34"/>
    <w:rsid w:val="00E8479F"/>
    <w:rsid w:val="00E85F9D"/>
    <w:rsid w:val="00E861AD"/>
    <w:rsid w:val="00E866EF"/>
    <w:rsid w:val="00E8698D"/>
    <w:rsid w:val="00E87CAA"/>
    <w:rsid w:val="00E9050D"/>
    <w:rsid w:val="00E90537"/>
    <w:rsid w:val="00E90D0F"/>
    <w:rsid w:val="00E90D65"/>
    <w:rsid w:val="00E90E61"/>
    <w:rsid w:val="00E917E6"/>
    <w:rsid w:val="00E91B55"/>
    <w:rsid w:val="00E91ECD"/>
    <w:rsid w:val="00E91F2C"/>
    <w:rsid w:val="00E92864"/>
    <w:rsid w:val="00E92FBD"/>
    <w:rsid w:val="00E937C1"/>
    <w:rsid w:val="00E939F8"/>
    <w:rsid w:val="00E93A03"/>
    <w:rsid w:val="00E93DD2"/>
    <w:rsid w:val="00E94C50"/>
    <w:rsid w:val="00E94EBF"/>
    <w:rsid w:val="00E9511D"/>
    <w:rsid w:val="00E957B1"/>
    <w:rsid w:val="00E957B9"/>
    <w:rsid w:val="00E95858"/>
    <w:rsid w:val="00E95880"/>
    <w:rsid w:val="00E95B2E"/>
    <w:rsid w:val="00E95DB9"/>
    <w:rsid w:val="00E95DBD"/>
    <w:rsid w:val="00E95FF6"/>
    <w:rsid w:val="00E9611A"/>
    <w:rsid w:val="00E961EF"/>
    <w:rsid w:val="00E96334"/>
    <w:rsid w:val="00E96349"/>
    <w:rsid w:val="00E96385"/>
    <w:rsid w:val="00E96423"/>
    <w:rsid w:val="00E96961"/>
    <w:rsid w:val="00E96C25"/>
    <w:rsid w:val="00E97B9C"/>
    <w:rsid w:val="00E97E3F"/>
    <w:rsid w:val="00EA071E"/>
    <w:rsid w:val="00EA17BC"/>
    <w:rsid w:val="00EA2087"/>
    <w:rsid w:val="00EA251B"/>
    <w:rsid w:val="00EA284D"/>
    <w:rsid w:val="00EA35B2"/>
    <w:rsid w:val="00EA367A"/>
    <w:rsid w:val="00EA3960"/>
    <w:rsid w:val="00EA3D53"/>
    <w:rsid w:val="00EA4116"/>
    <w:rsid w:val="00EA42E3"/>
    <w:rsid w:val="00EA4A2C"/>
    <w:rsid w:val="00EA5388"/>
    <w:rsid w:val="00EA53F5"/>
    <w:rsid w:val="00EA55EB"/>
    <w:rsid w:val="00EA566E"/>
    <w:rsid w:val="00EA5A20"/>
    <w:rsid w:val="00EA5EFB"/>
    <w:rsid w:val="00EA61A6"/>
    <w:rsid w:val="00EA645C"/>
    <w:rsid w:val="00EA64F5"/>
    <w:rsid w:val="00EA709E"/>
    <w:rsid w:val="00EA7365"/>
    <w:rsid w:val="00EA79AE"/>
    <w:rsid w:val="00EB004F"/>
    <w:rsid w:val="00EB03A1"/>
    <w:rsid w:val="00EB0852"/>
    <w:rsid w:val="00EB0A44"/>
    <w:rsid w:val="00EB0F44"/>
    <w:rsid w:val="00EB146A"/>
    <w:rsid w:val="00EB148C"/>
    <w:rsid w:val="00EB1AE6"/>
    <w:rsid w:val="00EB232E"/>
    <w:rsid w:val="00EB33C3"/>
    <w:rsid w:val="00EB3443"/>
    <w:rsid w:val="00EB37B7"/>
    <w:rsid w:val="00EB39DF"/>
    <w:rsid w:val="00EB448A"/>
    <w:rsid w:val="00EB48E1"/>
    <w:rsid w:val="00EB4ED7"/>
    <w:rsid w:val="00EB569A"/>
    <w:rsid w:val="00EB612C"/>
    <w:rsid w:val="00EB63AA"/>
    <w:rsid w:val="00EB63DF"/>
    <w:rsid w:val="00EB6898"/>
    <w:rsid w:val="00EB6C0E"/>
    <w:rsid w:val="00EB7372"/>
    <w:rsid w:val="00EB74DE"/>
    <w:rsid w:val="00EB7C06"/>
    <w:rsid w:val="00EB7FAA"/>
    <w:rsid w:val="00EB7FFD"/>
    <w:rsid w:val="00EC0072"/>
    <w:rsid w:val="00EC01EE"/>
    <w:rsid w:val="00EC0AE1"/>
    <w:rsid w:val="00EC14E3"/>
    <w:rsid w:val="00EC1BD2"/>
    <w:rsid w:val="00EC1E69"/>
    <w:rsid w:val="00EC2599"/>
    <w:rsid w:val="00EC2A1B"/>
    <w:rsid w:val="00EC32A5"/>
    <w:rsid w:val="00EC4562"/>
    <w:rsid w:val="00EC4DFD"/>
    <w:rsid w:val="00EC4EBD"/>
    <w:rsid w:val="00EC4F04"/>
    <w:rsid w:val="00EC5345"/>
    <w:rsid w:val="00EC5900"/>
    <w:rsid w:val="00EC66E0"/>
    <w:rsid w:val="00EC68A3"/>
    <w:rsid w:val="00EC76B6"/>
    <w:rsid w:val="00ED00CA"/>
    <w:rsid w:val="00ED013A"/>
    <w:rsid w:val="00ED0496"/>
    <w:rsid w:val="00ED1958"/>
    <w:rsid w:val="00ED1E30"/>
    <w:rsid w:val="00ED2462"/>
    <w:rsid w:val="00ED28E6"/>
    <w:rsid w:val="00ED2B81"/>
    <w:rsid w:val="00ED3B5E"/>
    <w:rsid w:val="00ED3BCD"/>
    <w:rsid w:val="00ED3D55"/>
    <w:rsid w:val="00ED464C"/>
    <w:rsid w:val="00ED4779"/>
    <w:rsid w:val="00ED5402"/>
    <w:rsid w:val="00ED5464"/>
    <w:rsid w:val="00ED5888"/>
    <w:rsid w:val="00ED58D6"/>
    <w:rsid w:val="00ED62EA"/>
    <w:rsid w:val="00ED6A92"/>
    <w:rsid w:val="00ED6EA2"/>
    <w:rsid w:val="00ED739A"/>
    <w:rsid w:val="00ED76CF"/>
    <w:rsid w:val="00ED7B15"/>
    <w:rsid w:val="00ED7C06"/>
    <w:rsid w:val="00EE0336"/>
    <w:rsid w:val="00EE08CA"/>
    <w:rsid w:val="00EE0E17"/>
    <w:rsid w:val="00EE0E7C"/>
    <w:rsid w:val="00EE1361"/>
    <w:rsid w:val="00EE1941"/>
    <w:rsid w:val="00EE1C62"/>
    <w:rsid w:val="00EE1F9E"/>
    <w:rsid w:val="00EE36C0"/>
    <w:rsid w:val="00EE3B44"/>
    <w:rsid w:val="00EE3B5D"/>
    <w:rsid w:val="00EE411F"/>
    <w:rsid w:val="00EE4205"/>
    <w:rsid w:val="00EE4DB3"/>
    <w:rsid w:val="00EE5023"/>
    <w:rsid w:val="00EE510F"/>
    <w:rsid w:val="00EE56D0"/>
    <w:rsid w:val="00EE5769"/>
    <w:rsid w:val="00EE5DC0"/>
    <w:rsid w:val="00EE5FC1"/>
    <w:rsid w:val="00EE632C"/>
    <w:rsid w:val="00EE6563"/>
    <w:rsid w:val="00EE6E15"/>
    <w:rsid w:val="00EE7953"/>
    <w:rsid w:val="00EF070F"/>
    <w:rsid w:val="00EF10A0"/>
    <w:rsid w:val="00EF16E9"/>
    <w:rsid w:val="00EF1E7F"/>
    <w:rsid w:val="00EF1FDC"/>
    <w:rsid w:val="00EF2049"/>
    <w:rsid w:val="00EF28C3"/>
    <w:rsid w:val="00EF2945"/>
    <w:rsid w:val="00EF2A23"/>
    <w:rsid w:val="00EF370B"/>
    <w:rsid w:val="00EF39EC"/>
    <w:rsid w:val="00EF3B92"/>
    <w:rsid w:val="00EF45C6"/>
    <w:rsid w:val="00EF470A"/>
    <w:rsid w:val="00EF5388"/>
    <w:rsid w:val="00EF59DB"/>
    <w:rsid w:val="00EF59FB"/>
    <w:rsid w:val="00EF60EB"/>
    <w:rsid w:val="00EF6319"/>
    <w:rsid w:val="00EF68C7"/>
    <w:rsid w:val="00EF6964"/>
    <w:rsid w:val="00EF6F6E"/>
    <w:rsid w:val="00EF7779"/>
    <w:rsid w:val="00EF7B02"/>
    <w:rsid w:val="00EF7FC2"/>
    <w:rsid w:val="00F00079"/>
    <w:rsid w:val="00F004A8"/>
    <w:rsid w:val="00F019D0"/>
    <w:rsid w:val="00F01B3E"/>
    <w:rsid w:val="00F01C37"/>
    <w:rsid w:val="00F02130"/>
    <w:rsid w:val="00F023CF"/>
    <w:rsid w:val="00F02751"/>
    <w:rsid w:val="00F0293F"/>
    <w:rsid w:val="00F02D2E"/>
    <w:rsid w:val="00F02F8E"/>
    <w:rsid w:val="00F0372D"/>
    <w:rsid w:val="00F03B9F"/>
    <w:rsid w:val="00F0425E"/>
    <w:rsid w:val="00F04329"/>
    <w:rsid w:val="00F04B4D"/>
    <w:rsid w:val="00F04CB7"/>
    <w:rsid w:val="00F04CEE"/>
    <w:rsid w:val="00F05236"/>
    <w:rsid w:val="00F05D83"/>
    <w:rsid w:val="00F05E28"/>
    <w:rsid w:val="00F06102"/>
    <w:rsid w:val="00F06E91"/>
    <w:rsid w:val="00F06FCA"/>
    <w:rsid w:val="00F0746A"/>
    <w:rsid w:val="00F07ADA"/>
    <w:rsid w:val="00F07D0F"/>
    <w:rsid w:val="00F10B78"/>
    <w:rsid w:val="00F10F0E"/>
    <w:rsid w:val="00F11320"/>
    <w:rsid w:val="00F116AF"/>
    <w:rsid w:val="00F11810"/>
    <w:rsid w:val="00F11867"/>
    <w:rsid w:val="00F11A3A"/>
    <w:rsid w:val="00F11AFA"/>
    <w:rsid w:val="00F11D56"/>
    <w:rsid w:val="00F11EF4"/>
    <w:rsid w:val="00F120D6"/>
    <w:rsid w:val="00F12FA1"/>
    <w:rsid w:val="00F13010"/>
    <w:rsid w:val="00F1361D"/>
    <w:rsid w:val="00F13B8E"/>
    <w:rsid w:val="00F14162"/>
    <w:rsid w:val="00F1432A"/>
    <w:rsid w:val="00F14F3A"/>
    <w:rsid w:val="00F152A9"/>
    <w:rsid w:val="00F15A03"/>
    <w:rsid w:val="00F15DBF"/>
    <w:rsid w:val="00F15FB4"/>
    <w:rsid w:val="00F16323"/>
    <w:rsid w:val="00F164FD"/>
    <w:rsid w:val="00F16619"/>
    <w:rsid w:val="00F16D93"/>
    <w:rsid w:val="00F16F3D"/>
    <w:rsid w:val="00F1732C"/>
    <w:rsid w:val="00F174FE"/>
    <w:rsid w:val="00F176B4"/>
    <w:rsid w:val="00F17B01"/>
    <w:rsid w:val="00F21270"/>
    <w:rsid w:val="00F2151D"/>
    <w:rsid w:val="00F2174D"/>
    <w:rsid w:val="00F21CB0"/>
    <w:rsid w:val="00F23365"/>
    <w:rsid w:val="00F238D7"/>
    <w:rsid w:val="00F239AC"/>
    <w:rsid w:val="00F23BD6"/>
    <w:rsid w:val="00F23FD6"/>
    <w:rsid w:val="00F24104"/>
    <w:rsid w:val="00F24932"/>
    <w:rsid w:val="00F24F41"/>
    <w:rsid w:val="00F24F53"/>
    <w:rsid w:val="00F2515B"/>
    <w:rsid w:val="00F25D70"/>
    <w:rsid w:val="00F25FC4"/>
    <w:rsid w:val="00F26253"/>
    <w:rsid w:val="00F26C8F"/>
    <w:rsid w:val="00F271F3"/>
    <w:rsid w:val="00F277AE"/>
    <w:rsid w:val="00F27B38"/>
    <w:rsid w:val="00F27C17"/>
    <w:rsid w:val="00F3067F"/>
    <w:rsid w:val="00F306D5"/>
    <w:rsid w:val="00F3080F"/>
    <w:rsid w:val="00F317B2"/>
    <w:rsid w:val="00F31966"/>
    <w:rsid w:val="00F31C54"/>
    <w:rsid w:val="00F327A3"/>
    <w:rsid w:val="00F32AF8"/>
    <w:rsid w:val="00F32DA8"/>
    <w:rsid w:val="00F3379C"/>
    <w:rsid w:val="00F343A4"/>
    <w:rsid w:val="00F3441D"/>
    <w:rsid w:val="00F348DE"/>
    <w:rsid w:val="00F34FE2"/>
    <w:rsid w:val="00F3526A"/>
    <w:rsid w:val="00F354DC"/>
    <w:rsid w:val="00F356B7"/>
    <w:rsid w:val="00F35869"/>
    <w:rsid w:val="00F3594E"/>
    <w:rsid w:val="00F35B74"/>
    <w:rsid w:val="00F35CF8"/>
    <w:rsid w:val="00F36140"/>
    <w:rsid w:val="00F36BB5"/>
    <w:rsid w:val="00F36D62"/>
    <w:rsid w:val="00F373D4"/>
    <w:rsid w:val="00F37468"/>
    <w:rsid w:val="00F3747C"/>
    <w:rsid w:val="00F37646"/>
    <w:rsid w:val="00F3786B"/>
    <w:rsid w:val="00F37DE2"/>
    <w:rsid w:val="00F407FC"/>
    <w:rsid w:val="00F41637"/>
    <w:rsid w:val="00F41881"/>
    <w:rsid w:val="00F41C10"/>
    <w:rsid w:val="00F42023"/>
    <w:rsid w:val="00F42E60"/>
    <w:rsid w:val="00F42ECF"/>
    <w:rsid w:val="00F42FD4"/>
    <w:rsid w:val="00F43147"/>
    <w:rsid w:val="00F4342F"/>
    <w:rsid w:val="00F434A0"/>
    <w:rsid w:val="00F437B7"/>
    <w:rsid w:val="00F44459"/>
    <w:rsid w:val="00F44E9D"/>
    <w:rsid w:val="00F463D9"/>
    <w:rsid w:val="00F4670C"/>
    <w:rsid w:val="00F46822"/>
    <w:rsid w:val="00F46E9D"/>
    <w:rsid w:val="00F46EED"/>
    <w:rsid w:val="00F4732C"/>
    <w:rsid w:val="00F47419"/>
    <w:rsid w:val="00F47F87"/>
    <w:rsid w:val="00F5008D"/>
    <w:rsid w:val="00F501AD"/>
    <w:rsid w:val="00F5027E"/>
    <w:rsid w:val="00F50844"/>
    <w:rsid w:val="00F50DDD"/>
    <w:rsid w:val="00F511B5"/>
    <w:rsid w:val="00F51643"/>
    <w:rsid w:val="00F51ADB"/>
    <w:rsid w:val="00F51EA7"/>
    <w:rsid w:val="00F51F39"/>
    <w:rsid w:val="00F51F99"/>
    <w:rsid w:val="00F5220F"/>
    <w:rsid w:val="00F52379"/>
    <w:rsid w:val="00F52740"/>
    <w:rsid w:val="00F536FD"/>
    <w:rsid w:val="00F53789"/>
    <w:rsid w:val="00F53865"/>
    <w:rsid w:val="00F53A33"/>
    <w:rsid w:val="00F53CD1"/>
    <w:rsid w:val="00F54345"/>
    <w:rsid w:val="00F545AA"/>
    <w:rsid w:val="00F54A45"/>
    <w:rsid w:val="00F54DC7"/>
    <w:rsid w:val="00F5557E"/>
    <w:rsid w:val="00F559A7"/>
    <w:rsid w:val="00F55D22"/>
    <w:rsid w:val="00F56239"/>
    <w:rsid w:val="00F5625B"/>
    <w:rsid w:val="00F575DD"/>
    <w:rsid w:val="00F576CD"/>
    <w:rsid w:val="00F57A1A"/>
    <w:rsid w:val="00F60045"/>
    <w:rsid w:val="00F600E5"/>
    <w:rsid w:val="00F601A0"/>
    <w:rsid w:val="00F60C9B"/>
    <w:rsid w:val="00F6125A"/>
    <w:rsid w:val="00F615E2"/>
    <w:rsid w:val="00F61BA9"/>
    <w:rsid w:val="00F6273E"/>
    <w:rsid w:val="00F628EE"/>
    <w:rsid w:val="00F65180"/>
    <w:rsid w:val="00F65496"/>
    <w:rsid w:val="00F65958"/>
    <w:rsid w:val="00F65BA9"/>
    <w:rsid w:val="00F65BF2"/>
    <w:rsid w:val="00F65DB6"/>
    <w:rsid w:val="00F66970"/>
    <w:rsid w:val="00F66B37"/>
    <w:rsid w:val="00F66FDE"/>
    <w:rsid w:val="00F67813"/>
    <w:rsid w:val="00F6788F"/>
    <w:rsid w:val="00F67CC5"/>
    <w:rsid w:val="00F67D11"/>
    <w:rsid w:val="00F71032"/>
    <w:rsid w:val="00F712AE"/>
    <w:rsid w:val="00F71372"/>
    <w:rsid w:val="00F7156E"/>
    <w:rsid w:val="00F719C2"/>
    <w:rsid w:val="00F729AC"/>
    <w:rsid w:val="00F72FF0"/>
    <w:rsid w:val="00F73429"/>
    <w:rsid w:val="00F73B9D"/>
    <w:rsid w:val="00F73F89"/>
    <w:rsid w:val="00F747DF"/>
    <w:rsid w:val="00F7492E"/>
    <w:rsid w:val="00F74A47"/>
    <w:rsid w:val="00F7500C"/>
    <w:rsid w:val="00F75128"/>
    <w:rsid w:val="00F7612D"/>
    <w:rsid w:val="00F762B9"/>
    <w:rsid w:val="00F76791"/>
    <w:rsid w:val="00F76835"/>
    <w:rsid w:val="00F768ED"/>
    <w:rsid w:val="00F76AF2"/>
    <w:rsid w:val="00F76CEB"/>
    <w:rsid w:val="00F77038"/>
    <w:rsid w:val="00F772B3"/>
    <w:rsid w:val="00F779B5"/>
    <w:rsid w:val="00F77CFD"/>
    <w:rsid w:val="00F80080"/>
    <w:rsid w:val="00F803CB"/>
    <w:rsid w:val="00F80A49"/>
    <w:rsid w:val="00F80B85"/>
    <w:rsid w:val="00F80F8F"/>
    <w:rsid w:val="00F81478"/>
    <w:rsid w:val="00F8181B"/>
    <w:rsid w:val="00F81EEF"/>
    <w:rsid w:val="00F82156"/>
    <w:rsid w:val="00F8230E"/>
    <w:rsid w:val="00F82369"/>
    <w:rsid w:val="00F824F9"/>
    <w:rsid w:val="00F82602"/>
    <w:rsid w:val="00F82C2C"/>
    <w:rsid w:val="00F83003"/>
    <w:rsid w:val="00F834FF"/>
    <w:rsid w:val="00F835FA"/>
    <w:rsid w:val="00F83E55"/>
    <w:rsid w:val="00F84140"/>
    <w:rsid w:val="00F84499"/>
    <w:rsid w:val="00F8449F"/>
    <w:rsid w:val="00F84EF6"/>
    <w:rsid w:val="00F85AF1"/>
    <w:rsid w:val="00F864D8"/>
    <w:rsid w:val="00F86CED"/>
    <w:rsid w:val="00F86ED0"/>
    <w:rsid w:val="00F8758F"/>
    <w:rsid w:val="00F877FF"/>
    <w:rsid w:val="00F90930"/>
    <w:rsid w:val="00F909D0"/>
    <w:rsid w:val="00F91D18"/>
    <w:rsid w:val="00F91D57"/>
    <w:rsid w:val="00F91FA8"/>
    <w:rsid w:val="00F92330"/>
    <w:rsid w:val="00F923DD"/>
    <w:rsid w:val="00F9309A"/>
    <w:rsid w:val="00F938F4"/>
    <w:rsid w:val="00F944CF"/>
    <w:rsid w:val="00F9470C"/>
    <w:rsid w:val="00F954AF"/>
    <w:rsid w:val="00F95A25"/>
    <w:rsid w:val="00F95AFE"/>
    <w:rsid w:val="00F96273"/>
    <w:rsid w:val="00F96D1B"/>
    <w:rsid w:val="00F97755"/>
    <w:rsid w:val="00F97AA9"/>
    <w:rsid w:val="00F97B7D"/>
    <w:rsid w:val="00FA02DE"/>
    <w:rsid w:val="00FA0664"/>
    <w:rsid w:val="00FA0C5B"/>
    <w:rsid w:val="00FA144B"/>
    <w:rsid w:val="00FA1D78"/>
    <w:rsid w:val="00FA1FC1"/>
    <w:rsid w:val="00FA26B8"/>
    <w:rsid w:val="00FA2A9A"/>
    <w:rsid w:val="00FA33E7"/>
    <w:rsid w:val="00FA3604"/>
    <w:rsid w:val="00FA361A"/>
    <w:rsid w:val="00FA3E07"/>
    <w:rsid w:val="00FA3F9F"/>
    <w:rsid w:val="00FA40FA"/>
    <w:rsid w:val="00FA42A7"/>
    <w:rsid w:val="00FA44E1"/>
    <w:rsid w:val="00FA4CB5"/>
    <w:rsid w:val="00FA5220"/>
    <w:rsid w:val="00FA5342"/>
    <w:rsid w:val="00FA56A1"/>
    <w:rsid w:val="00FA6424"/>
    <w:rsid w:val="00FA64E1"/>
    <w:rsid w:val="00FA7B55"/>
    <w:rsid w:val="00FB016D"/>
    <w:rsid w:val="00FB04E2"/>
    <w:rsid w:val="00FB05EA"/>
    <w:rsid w:val="00FB0C03"/>
    <w:rsid w:val="00FB0D7A"/>
    <w:rsid w:val="00FB0FF9"/>
    <w:rsid w:val="00FB1489"/>
    <w:rsid w:val="00FB15EC"/>
    <w:rsid w:val="00FB1C9C"/>
    <w:rsid w:val="00FB2986"/>
    <w:rsid w:val="00FB2EB9"/>
    <w:rsid w:val="00FB3251"/>
    <w:rsid w:val="00FB3C2B"/>
    <w:rsid w:val="00FB4011"/>
    <w:rsid w:val="00FB4142"/>
    <w:rsid w:val="00FB4429"/>
    <w:rsid w:val="00FB48B4"/>
    <w:rsid w:val="00FB48C6"/>
    <w:rsid w:val="00FB4C8A"/>
    <w:rsid w:val="00FB5068"/>
    <w:rsid w:val="00FB50EE"/>
    <w:rsid w:val="00FB54A1"/>
    <w:rsid w:val="00FB5AE2"/>
    <w:rsid w:val="00FB5C64"/>
    <w:rsid w:val="00FB656F"/>
    <w:rsid w:val="00FB68B4"/>
    <w:rsid w:val="00FB6987"/>
    <w:rsid w:val="00FB6FA3"/>
    <w:rsid w:val="00FB7BA7"/>
    <w:rsid w:val="00FB7C5C"/>
    <w:rsid w:val="00FC023D"/>
    <w:rsid w:val="00FC0317"/>
    <w:rsid w:val="00FC06B3"/>
    <w:rsid w:val="00FC0F25"/>
    <w:rsid w:val="00FC10C2"/>
    <w:rsid w:val="00FC122F"/>
    <w:rsid w:val="00FC24E4"/>
    <w:rsid w:val="00FC25D4"/>
    <w:rsid w:val="00FC2977"/>
    <w:rsid w:val="00FC2AED"/>
    <w:rsid w:val="00FC2EC8"/>
    <w:rsid w:val="00FC2F94"/>
    <w:rsid w:val="00FC3129"/>
    <w:rsid w:val="00FC3776"/>
    <w:rsid w:val="00FC3D0C"/>
    <w:rsid w:val="00FC3D6C"/>
    <w:rsid w:val="00FC4043"/>
    <w:rsid w:val="00FC430B"/>
    <w:rsid w:val="00FC445A"/>
    <w:rsid w:val="00FC4A05"/>
    <w:rsid w:val="00FC53A3"/>
    <w:rsid w:val="00FC5577"/>
    <w:rsid w:val="00FC55F1"/>
    <w:rsid w:val="00FC6152"/>
    <w:rsid w:val="00FC622B"/>
    <w:rsid w:val="00FC73A5"/>
    <w:rsid w:val="00FC7535"/>
    <w:rsid w:val="00FC77D1"/>
    <w:rsid w:val="00FC7980"/>
    <w:rsid w:val="00FC7AF1"/>
    <w:rsid w:val="00FC7B9A"/>
    <w:rsid w:val="00FC7BE6"/>
    <w:rsid w:val="00FC7E5C"/>
    <w:rsid w:val="00FD06B1"/>
    <w:rsid w:val="00FD080B"/>
    <w:rsid w:val="00FD0B78"/>
    <w:rsid w:val="00FD1330"/>
    <w:rsid w:val="00FD1C4A"/>
    <w:rsid w:val="00FD1E82"/>
    <w:rsid w:val="00FD1F0E"/>
    <w:rsid w:val="00FD20A0"/>
    <w:rsid w:val="00FD24C7"/>
    <w:rsid w:val="00FD25AC"/>
    <w:rsid w:val="00FD2DD1"/>
    <w:rsid w:val="00FD3335"/>
    <w:rsid w:val="00FD33C8"/>
    <w:rsid w:val="00FD35CA"/>
    <w:rsid w:val="00FD36BA"/>
    <w:rsid w:val="00FD3B8E"/>
    <w:rsid w:val="00FD4B6F"/>
    <w:rsid w:val="00FD52E2"/>
    <w:rsid w:val="00FD5391"/>
    <w:rsid w:val="00FD57ED"/>
    <w:rsid w:val="00FD5923"/>
    <w:rsid w:val="00FD5AB7"/>
    <w:rsid w:val="00FD5D36"/>
    <w:rsid w:val="00FD6138"/>
    <w:rsid w:val="00FD63E5"/>
    <w:rsid w:val="00FD68C1"/>
    <w:rsid w:val="00FD691F"/>
    <w:rsid w:val="00FD6AB3"/>
    <w:rsid w:val="00FD6E04"/>
    <w:rsid w:val="00FD7741"/>
    <w:rsid w:val="00FD7BB0"/>
    <w:rsid w:val="00FD7D0C"/>
    <w:rsid w:val="00FE019D"/>
    <w:rsid w:val="00FE0A7F"/>
    <w:rsid w:val="00FE0F6F"/>
    <w:rsid w:val="00FE10FF"/>
    <w:rsid w:val="00FE156F"/>
    <w:rsid w:val="00FE1816"/>
    <w:rsid w:val="00FE1A99"/>
    <w:rsid w:val="00FE1CB1"/>
    <w:rsid w:val="00FE238F"/>
    <w:rsid w:val="00FE261D"/>
    <w:rsid w:val="00FE287D"/>
    <w:rsid w:val="00FE29C9"/>
    <w:rsid w:val="00FE3060"/>
    <w:rsid w:val="00FE327D"/>
    <w:rsid w:val="00FE3F92"/>
    <w:rsid w:val="00FE5149"/>
    <w:rsid w:val="00FE5CDE"/>
    <w:rsid w:val="00FE625D"/>
    <w:rsid w:val="00FE63D2"/>
    <w:rsid w:val="00FE6E74"/>
    <w:rsid w:val="00FE7246"/>
    <w:rsid w:val="00FE756D"/>
    <w:rsid w:val="00FE7590"/>
    <w:rsid w:val="00FE7638"/>
    <w:rsid w:val="00FE7D51"/>
    <w:rsid w:val="00FF092F"/>
    <w:rsid w:val="00FF1209"/>
    <w:rsid w:val="00FF1305"/>
    <w:rsid w:val="00FF1548"/>
    <w:rsid w:val="00FF188D"/>
    <w:rsid w:val="00FF20C5"/>
    <w:rsid w:val="00FF22A2"/>
    <w:rsid w:val="00FF22A4"/>
    <w:rsid w:val="00FF2860"/>
    <w:rsid w:val="00FF2D60"/>
    <w:rsid w:val="00FF2E72"/>
    <w:rsid w:val="00FF3EF8"/>
    <w:rsid w:val="00FF3FFD"/>
    <w:rsid w:val="00FF4119"/>
    <w:rsid w:val="00FF4611"/>
    <w:rsid w:val="00FF507B"/>
    <w:rsid w:val="00FF57F6"/>
    <w:rsid w:val="00FF5F2C"/>
    <w:rsid w:val="00FF6438"/>
    <w:rsid w:val="00FF67C8"/>
    <w:rsid w:val="00FF68FA"/>
    <w:rsid w:val="00FF6E4E"/>
    <w:rsid w:val="00FF738B"/>
    <w:rsid w:val="00FF744B"/>
    <w:rsid w:val="00FF772B"/>
    <w:rsid w:val="00FF77D3"/>
    <w:rsid w:val="00FF7A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1D83A04C"/>
  <w14:defaultImageDpi w14:val="300"/>
  <w15:docId w15:val="{A2714713-6E0D-47E7-ACD8-928C4B13D5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E21AC"/>
    <w:rPr>
      <w:rFonts w:ascii="Times New Roman" w:eastAsia="Times New Roman" w:hAnsi="Times New Roman" w:cs="Times New Roman"/>
      <w:lang w:val="en-ID"/>
    </w:rPr>
  </w:style>
  <w:style w:type="paragraph" w:styleId="Heading1">
    <w:name w:val="heading 1"/>
    <w:basedOn w:val="Normal"/>
    <w:link w:val="Heading1Char"/>
    <w:uiPriority w:val="9"/>
    <w:qFormat/>
    <w:rsid w:val="00A32305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0136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76B1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F0F1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0F1C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F0F1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F0F1C"/>
  </w:style>
  <w:style w:type="character" w:styleId="PageNumber">
    <w:name w:val="page number"/>
    <w:basedOn w:val="DefaultParagraphFont"/>
    <w:uiPriority w:val="99"/>
    <w:semiHidden/>
    <w:unhideWhenUsed/>
    <w:rsid w:val="00BF0F1C"/>
  </w:style>
  <w:style w:type="paragraph" w:styleId="ListParagraph">
    <w:name w:val="List Paragraph"/>
    <w:basedOn w:val="Normal"/>
    <w:uiPriority w:val="34"/>
    <w:qFormat/>
    <w:rsid w:val="0085621C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A32305"/>
    <w:rPr>
      <w:rFonts w:ascii="Times" w:hAnsi="Times"/>
      <w:b/>
      <w:bCs/>
      <w:kern w:val="36"/>
      <w:sz w:val="48"/>
      <w:szCs w:val="48"/>
    </w:rPr>
  </w:style>
  <w:style w:type="character" w:customStyle="1" w:styleId="a-size-large">
    <w:name w:val="a-size-large"/>
    <w:basedOn w:val="DefaultParagraphFont"/>
    <w:rsid w:val="00A32305"/>
  </w:style>
  <w:style w:type="table" w:styleId="TableGrid">
    <w:name w:val="Table Grid"/>
    <w:basedOn w:val="TableNormal"/>
    <w:uiPriority w:val="39"/>
    <w:rsid w:val="00DA67F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6263F8"/>
  </w:style>
  <w:style w:type="paragraph" w:styleId="Bibliography">
    <w:name w:val="Bibliography"/>
    <w:basedOn w:val="Normal"/>
    <w:next w:val="Normal"/>
    <w:uiPriority w:val="37"/>
    <w:unhideWhenUsed/>
    <w:rsid w:val="00CA0EF8"/>
  </w:style>
  <w:style w:type="character" w:styleId="Hyperlink">
    <w:name w:val="Hyperlink"/>
    <w:basedOn w:val="DefaultParagraphFont"/>
    <w:uiPriority w:val="99"/>
    <w:unhideWhenUsed/>
    <w:rsid w:val="007D6613"/>
    <w:rPr>
      <w:color w:val="0000FF" w:themeColor="hyperlink"/>
      <w:u w:val="single"/>
    </w:rPr>
  </w:style>
  <w:style w:type="paragraph" w:customStyle="1" w:styleId="mcenormal">
    <w:name w:val="mce_normal"/>
    <w:basedOn w:val="Normal"/>
    <w:rsid w:val="00AA011D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3695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36951"/>
  </w:style>
  <w:style w:type="paragraph" w:customStyle="1" w:styleId="Default">
    <w:name w:val="Default"/>
    <w:rsid w:val="00136951"/>
    <w:pPr>
      <w:widowControl w:val="0"/>
      <w:autoSpaceDE w:val="0"/>
      <w:autoSpaceDN w:val="0"/>
      <w:adjustRightInd w:val="0"/>
    </w:pPr>
    <w:rPr>
      <w:rFonts w:ascii="Times New Roman" w:eastAsia="Calibri" w:hAnsi="Times New Roman" w:cs="Times New Roman"/>
      <w:color w:val="000000"/>
    </w:rPr>
  </w:style>
  <w:style w:type="paragraph" w:styleId="NormalWeb">
    <w:name w:val="Normal (Web)"/>
    <w:basedOn w:val="Normal"/>
    <w:uiPriority w:val="99"/>
    <w:unhideWhenUsed/>
    <w:rsid w:val="00D21DED"/>
    <w:pPr>
      <w:spacing w:before="100" w:beforeAutospacing="1" w:after="100" w:afterAutospacing="1"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8122F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122F6"/>
    <w:rPr>
      <w:rFonts w:ascii="Courier New" w:eastAsia="Times New Roman" w:hAnsi="Courier New" w:cs="Courier New"/>
      <w:sz w:val="20"/>
      <w:szCs w:val="20"/>
      <w:lang w:val="en-ID"/>
    </w:rPr>
  </w:style>
  <w:style w:type="character" w:styleId="Emphasis">
    <w:name w:val="Emphasis"/>
    <w:basedOn w:val="DefaultParagraphFont"/>
    <w:uiPriority w:val="20"/>
    <w:qFormat/>
    <w:rsid w:val="00B3742F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43CB0"/>
    <w:rPr>
      <w:color w:val="605E5C"/>
      <w:shd w:val="clear" w:color="auto" w:fill="E1DFDD"/>
    </w:rPr>
  </w:style>
  <w:style w:type="table" w:customStyle="1" w:styleId="PlainTable21">
    <w:name w:val="Plain Table 21"/>
    <w:basedOn w:val="TableNormal"/>
    <w:uiPriority w:val="99"/>
    <w:rsid w:val="002741E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mmentReference">
    <w:name w:val="annotation reference"/>
    <w:basedOn w:val="DefaultParagraphFont"/>
    <w:unhideWhenUsed/>
    <w:rsid w:val="007B63E6"/>
    <w:rPr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1D1069"/>
    <w:rPr>
      <w:color w:val="800080" w:themeColor="followed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B01369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ID"/>
    </w:rPr>
  </w:style>
  <w:style w:type="character" w:styleId="Strong">
    <w:name w:val="Strong"/>
    <w:basedOn w:val="DefaultParagraphFont"/>
    <w:uiPriority w:val="22"/>
    <w:qFormat/>
    <w:rsid w:val="00B01369"/>
    <w:rPr>
      <w:b/>
      <w:bCs/>
    </w:rPr>
  </w:style>
  <w:style w:type="paragraph" w:styleId="CommentText">
    <w:name w:val="annotation text"/>
    <w:basedOn w:val="Normal"/>
    <w:link w:val="CommentTextChar"/>
    <w:unhideWhenUsed/>
    <w:rsid w:val="00EF7B02"/>
  </w:style>
  <w:style w:type="character" w:customStyle="1" w:styleId="CommentTextChar">
    <w:name w:val="Comment Text Char"/>
    <w:basedOn w:val="DefaultParagraphFont"/>
    <w:link w:val="CommentText"/>
    <w:rsid w:val="00EF7B02"/>
    <w:rPr>
      <w:rFonts w:ascii="Times New Roman" w:eastAsia="Times New Roman" w:hAnsi="Times New Roman" w:cs="Times New Roman"/>
      <w:lang w:val="en-ID"/>
    </w:rPr>
  </w:style>
  <w:style w:type="character" w:customStyle="1" w:styleId="viiyi">
    <w:name w:val="viiyi"/>
    <w:basedOn w:val="DefaultParagraphFont"/>
    <w:rsid w:val="00EA4116"/>
  </w:style>
  <w:style w:type="character" w:customStyle="1" w:styleId="jlqj4b">
    <w:name w:val="jlqj4b"/>
    <w:basedOn w:val="DefaultParagraphFont"/>
    <w:rsid w:val="00EA4116"/>
  </w:style>
  <w:style w:type="character" w:customStyle="1" w:styleId="material-icons-extended">
    <w:name w:val="material-icons-extended"/>
    <w:basedOn w:val="DefaultParagraphFont"/>
    <w:rsid w:val="00EA4116"/>
  </w:style>
  <w:style w:type="character" w:customStyle="1" w:styleId="Heading3Char">
    <w:name w:val="Heading 3 Char"/>
    <w:basedOn w:val="DefaultParagraphFont"/>
    <w:link w:val="Heading3"/>
    <w:uiPriority w:val="9"/>
    <w:rsid w:val="00776B12"/>
    <w:rPr>
      <w:rFonts w:asciiTheme="majorHAnsi" w:eastAsiaTheme="majorEastAsia" w:hAnsiTheme="majorHAnsi" w:cstheme="majorBidi"/>
      <w:color w:val="243F60" w:themeColor="accent1" w:themeShade="7F"/>
      <w:lang w:val="en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51E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51E0"/>
    <w:rPr>
      <w:rFonts w:ascii="Times New Roman" w:eastAsia="Times New Roman" w:hAnsi="Times New Roman" w:cs="Times New Roman"/>
      <w:b/>
      <w:bCs/>
      <w:sz w:val="20"/>
      <w:szCs w:val="20"/>
      <w:lang w:val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3C18B9"/>
    <w:pPr>
      <w:keepNext/>
      <w:keepLines/>
      <w:spacing w:before="480" w:beforeAutospacing="0" w:after="480" w:afterAutospacing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7D61E1"/>
    <w:pPr>
      <w:tabs>
        <w:tab w:val="left" w:pos="1701"/>
        <w:tab w:val="left" w:pos="1843"/>
        <w:tab w:val="left" w:pos="2127"/>
        <w:tab w:val="left" w:pos="2694"/>
        <w:tab w:val="right" w:pos="7928"/>
      </w:tabs>
      <w:spacing w:before="120" w:after="120"/>
      <w:ind w:left="1843" w:hanging="425"/>
    </w:pPr>
    <w:rPr>
      <w:rFonts w:eastAsiaTheme="minorEastAsia" w:cstheme="minorBidi"/>
      <w:szCs w:val="2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8D3DC8"/>
    <w:pPr>
      <w:tabs>
        <w:tab w:val="left" w:pos="284"/>
        <w:tab w:val="left" w:pos="1134"/>
        <w:tab w:val="left" w:pos="1701"/>
        <w:tab w:val="right" w:pos="7928"/>
      </w:tabs>
      <w:spacing w:line="480" w:lineRule="auto"/>
      <w:jc w:val="both"/>
    </w:pPr>
    <w:rPr>
      <w:rFonts w:eastAsiaTheme="minorEastAsia" w:cstheme="minorBidi"/>
      <w:noProof/>
      <w:szCs w:val="22"/>
      <w:lang w:val="en-US"/>
    </w:rPr>
  </w:style>
  <w:style w:type="paragraph" w:customStyle="1" w:styleId="JudulBabdenganNomor">
    <w:name w:val="Judul Bab dengan Nomor"/>
    <w:basedOn w:val="Heading1"/>
    <w:link w:val="JudulBabdenganNomorChar"/>
    <w:qFormat/>
    <w:rsid w:val="003C18B9"/>
    <w:pPr>
      <w:keepNext/>
      <w:keepLines/>
      <w:spacing w:before="0" w:beforeAutospacing="0" w:after="480" w:afterAutospacing="0"/>
      <w:jc w:val="center"/>
    </w:pPr>
    <w:rPr>
      <w:rFonts w:ascii="Times New Roman" w:eastAsiaTheme="majorEastAsia" w:hAnsi="Times New Roman" w:cstheme="majorBidi"/>
      <w:kern w:val="0"/>
      <w:sz w:val="28"/>
      <w:szCs w:val="28"/>
      <w:lang w:val="en-US" w:eastAsia="ja-JP"/>
    </w:rPr>
  </w:style>
  <w:style w:type="character" w:customStyle="1" w:styleId="JudulBabdenganNomorChar">
    <w:name w:val="Judul Bab dengan Nomor Char"/>
    <w:basedOn w:val="DefaultParagraphFont"/>
    <w:link w:val="JudulBabdenganNomor"/>
    <w:rsid w:val="003C18B9"/>
    <w:rPr>
      <w:rFonts w:ascii="Times New Roman" w:eastAsiaTheme="majorEastAsia" w:hAnsi="Times New Roman" w:cstheme="majorBidi"/>
      <w:b/>
      <w:bCs/>
      <w:sz w:val="28"/>
      <w:szCs w:val="28"/>
      <w:lang w:eastAsia="ja-JP"/>
    </w:rPr>
  </w:style>
  <w:style w:type="paragraph" w:customStyle="1" w:styleId="Standard">
    <w:name w:val="Standard"/>
    <w:rsid w:val="00156717"/>
    <w:pPr>
      <w:suppressAutoHyphens/>
      <w:autoSpaceDN w:val="0"/>
      <w:textAlignment w:val="baseline"/>
    </w:pPr>
    <w:rPr>
      <w:rFonts w:ascii="Times New Roman" w:eastAsia="Times New Roman" w:hAnsi="Times New Roman" w:cs="Times New Roman"/>
      <w:kern w:val="3"/>
      <w:lang w:val="en-ID"/>
    </w:rPr>
  </w:style>
  <w:style w:type="character" w:customStyle="1" w:styleId="y2iqfc">
    <w:name w:val="y2iqfc"/>
    <w:basedOn w:val="DefaultParagraphFont"/>
    <w:rsid w:val="00B9231B"/>
  </w:style>
  <w:style w:type="paragraph" w:styleId="Caption">
    <w:name w:val="caption"/>
    <w:basedOn w:val="Normal"/>
    <w:next w:val="Normal"/>
    <w:uiPriority w:val="35"/>
    <w:unhideWhenUsed/>
    <w:qFormat/>
    <w:rsid w:val="00312639"/>
    <w:pPr>
      <w:spacing w:after="200"/>
    </w:pPr>
    <w:rPr>
      <w:i/>
      <w:iCs/>
      <w:color w:val="1F497D" w:themeColor="text2"/>
      <w:sz w:val="18"/>
      <w:szCs w:val="18"/>
    </w:rPr>
  </w:style>
  <w:style w:type="character" w:customStyle="1" w:styleId="freebirdanalyticsviewquestiontitle">
    <w:name w:val="freebirdanalyticsviewquestiontitle"/>
    <w:basedOn w:val="DefaultParagraphFont"/>
    <w:rsid w:val="00364680"/>
  </w:style>
  <w:style w:type="character" w:customStyle="1" w:styleId="freebirdanalyticsviewquestionresponsescount">
    <w:name w:val="freebirdanalyticsviewquestionresponsescount"/>
    <w:basedOn w:val="DefaultParagraphFont"/>
    <w:rsid w:val="00364680"/>
  </w:style>
  <w:style w:type="paragraph" w:styleId="FootnoteText">
    <w:name w:val="footnote text"/>
    <w:basedOn w:val="Normal"/>
    <w:link w:val="FootnoteTextChar"/>
    <w:uiPriority w:val="99"/>
    <w:semiHidden/>
    <w:unhideWhenUsed/>
    <w:rsid w:val="00C11F3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11F31"/>
    <w:rPr>
      <w:rFonts w:ascii="Times New Roman" w:eastAsia="Times New Roman" w:hAnsi="Times New Roman" w:cs="Times New Roman"/>
      <w:sz w:val="20"/>
      <w:szCs w:val="20"/>
      <w:lang w:val="en-ID"/>
    </w:rPr>
  </w:style>
  <w:style w:type="character" w:styleId="FootnoteReference">
    <w:name w:val="footnote reference"/>
    <w:basedOn w:val="DefaultParagraphFont"/>
    <w:uiPriority w:val="99"/>
    <w:semiHidden/>
    <w:unhideWhenUsed/>
    <w:rsid w:val="00C11F31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5570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5570E"/>
    <w:rPr>
      <w:rFonts w:ascii="Times New Roman" w:eastAsia="Times New Roman" w:hAnsi="Times New Roman" w:cs="Times New Roman"/>
      <w:sz w:val="20"/>
      <w:szCs w:val="20"/>
      <w:lang w:val="en-ID"/>
    </w:rPr>
  </w:style>
  <w:style w:type="character" w:styleId="EndnoteReference">
    <w:name w:val="endnote reference"/>
    <w:basedOn w:val="DefaultParagraphFont"/>
    <w:uiPriority w:val="99"/>
    <w:semiHidden/>
    <w:unhideWhenUsed/>
    <w:rsid w:val="0015570E"/>
    <w:rPr>
      <w:vertAlign w:val="superscript"/>
    </w:rPr>
  </w:style>
  <w:style w:type="paragraph" w:styleId="NoSpacing">
    <w:name w:val="No Spacing"/>
    <w:uiPriority w:val="1"/>
    <w:qFormat/>
    <w:rsid w:val="00E7304D"/>
    <w:rPr>
      <w:rFonts w:ascii="Times New Roman" w:eastAsia="Times New Roman" w:hAnsi="Times New Roman" w:cs="Times New Roman"/>
      <w:lang w:val="en-ID"/>
    </w:rPr>
  </w:style>
  <w:style w:type="paragraph" w:customStyle="1" w:styleId="MDPI31text">
    <w:name w:val="MDPI_3.1_text"/>
    <w:qFormat/>
    <w:rsid w:val="00590B34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szCs w:val="22"/>
      <w:lang w:eastAsia="de-DE" w:bidi="en-US"/>
    </w:rPr>
  </w:style>
  <w:style w:type="paragraph" w:customStyle="1" w:styleId="MDPI22heading2">
    <w:name w:val="MDPI_2.2_heading2"/>
    <w:qFormat/>
    <w:rsid w:val="00590B34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sz w:val="20"/>
      <w:szCs w:val="22"/>
      <w:lang w:eastAsia="de-DE" w:bidi="en-US"/>
    </w:rPr>
  </w:style>
  <w:style w:type="paragraph" w:customStyle="1" w:styleId="AbstractText">
    <w:name w:val="Abstract Text"/>
    <w:basedOn w:val="Normal"/>
    <w:qFormat/>
    <w:rsid w:val="00791959"/>
    <w:pPr>
      <w:spacing w:before="120" w:after="120"/>
      <w:jc w:val="both"/>
    </w:pPr>
    <w:rPr>
      <w:lang w:val="en-GB" w:eastAsia="es-ES"/>
    </w:rPr>
  </w:style>
  <w:style w:type="character" w:customStyle="1" w:styleId="qu">
    <w:name w:val="qu"/>
    <w:basedOn w:val="DefaultParagraphFont"/>
    <w:rsid w:val="00D9565B"/>
  </w:style>
  <w:style w:type="character" w:customStyle="1" w:styleId="gd">
    <w:name w:val="gd"/>
    <w:basedOn w:val="DefaultParagraphFont"/>
    <w:rsid w:val="00D9565B"/>
  </w:style>
  <w:style w:type="character" w:customStyle="1" w:styleId="go">
    <w:name w:val="go"/>
    <w:basedOn w:val="DefaultParagraphFont"/>
    <w:rsid w:val="00D9565B"/>
  </w:style>
  <w:style w:type="character" w:customStyle="1" w:styleId="g3">
    <w:name w:val="g3"/>
    <w:basedOn w:val="DefaultParagraphFont"/>
    <w:rsid w:val="00D9565B"/>
  </w:style>
  <w:style w:type="character" w:customStyle="1" w:styleId="hb">
    <w:name w:val="hb"/>
    <w:basedOn w:val="DefaultParagraphFont"/>
    <w:rsid w:val="00D9565B"/>
  </w:style>
  <w:style w:type="character" w:customStyle="1" w:styleId="g2">
    <w:name w:val="g2"/>
    <w:basedOn w:val="DefaultParagraphFont"/>
    <w:rsid w:val="00D9565B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CA62AE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  <w:lang w:val="en-US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CA62AE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CA62AE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  <w:lang w:val="en-US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CA62AE"/>
    <w:rPr>
      <w:rFonts w:ascii="Arial" w:eastAsia="Times New Roman" w:hAnsi="Arial" w:cs="Arial"/>
      <w:vanish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09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072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825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61780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7938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4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090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182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818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1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806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7380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5493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700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0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6717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98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040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72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17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474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4002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82153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314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4209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38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358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29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340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800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451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0133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9500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7877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5324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4900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695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705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327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1068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76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044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537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2334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12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019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96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6815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8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7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31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3718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68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5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0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14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48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72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9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31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903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143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667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712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758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8168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9014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32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5476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09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6674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8616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4062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9023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0023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6869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04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6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28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5541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1737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95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21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287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9354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03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468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377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7613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05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867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6412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5020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72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63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0320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3065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08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4239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358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80024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28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7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256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5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4314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38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129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31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8972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6933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242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539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60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5043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567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709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62879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7982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818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4472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54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783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034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2164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00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813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043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840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06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806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707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26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850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1344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5427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27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277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0921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7656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81618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5554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2969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39017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094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1432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7918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6526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15978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42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783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30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92885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21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720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282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9573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6376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87237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08122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156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69033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1366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864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4147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9666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16158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8356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2794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94983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2577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5798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38958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4454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43433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6474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9805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21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10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9418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1856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66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194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5237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6554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38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601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993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6628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56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011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168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5101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43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126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999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0385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57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589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35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2882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80804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15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1661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18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96128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8501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42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44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8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5234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7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448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305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7521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81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603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308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0309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72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217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5148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1344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943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41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066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784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9174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1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11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0432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288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9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2377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224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8204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85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077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018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5620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50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064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136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7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048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865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7266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31884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722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43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12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09503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50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0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017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8451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36735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288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234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692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262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225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0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052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199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40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6235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943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528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453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9140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54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161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4803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062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72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8043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91226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2669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0273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4740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5736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805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2769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40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1621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526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4087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3772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9266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196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164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7495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50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6514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348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66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72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8598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07840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45579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76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4838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243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5234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94159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4630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796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374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0907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950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2211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89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3791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036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283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99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5931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2835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568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6449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64111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4688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091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8941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2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1630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062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530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557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37875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232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2158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641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7303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259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2905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618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9589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2015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5802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08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5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61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8596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5053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870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67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9002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928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3226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73100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3868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138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7978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7160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467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1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6868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73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0999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34441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7729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22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4093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75076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419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251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32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2592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458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7053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692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3787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504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32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295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73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439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909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02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7665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964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098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110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8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2888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7631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144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097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879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3711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296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688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65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115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47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0001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21571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911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134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123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3624682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20571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119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273246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7014711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14110601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25419766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972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353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116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1875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101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412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92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854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2665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65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700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3131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691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911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1763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3885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80908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7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8005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5302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394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9435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64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5259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4596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75423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2342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6711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36728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404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6224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067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382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03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5287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5593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237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246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742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2842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2869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360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012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9402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428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08948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479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050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264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3656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8579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545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47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830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938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292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79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0173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950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21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335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3435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62528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1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765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4456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887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961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127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47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6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866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526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934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215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158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2504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1243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1522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327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526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700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551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34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38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523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47890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403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942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2602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8516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792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114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075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735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889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54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42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3877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45974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192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4216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82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2551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142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8196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06639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4872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95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59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8195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423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15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95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892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2686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07675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589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024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87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0332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1786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831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8913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511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4456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139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5202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970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95836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530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731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2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7806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641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413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61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27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7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6053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19719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454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125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042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846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7646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52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45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209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345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637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19469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9092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97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8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1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744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58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2265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9944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37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498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599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2483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16478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167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079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95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4661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2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590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7583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446159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379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347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791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6917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34719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561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60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70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24874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0088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9463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3738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138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60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98314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74043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614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005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835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8431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209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1183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901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61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838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154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8810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1412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225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84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0040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030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50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848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7264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2723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98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82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2411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90228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2639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70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311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324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1267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74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979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126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82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9572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5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494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556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38815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238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66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137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91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9014769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26365057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35993788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7382516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73906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5758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146766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063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263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631375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784735071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31996675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465240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610703890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1700468103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708839614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43471573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3716175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244389076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6846711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2541725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8403126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7531140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5793177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2082407443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2063553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637910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04937858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1323553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3686738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33784955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99787929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8588883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634482398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3508800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8404629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8635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2309674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4562926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78199557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3724650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090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205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297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833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317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4933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9644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8527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37850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1627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13207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1287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1181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194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696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6447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054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733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88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527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9938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77609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7332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87205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9312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1270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2461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757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663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5907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042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80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160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20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1863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847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01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586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45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893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94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1300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42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7276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50904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6905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55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06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65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490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6878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83754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7560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5427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6817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8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803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44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1569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6085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37629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9235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12913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79880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46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6640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3118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629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412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41882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34984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84508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36297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446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122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140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889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5711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842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193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471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99564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752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06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663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3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0004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0441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388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1140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4945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1029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6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4743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93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364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828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0765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05514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995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67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9649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09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9370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388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859909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626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939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953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395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761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234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271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2978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781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062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970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0168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927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90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54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39106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0529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30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1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15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266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28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0986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558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981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3496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0610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01036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28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008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293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03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971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043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62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4580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253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097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067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085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6466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941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27185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211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672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9828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24383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744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983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749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15307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21845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2798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348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211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1885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184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65455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223123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8402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281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34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525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445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4851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531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45430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73985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898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319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73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14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944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67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200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413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147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872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6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246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7186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878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24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0483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16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7488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072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1807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90771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5478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1126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973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00202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485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80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747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479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531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815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556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411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79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6622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275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39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969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924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03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3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157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4492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489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6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76055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50874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6572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333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75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9597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8349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220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5944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7505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1355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678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654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533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226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6594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3638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0073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751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065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9459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230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779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1857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401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8767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894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78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56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5862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091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37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950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164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9267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465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9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724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451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75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5017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053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569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8472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94098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9035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183721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213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1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779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37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2128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894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90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589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3477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380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697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608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6783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78905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01968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91602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638291701">
                              <w:marLeft w:val="0"/>
                              <w:marRight w:val="0"/>
                              <w:marTop w:val="10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5988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25450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583566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3660330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903286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629578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7866657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0405893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68234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225529021">
                      <w:marLeft w:val="0"/>
                      <w:marRight w:val="0"/>
                      <w:marTop w:val="10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8657659">
                          <w:marLeft w:val="0"/>
                          <w:marRight w:val="0"/>
                          <w:marTop w:val="6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984106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62662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69911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776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33142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086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390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7934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762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43651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1494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898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575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3653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853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738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70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2179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430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94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771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996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5288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94804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32055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9087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183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636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71168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3553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700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158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7902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610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1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379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70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3625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0503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070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592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980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285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451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741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699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0772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43313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79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611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1480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331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6703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8516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8164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697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43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75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046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02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8316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5902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4790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253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1626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48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195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913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293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691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07690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110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56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18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0937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504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222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177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781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783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25144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25813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4820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4531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5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753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8280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564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790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66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608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6507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138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796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5760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4202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4843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5964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0754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5678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293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7439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0575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462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141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6716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4453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44096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5437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4280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8936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80130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1267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622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5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961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2532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7272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2680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420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1191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112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667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382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186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802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003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744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850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802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253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345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870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77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37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259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6451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8897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4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74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595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470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199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286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991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802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147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7233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336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367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31515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68632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1922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6658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812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77301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2652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911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14414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0575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9952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1978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916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58975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653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81182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2967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9428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44812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29809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4378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286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574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6580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2320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45755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4301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5230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6739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37313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0154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40390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3221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5429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64716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75313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1654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6191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8002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6214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33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96640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996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5973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0833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420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5155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872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327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6558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0328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524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880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791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48186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9311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143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257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5599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6800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515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684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949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5379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093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613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4189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6049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367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6549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2792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9323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517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286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169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5052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883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2003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7222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525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096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69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640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26090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6630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0339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0571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028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2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5090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656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80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89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1587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5806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5461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7938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31034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171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253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513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679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9540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53061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230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593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355422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918247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229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596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41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6873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47300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588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691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6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8695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803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235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0264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5726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79842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849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868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229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8409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5048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896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8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04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3988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8720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004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325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86539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7131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003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857723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851425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884877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828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453822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310102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715223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10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094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704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2167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311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25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66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08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119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071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1543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320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13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149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0082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8711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5650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4184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7740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55549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7429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1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7335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663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4495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733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49441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89623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85761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890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452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3942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36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944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739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07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87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178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216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199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444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333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17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024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135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0518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1879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508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8600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213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507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7587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025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1323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6178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5299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216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40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159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4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985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79336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9555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600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522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8251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621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60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002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406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564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9844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8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0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407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93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66622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0498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2440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9584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932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965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293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6019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121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02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6789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917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2242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587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3069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52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4358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803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405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195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9300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100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795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095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882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162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1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53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379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7625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21585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2532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476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64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7261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670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78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64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698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02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6005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480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11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879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782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664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33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755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841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947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67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28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866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05809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150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378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16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4205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8774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223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426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9628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6405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5865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366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757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58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4543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5631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2887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727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7644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675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08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30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429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774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458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601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67356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70912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6278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8164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0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5838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90694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060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941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444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256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24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8428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633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33798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96755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0262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4666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1119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1316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28133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145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73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611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1492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8653664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69483119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99258988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3461875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3472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207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0129386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59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69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923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860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601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783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422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6495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5351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856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14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966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67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1049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72153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965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2814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3768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50673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470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414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118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1891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43275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898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588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184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514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769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513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282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7135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9197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640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9954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88325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4631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882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05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125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491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33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97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788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010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5228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267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86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93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7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30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34504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95086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94333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1107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25250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380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1908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227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9583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450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324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1228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49869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6750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5186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1170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30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4602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9014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5390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02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1064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348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2105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703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274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2414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3887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4256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5710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634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0082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8620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455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307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802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53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607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285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6442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984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086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9327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50808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227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316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136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8671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69372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84705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975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5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4326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554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17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2043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81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028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863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92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073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4714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17776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457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64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2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1487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067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4409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885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0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9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86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420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89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18531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033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349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293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0530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7198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35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89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373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3138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56654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952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7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7210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6335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4906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40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1201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4486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862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7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90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33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5461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96189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666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462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8418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715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816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946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4767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4663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1035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6078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19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000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8878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56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799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678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885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218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884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35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769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54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5740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1873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83769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157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801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8701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379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84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1561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875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296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418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252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0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2468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445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62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022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43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7102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22513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963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3957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829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38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6102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01808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532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9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274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470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8720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7095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14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70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1021519">
                  <w:marLeft w:val="-240"/>
                  <w:marRight w:val="-24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57210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9801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6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165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7202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6222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299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0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889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0971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9292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07108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430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606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2729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26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515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11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70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562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198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9127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374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1414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515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5373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903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441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2342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315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2962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275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877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9686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554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3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428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071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4964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0143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63011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316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6577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963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9060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220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627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533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7121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30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383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873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0013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367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44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889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484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0225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3471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214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970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2088140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22741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85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941017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3072683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71869605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7280302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699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435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9995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1939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10111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56583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099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13640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10759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864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930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065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412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4985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18183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39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044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057957">
              <w:marLeft w:val="0"/>
              <w:marRight w:val="0"/>
              <w:marTop w:val="12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710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0067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67272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4999276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7665769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2461085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8666013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auto"/>
                                            <w:left w:val="single" w:sz="2" w:space="0" w:color="auto"/>
                                            <w:bottom w:val="single" w:sz="6" w:space="0" w:color="auto"/>
                                            <w:right w:val="single" w:sz="2" w:space="0" w:color="auto"/>
                                          </w:divBdr>
                                          <w:divsChild>
                                            <w:div w:id="1646855283">
                                              <w:marLeft w:val="0"/>
                                              <w:marRight w:val="0"/>
                                              <w:marTop w:val="100"/>
                                              <w:marBottom w:val="10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17474103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39894190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  <w:divsChild>
                                                        <w:div w:id="165443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single" w:sz="2" w:space="0" w:color="D9D9E3"/>
                                                            <w:left w:val="single" w:sz="2" w:space="0" w:color="D9D9E3"/>
                                                            <w:bottom w:val="single" w:sz="2" w:space="0" w:color="D9D9E3"/>
                                                            <w:right w:val="single" w:sz="2" w:space="0" w:color="D9D9E3"/>
                                                          </w:divBdr>
                                                          <w:divsChild>
                                                            <w:div w:id="168454753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single" w:sz="2" w:space="0" w:color="D9D9E3"/>
                                                                <w:left w:val="single" w:sz="2" w:space="0" w:color="D9D9E3"/>
                                                                <w:bottom w:val="single" w:sz="2" w:space="0" w:color="D9D9E3"/>
                                                                <w:right w:val="single" w:sz="2" w:space="0" w:color="D9D9E3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83190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12604">
              <w:marLeft w:val="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3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363285">
              <w:marLeft w:val="3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492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09903">
              <w:marLeft w:val="3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325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04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76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89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3158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91275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4651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77930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211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614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233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516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493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839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53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629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3345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558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06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1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36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1249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226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681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4615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9947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718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8478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4630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2830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482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792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649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657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764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4655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3088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882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7243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53772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8641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89502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899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444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366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472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004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949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3984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6914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050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790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1855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837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6459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47321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21551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8694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83896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848400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5592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2972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90236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121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7712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498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5401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92569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77328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0754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90198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53159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92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7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8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10098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53201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131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282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1481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4537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63570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616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16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9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15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6587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2684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577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235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275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51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442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357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0784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455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359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267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310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64494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0490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311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6526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5301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31034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0829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72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67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6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4914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9955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1223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0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58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342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22718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1908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5744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38689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6941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616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609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620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0784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742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146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066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8069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016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577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49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977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223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4888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5021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898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78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10062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683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8826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218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9334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0319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3157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96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111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655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5133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581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6413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022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9907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936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56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156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3703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0800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750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34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585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919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9090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349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987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93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4515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3820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0019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820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203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6926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969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523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124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39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0700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8492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186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7336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82859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7378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51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44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58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9552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295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4704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43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0971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45602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85382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42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979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491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0671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787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913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00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31139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347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9899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784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837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1065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945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754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407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3420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018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48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4039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5937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608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030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13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7923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191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82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64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2107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7346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173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6446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415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5906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673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90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415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23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7939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8533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2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424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4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3539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19606632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4111613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0390812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468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1946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5517485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008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7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608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71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16793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2852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2658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5722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2341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370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4350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05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901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1219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775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36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84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4303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528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753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305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94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4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594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5639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4683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253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85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42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47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9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994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887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522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3066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309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92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763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4799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355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250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2228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234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702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1745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16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97318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94361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04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5087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8009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009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2398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925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90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27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6991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126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771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299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3788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273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162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11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4452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277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181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0615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1798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314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369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67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80752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57683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0372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22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0140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83403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06742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753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225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1278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9343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988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701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69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589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2275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3548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8456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09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6343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3625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184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087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8821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8979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2637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99533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3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1509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2959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2093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447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693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95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1656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72585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012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4910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3837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718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4327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6549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527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306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0740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9812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881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951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668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4915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251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928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26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432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0302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869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4912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2552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5713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165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523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4277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7983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543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273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256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3891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558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2949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846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6748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72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9125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02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5994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056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3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3523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69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079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345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6776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987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766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9793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4411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99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4496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227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5878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5101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51705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651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31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285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464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2316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740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537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517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72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5775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509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91403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5582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8477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8287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3269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5980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42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9432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78375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2675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0529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6015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12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523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3783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184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0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797078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691928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7352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18925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00264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5907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34793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17185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700822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794308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8931587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452561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17656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0130996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8530363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6808120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377229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single" w:sz="2" w:space="0" w:color="EFEFEF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89145987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37553892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48690054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68455090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1200551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15469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4611836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714179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120"/>
                                                                                                          <w:marBottom w:val="12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3056906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08811996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2606145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820271703">
                                                                                                                  <w:marLeft w:val="15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0472074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  <w:div w:id="98127083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56125302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829751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12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1524617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0784973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8282351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6130021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200482128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492766668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403137748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single" w:sz="2" w:space="0" w:color="auto"/>
                                                                                                                                    <w:left w:val="single" w:sz="2" w:space="0" w:color="auto"/>
                                                                                                                                    <w:bottom w:val="single" w:sz="6" w:space="0" w:color="auto"/>
                                                                                                                                    <w:right w:val="single" w:sz="2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300965263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100"/>
                                                                                                                                      <w:marBottom w:val="10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29122347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367533561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389572594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832532153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<w:div w:id="1037044293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2018850418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single" w:sz="2" w:space="0" w:color="D9D9E3"/>
                                                                                                                                                    <w:left w:val="single" w:sz="2" w:space="0" w:color="D9D9E3"/>
                                                                                                                                                    <w:bottom w:val="single" w:sz="2" w:space="0" w:color="D9D9E3"/>
                                                                                                                                                    <w:right w:val="single" w:sz="2" w:space="0" w:color="D9D9E3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5561991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102206">
                                                                                                      <w:marLeft w:val="30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69639545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900870651">
                                                                                                      <w:marLeft w:val="30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588348971">
                                                                                                      <w:marLeft w:val="6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59436121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  <w:div w:id="114585727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1681322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32778740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9029784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7956785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6061866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5620467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33138938">
                                                                      <w:marLeft w:val="0"/>
                                                                      <w:marRight w:val="9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66042651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19938693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41404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43685787">
                                      <w:marLeft w:val="15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3283515">
                                          <w:marLeft w:val="30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796996944">
                                          <w:marLeft w:val="30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52474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0237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0889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8880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71945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9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958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921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3270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5442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02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1115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1765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0031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568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037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5384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4243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910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341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021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913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445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4588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165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327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19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2017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67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777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94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3354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8473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47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2499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516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9034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259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040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184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3496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444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02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521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492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1279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766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3633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977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0129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5593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28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73122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7837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638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4278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121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1300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606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0034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87367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6230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99081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15637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209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41865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034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23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0321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0458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723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465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1206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589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158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69987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541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07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29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72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768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8228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269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520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738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0018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427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86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699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7173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572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490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166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885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61816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611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7886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9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646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69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3905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78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07662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49593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451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524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481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992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502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947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676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1462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10148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556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7508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80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8935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61150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0838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737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55432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9779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2632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2139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256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4115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91844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90696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3150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7408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7505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8941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2154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408677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71008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0617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849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9076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706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47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24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4377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975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76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6327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50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17149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995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3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37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029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787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4368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408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403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543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2513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5581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992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173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332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635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69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802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6264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409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286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938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7821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5611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436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02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1745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7278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03050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36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7201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895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9318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158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7823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54171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6941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2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7046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61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2120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01252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4106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5896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8309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317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8368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41455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60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60581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7943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99354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394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310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365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80747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30002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034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04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3381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84440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2660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7169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119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5129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252476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33652959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7273306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5831158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5809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5652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5446305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1328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304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148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7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364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3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159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1173973">
              <w:marLeft w:val="0"/>
              <w:marRight w:val="0"/>
              <w:marTop w:val="12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78774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5601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37927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8711838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5586685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7406393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9521250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auto"/>
                                            <w:left w:val="single" w:sz="2" w:space="0" w:color="auto"/>
                                            <w:bottom w:val="single" w:sz="6" w:space="0" w:color="auto"/>
                                            <w:right w:val="single" w:sz="2" w:space="0" w:color="auto"/>
                                          </w:divBdr>
                                          <w:divsChild>
                                            <w:div w:id="1586643348">
                                              <w:marLeft w:val="0"/>
                                              <w:marRight w:val="0"/>
                                              <w:marTop w:val="100"/>
                                              <w:marBottom w:val="10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6857496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44774852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  <w:divsChild>
                                                        <w:div w:id="15797100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single" w:sz="2" w:space="0" w:color="D9D9E3"/>
                                                            <w:left w:val="single" w:sz="2" w:space="0" w:color="D9D9E3"/>
                                                            <w:bottom w:val="single" w:sz="2" w:space="0" w:color="D9D9E3"/>
                                                            <w:right w:val="single" w:sz="2" w:space="0" w:color="D9D9E3"/>
                                                          </w:divBdr>
                                                          <w:divsChild>
                                                            <w:div w:id="124715698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single" w:sz="2" w:space="0" w:color="D9D9E3"/>
                                                                <w:left w:val="single" w:sz="2" w:space="0" w:color="D9D9E3"/>
                                                                <w:bottom w:val="single" w:sz="2" w:space="0" w:color="D9D9E3"/>
                                                                <w:right w:val="single" w:sz="2" w:space="0" w:color="D9D9E3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162703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3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644956">
              <w:marLeft w:val="3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903147">
              <w:marLeft w:val="3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114671">
              <w:marLeft w:val="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230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97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506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575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75932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771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343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12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5345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106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1633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214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710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379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80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631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084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7654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491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914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8923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4212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0042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506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2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205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44842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761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460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4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909003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241633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542744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057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3784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26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607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115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200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584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045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1897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76575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358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51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8509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8290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1719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718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394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767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3040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909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435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100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973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719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017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952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1556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747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37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508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634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7716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49920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4546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25729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188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7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77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925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0652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8146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484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275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83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6908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515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224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64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1328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9873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719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618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87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6724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271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393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0062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3474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401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432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05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0494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867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019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22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19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1245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338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7688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316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6205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7723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74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174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26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2162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697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44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7225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776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6671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6014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7229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88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5718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46072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199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1760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3293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3042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1378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6738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0439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990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237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296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6047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088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244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8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302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6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2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9526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6285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3134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7930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0815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225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9977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1289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8180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2726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324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8667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99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9437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75796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08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222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80639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903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59441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7092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06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297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076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644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2401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32853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511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0462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12857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36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77131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78537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8871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7464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8078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32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6999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94860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4544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338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08840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264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0361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4579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21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8941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68654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88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9897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60340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07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238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021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197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024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2334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612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0428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7497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94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9836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46306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1948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8332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343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9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984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3706384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79875228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66331323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9108538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125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8502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40061">
                  <w:marLeft w:val="0"/>
                  <w:marRight w:val="120"/>
                  <w:marTop w:val="12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466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593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0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9141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666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453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649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2062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401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94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1487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797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2198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578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1135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940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388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8795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2042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18741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9365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947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111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9457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4377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28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7862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2811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530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784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5817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3891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258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182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876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242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03114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0389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61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56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0037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894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593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4247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829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136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0933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5479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492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055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049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1546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8645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635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5566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404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7491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303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3678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2016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473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6459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541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51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097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40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014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4604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2365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2960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267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7985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9726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51400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8129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7728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72110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9283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729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804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92103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1870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26962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289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877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410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7702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556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37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086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2423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8987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37719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097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8230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142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130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61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614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311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680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2843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1252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515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934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90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67438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95834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546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65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55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2148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658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93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586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3532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118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386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45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220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4114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6045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680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0391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224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4968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59775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810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943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08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2617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095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23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750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7776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204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57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798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610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454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78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170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643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7780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3839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6075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09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970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0465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240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45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879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2037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384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090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0115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7350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699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01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90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5585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993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90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2842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943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0851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590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748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50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660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7887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114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914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346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0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148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61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8789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113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310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367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13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011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9354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8410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362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79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8430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614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604133">
          <w:marLeft w:val="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776584">
          <w:marLeft w:val="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626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71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959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3094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83005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8704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884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54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3360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381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5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068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218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767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954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48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7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778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045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0667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1548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3053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7756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639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01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27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372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645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9034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716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1093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845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901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854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52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022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366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3216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5490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112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186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5624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79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164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443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0538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9075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8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39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8733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4387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517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635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903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2074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558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4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708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1643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06842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657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7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589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2886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730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3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6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74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045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558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4358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84113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6269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7859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354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6818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57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4065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640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63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25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245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562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655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02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769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581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3840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118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2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1367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26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956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1712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884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82433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09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61675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208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435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5866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6380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88970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285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228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301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6919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358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40908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49259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75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369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869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0684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621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64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49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172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2265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3780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150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9722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88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0308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373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354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641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2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577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58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792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7720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920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93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44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6610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730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52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138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1587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6966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04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240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10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347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8832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055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390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72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3924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179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43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472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550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9128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52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945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419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914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487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73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947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0089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83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9204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24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546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95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778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779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3273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865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857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543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3167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67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36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2268036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429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2968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8587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2640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53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402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53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3889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688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9704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9429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35425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792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5755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8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207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39645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5940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60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84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90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7142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0988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373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55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3601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174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906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60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920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401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0618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3929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4467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683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627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5198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2899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91798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7705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0963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07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4020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8221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07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15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54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312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91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3069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319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2696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616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7528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596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0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61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2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40780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4792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48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511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5069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65373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08557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9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36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8862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2399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54500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1834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385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805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320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2291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948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37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66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288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5420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23378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063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2261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24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6445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418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4472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969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138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9020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615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873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422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5598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634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926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330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5227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889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121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464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2910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5801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112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159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13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0208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120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790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04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1573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2314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0858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4380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61079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50091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4278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725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571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915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717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83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743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122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5856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423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8757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21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5213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981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93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200077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178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748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973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4529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702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72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7516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9848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88808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7161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239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9697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5407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024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30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08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1302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190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75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076974">
          <w:marLeft w:val="60"/>
          <w:marRight w:val="6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954383">
          <w:marLeft w:val="60"/>
          <w:marRight w:val="6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459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11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91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859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61652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768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680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965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008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88447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787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9553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37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3788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916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988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385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55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1608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573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032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28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19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323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1067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3086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6223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977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9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2995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6666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857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461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029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7261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250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220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35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49171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282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2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79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9858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41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8416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6911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2318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3048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3717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978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326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174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10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1418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88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0735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6128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596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9766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384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132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546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2422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927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33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1852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13340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602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181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4730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8701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826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48112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91061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00953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844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34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771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79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6101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30947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4338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98638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918390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878541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66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2729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78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73565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64281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4692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6633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33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3770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30305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4716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860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3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0749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60722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>
  <b:Source>
    <b:Tag>Placeholder1</b:Tag>
    <b:SourceType>Book</b:SourceType>
    <b:Guid>{FA2FB3D5-60DC-534C-8540-B91D1746873A}</b:Guid>
    <b:RefOrder>2</b:RefOrder>
  </b:Source>
  <b:Source>
    <b:Tag>Ari02</b:Tag>
    <b:SourceType>Book</b:SourceType>
    <b:Guid>{E292FF60-3FAD-D841-B7E7-66133CD06F8E}</b:Guid>
    <b:Author>
      <b:Author>
        <b:NameList>
          <b:Person>
            <b:Last>Arikunto</b:Last>
            <b:First>Suharsimi</b:First>
          </b:Person>
        </b:NameList>
      </b:Author>
    </b:Author>
    <b:Title>Prosedur Penelitian : Suatu Pendekatan Praktek.  </b:Title>
    <b:Publisher>PT. Rineka Cipta. </b:Publisher>
    <b:Year>2002</b:Year>
    <b:RefOrder>1</b:RefOrder>
  </b:Source>
  <b:Source>
    <b:Tag>Kat07</b:Tag>
    <b:SourceType>JournalArticle</b:SourceType>
    <b:Guid>{D0153D23-4AE4-4A8E-A066-C20D643E9E8B}</b:Guid>
    <b:Author>
      <b:Author>
        <b:NameList>
          <b:Person>
            <b:Last>Katayama</b:Last>
            <b:First>Akemi</b:First>
          </b:Person>
        </b:NameList>
      </b:Author>
    </b:Author>
    <b:Title>Japanese EFL Students’ Preferences toward Correction of Classroom Oral Errors</b:Title>
    <b:JournalName>Asian EFL Journal</b:JournalName>
    <b:Year>2007</b:Year>
    <b:RefOrder>1</b:RefOrder>
  </b:Source>
</b:Sources>
</file>

<file path=customXml/itemProps1.xml><?xml version="1.0" encoding="utf-8"?>
<ds:datastoreItem xmlns:ds="http://schemas.openxmlformats.org/officeDocument/2006/customXml" ds:itemID="{807E2FA0-8629-4FB1-A2EA-310148596F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045</TotalTime>
  <Pages>18</Pages>
  <Words>2126</Words>
  <Characters>12124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 Hairul Umam</dc:creator>
  <cp:keywords/>
  <dc:description/>
  <cp:lastModifiedBy>Christine Manara</cp:lastModifiedBy>
  <cp:revision>50</cp:revision>
  <cp:lastPrinted>2023-07-31T09:13:00Z</cp:lastPrinted>
  <dcterms:created xsi:type="dcterms:W3CDTF">2023-05-26T06:16:00Z</dcterms:created>
  <dcterms:modified xsi:type="dcterms:W3CDTF">2026-04-17T04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2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6971c23-e86d-3e92-b883-e537ec1e89e4</vt:lpwstr>
  </property>
  <property fmtid="{D5CDD505-2E9C-101B-9397-08002B2CF9AE}" pid="24" name="Mendeley Citation Style_1">
    <vt:lpwstr>http://www.zotero.org/styles/apa</vt:lpwstr>
  </property>
</Properties>
</file>